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7FCE6064" w:rsidR="00712394" w:rsidRPr="00887C71" w:rsidRDefault="00712394" w:rsidP="00712394">
      <w:pPr>
        <w:rPr>
          <w:rFonts w:cs="Times New Roman"/>
          <w:szCs w:val="24"/>
        </w:rPr>
      </w:pPr>
      <w:commentRangeStart w:id="2"/>
      <w:r>
        <w:rPr>
          <w:rFonts w:cs="Times New Roman"/>
          <w:szCs w:val="24"/>
        </w:rPr>
        <w:t>To support the study of comprehension we have to</w:t>
      </w:r>
      <w:del w:id="3" w:author="blake grills" w:date="2020-03-18T20:11:00Z">
        <w:r w:rsidDel="008178C0">
          <w:rPr>
            <w:rFonts w:cs="Times New Roman"/>
            <w:szCs w:val="24"/>
          </w:rPr>
          <w:delText xml:space="preserve"> not</w:delText>
        </w:r>
      </w:del>
      <w:r>
        <w:rPr>
          <w:rFonts w:cs="Times New Roman"/>
          <w:szCs w:val="24"/>
        </w:rPr>
        <w:t xml:space="preserve"> look at just the pieces of code and comments that lead to improved understanding, in fact just as important as these pieces is understanding how people read and comprehend code.  </w:t>
      </w:r>
      <w:commentRangeEnd w:id="2"/>
      <w:r w:rsidR="00550B95">
        <w:rPr>
          <w:rStyle w:val="CommentReference"/>
        </w:rPr>
        <w:commentReference w:id="2"/>
      </w:r>
      <w:r w:rsidR="008C0369">
        <w:rPr>
          <w:rFonts w:cs="Times New Roman"/>
          <w:szCs w:val="24"/>
        </w:rPr>
        <w:t>There are t</w:t>
      </w:r>
      <w:r>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Pr>
          <w:rFonts w:cs="Times New Roman"/>
          <w:szCs w:val="24"/>
        </w:rPr>
        <w:t xml:space="preserve"> </w:t>
      </w:r>
      <w:r w:rsidR="008C0369">
        <w:rPr>
          <w:rFonts w:cs="Times New Roman"/>
          <w:szCs w:val="24"/>
        </w:rPr>
        <w:t xml:space="preserve"> T</w:t>
      </w:r>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4"/>
      <w:commentRangeStart w:id="5"/>
      <w:r w:rsidR="00687E83">
        <w:rPr>
          <w:rFonts w:cs="Times New Roman"/>
          <w:szCs w:val="24"/>
        </w:rPr>
        <w:t>later on</w:t>
      </w:r>
      <w:commentRangeEnd w:id="4"/>
      <w:r w:rsidR="007956DB">
        <w:rPr>
          <w:rStyle w:val="CommentReference"/>
        </w:rPr>
        <w:commentReference w:id="4"/>
      </w:r>
      <w:commentRangeEnd w:id="5"/>
      <w:r w:rsidR="00546A5A">
        <w:rPr>
          <w:rStyle w:val="CommentReference"/>
        </w:rPr>
        <w:commentReference w:id="5"/>
      </w:r>
      <w:ins w:id="6" w:author="blake grills" w:date="2020-03-18T20:11:00Z">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ins>
      <w:r w:rsidR="008178C0">
        <w:rPr>
          <w:rFonts w:cs="Times New Roman"/>
          <w:szCs w:val="24"/>
        </w:rPr>
        <w:fldChar w:fldCharType="separate"/>
      </w:r>
      <w:ins w:id="7" w:author="blake grills" w:date="2020-03-18T20:11:00Z">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ins>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13E787D3" w:rsidR="009D2E2B" w:rsidRDefault="004E5433" w:rsidP="009D2E2B">
      <w:pPr>
        <w:rPr>
          <w:rFonts w:cs="Times New Roman"/>
          <w:szCs w:val="24"/>
        </w:rPr>
      </w:pPr>
      <w:commentRangeStart w:id="8"/>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9"/>
      <w:r w:rsidR="001B278E">
        <w:rPr>
          <w:rFonts w:cs="Times New Roman"/>
          <w:szCs w:val="24"/>
        </w:rPr>
        <w:t>nance</w:t>
      </w:r>
      <w:commentRangeEnd w:id="9"/>
      <w:r w:rsidR="00B84E5D">
        <w:rPr>
          <w:rStyle w:val="CommentReference"/>
        </w:rPr>
        <w:commentReference w:id="9"/>
      </w:r>
      <w:ins w:id="10" w:author="Michael Decker" w:date="2020-03-19T17:00:00Z">
        <w:r w:rsidR="00C41B63">
          <w:rPr>
            <w:rFonts w:cs="Times New Roman"/>
            <w:szCs w:val="24"/>
          </w:rPr>
          <w:t xml:space="preserve"> </w:t>
        </w:r>
      </w:ins>
      <w:r w:rsidR="008178C0">
        <w:rPr>
          <w:rFonts w:cs="Times New Roman"/>
          <w:szCs w:val="24"/>
        </w:rPr>
        <w:fldChar w:fldCharType="begin"/>
      </w:r>
      <w:r w:rsidR="008178C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8178C0">
        <w:rPr>
          <w:rFonts w:cs="Times New Roman"/>
          <w:szCs w:val="24"/>
        </w:rPr>
        <w:fldChar w:fldCharType="separate"/>
      </w:r>
      <w:r w:rsidR="008178C0" w:rsidRPr="008178C0">
        <w:rPr>
          <w:rFonts w:cs="Times New Roman"/>
          <w:szCs w:val="24"/>
        </w:rPr>
        <w:t>[Détienne 1990]</w:t>
      </w:r>
      <w:r w:rsidR="008178C0">
        <w:rPr>
          <w:rFonts w:cs="Times New Roman"/>
          <w:szCs w:val="24"/>
        </w:rPr>
        <w:fldChar w:fldCharType="end"/>
      </w:r>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8"/>
      <w:r w:rsidR="00CD6337">
        <w:rPr>
          <w:rStyle w:val="CommentReference"/>
        </w:rPr>
        <w:commentReference w:id="8"/>
      </w:r>
      <w:r w:rsidR="00C80E19">
        <w:t xml:space="preserve">Comments are one means of providing support for comprehension.  </w:t>
      </w:r>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w:t>
      </w:r>
      <w:proofErr w:type="spellStart"/>
      <w:r w:rsidR="00D34434" w:rsidRPr="00D34434">
        <w:rPr>
          <w:rFonts w:cs="Times New Roman"/>
          <w:szCs w:val="24"/>
        </w:rPr>
        <w:t>Storey</w:t>
      </w:r>
      <w:proofErr w:type="spellEnd"/>
      <w:r w:rsidR="00D34434" w:rsidRPr="00D34434">
        <w:rPr>
          <w:rFonts w:cs="Times New Roman"/>
          <w:szCs w:val="24"/>
        </w:rPr>
        <w:t xml:space="preserve"> 2005] [</w:t>
      </w:r>
      <w:proofErr w:type="spellStart"/>
      <w:r w:rsidR="00D34434" w:rsidRPr="00D34434">
        <w:rPr>
          <w:rFonts w:cs="Times New Roman"/>
          <w:szCs w:val="24"/>
        </w:rPr>
        <w:t>Détienne</w:t>
      </w:r>
      <w:proofErr w:type="spellEnd"/>
      <w:r w:rsidR="00D34434"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D34434" w:rsidRPr="00D34434">
        <w:rPr>
          <w:rFonts w:cs="Times New Roman"/>
          <w:szCs w:val="24"/>
        </w:rPr>
        <w:t>Mayrhauser</w:t>
      </w:r>
      <w:proofErr w:type="spellEnd"/>
      <w:r w:rsidR="00D34434" w:rsidRPr="00D34434">
        <w:rPr>
          <w:rFonts w:cs="Times New Roman"/>
          <w:szCs w:val="24"/>
        </w:rPr>
        <w:t xml:space="preserve"> and Vans 1995] [</w:t>
      </w:r>
      <w:proofErr w:type="spellStart"/>
      <w:r w:rsidR="00D34434" w:rsidRPr="00D34434">
        <w:rPr>
          <w:rFonts w:cs="Times New Roman"/>
          <w:szCs w:val="24"/>
        </w:rPr>
        <w:t>Storey</w:t>
      </w:r>
      <w:proofErr w:type="spellEnd"/>
      <w:r w:rsidR="00D34434" w:rsidRPr="00D34434">
        <w:rPr>
          <w:rFonts w:cs="Times New Roman"/>
          <w:szCs w:val="24"/>
        </w:rPr>
        <w:t xml:space="preserve"> 2005].</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w:t>
      </w:r>
      <w:r w:rsidR="009D2E2B" w:rsidRPr="002248ED">
        <w:rPr>
          <w:rFonts w:cs="Times New Roman"/>
          <w:szCs w:val="24"/>
        </w:rPr>
        <w:lastRenderedPageBreak/>
        <w:t xml:space="preserve">section that it is in, or if a piece of commented out code directly contradicts logic present in and 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11"/>
      <w:commentRangeStart w:id="12"/>
      <w:commentRangeStart w:id="13"/>
      <w:r w:rsidR="009D2E2B" w:rsidRPr="002248ED">
        <w:rPr>
          <w:rFonts w:cs="Times New Roman"/>
          <w:szCs w:val="24"/>
        </w:rPr>
        <w:t xml:space="preserve">code too. </w:t>
      </w:r>
      <w:commentRangeEnd w:id="11"/>
      <w:r w:rsidR="009D2E2B">
        <w:rPr>
          <w:rStyle w:val="CommentReference"/>
        </w:rPr>
        <w:commentReference w:id="11"/>
      </w:r>
      <w:commentRangeEnd w:id="12"/>
      <w:r w:rsidR="009D2E2B">
        <w:rPr>
          <w:rStyle w:val="CommentReference"/>
        </w:rPr>
        <w:commentReference w:id="12"/>
      </w:r>
      <w:commentRangeEnd w:id="13"/>
      <w:r w:rsidR="009D2E2B">
        <w:rPr>
          <w:rStyle w:val="CommentReference"/>
        </w:rPr>
        <w:commentReference w:id="13"/>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float alpha =</w:t>
      </w:r>
      <w:del w:id="14" w:author="blake grills" w:date="2020-03-18T20:14:00Z">
        <w:r w:rsidRPr="00544487" w:rsidDel="008178C0">
          <w:rPr>
            <w:rStyle w:val="Code"/>
          </w:rPr>
          <w:delText xml:space="preserve"> </w:delText>
        </w:r>
      </w:del>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4E390DF"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ins w:id="15" w:author="blake grills" w:date="2020-03-18T20:15:00Z">
        <w:r w:rsidR="008178C0">
          <w:rPr>
            <w:rFonts w:cs="Times New Roman"/>
            <w:szCs w:val="24"/>
          </w:rPr>
          <w:t xml:space="preserve"> Yet another reason that commented out code removal is important is that </w:t>
        </w:r>
      </w:ins>
      <w:ins w:id="16" w:author="blake grills" w:date="2020-03-18T20:16:00Z">
        <w:r w:rsidR="008178C0">
          <w:rPr>
            <w:rFonts w:cs="Times New Roman"/>
            <w:szCs w:val="24"/>
          </w:rPr>
          <w:t xml:space="preserve">it can aide in other programs that utilize comments for program </w:t>
        </w:r>
        <w:commentRangeStart w:id="17"/>
        <w:r w:rsidR="008178C0">
          <w:rPr>
            <w:rFonts w:cs="Times New Roman"/>
            <w:szCs w:val="24"/>
          </w:rPr>
          <w:t xml:space="preserve">comprehension. </w:t>
        </w:r>
      </w:ins>
      <w:commentRangeEnd w:id="17"/>
      <w:r w:rsidR="00B5267B">
        <w:rPr>
          <w:rStyle w:val="CommentReference"/>
        </w:rPr>
        <w:commentReference w:id="17"/>
      </w:r>
    </w:p>
    <w:p w14:paraId="70AD87F9" w14:textId="345256AF" w:rsidR="004E5433" w:rsidRPr="002248ED" w:rsidRDefault="004E5433" w:rsidP="004E5433">
      <w:pPr>
        <w:rPr>
          <w:rFonts w:cs="Times New Roman"/>
          <w:szCs w:val="24"/>
        </w:rPr>
      </w:pPr>
      <w:r w:rsidRPr="002248ED">
        <w:rPr>
          <w:rFonts w:cs="Times New Roman"/>
          <w:szCs w:val="24"/>
        </w:rPr>
        <w:lastRenderedPageBreak/>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 xml:space="preserve">One of the reasons that we chose to use the Decision Learning Tree algorithm is that it uses a supervised learning style. This makes it easy to learn how the tree is differentiating between our two </w:t>
      </w:r>
      <w:proofErr w:type="gramStart"/>
      <w:r w:rsidR="00430235">
        <w:rPr>
          <w:rFonts w:cs="Times New Roman"/>
          <w:szCs w:val="24"/>
        </w:rPr>
        <w:t>classes, and</w:t>
      </w:r>
      <w:proofErr w:type="gramEnd"/>
      <w:r w:rsidR="00430235">
        <w:rPr>
          <w:rFonts w:cs="Times New Roman"/>
          <w:szCs w:val="24"/>
        </w:rPr>
        <w:t xml:space="preserve">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18"/>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w:t>
      </w:r>
      <w:r w:rsidR="00025D2F">
        <w:rPr>
          <w:rFonts w:cs="Times New Roman"/>
          <w:szCs w:val="24"/>
        </w:rPr>
        <w:t>manually derived gold-set</w:t>
      </w:r>
      <w:r w:rsidR="00673EAC">
        <w:rPr>
          <w:rFonts w:cs="Times New Roman"/>
          <w:szCs w:val="24"/>
        </w:rPr>
        <w:t xml:space="preserve">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18"/>
      <w:r w:rsidR="0026263A">
        <w:rPr>
          <w:rStyle w:val="CommentReference"/>
        </w:rPr>
        <w:commentReference w:id="18"/>
      </w:r>
      <w:r w:rsidR="001B061A">
        <w:rPr>
          <w:rFonts w:cs="Times New Roman"/>
          <w:szCs w:val="24"/>
        </w:rPr>
        <w:t xml:space="preserve">. </w:t>
      </w:r>
      <w:r w:rsidR="00430235">
        <w:rPr>
          <w:rFonts w:cs="Times New Roman"/>
          <w:szCs w:val="24"/>
        </w:rPr>
        <w:t>Once this process is completed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64D9D5AF" w:rsidR="0042639E" w:rsidRPr="004F00CB" w:rsidRDefault="0042639E" w:rsidP="00FC4763">
      <w:pPr>
        <w:pStyle w:val="ListParagraph"/>
        <w:ind w:left="1440" w:firstLine="0"/>
        <w:rPr>
          <w:rFonts w:cs="Times New Roman"/>
          <w:szCs w:val="24"/>
        </w:rPr>
      </w:pPr>
      <w:r w:rsidRPr="00972170">
        <w:rPr>
          <w:rFonts w:cs="Times New Roman"/>
          <w:szCs w:val="24"/>
        </w:rPr>
        <w:lastRenderedPageBreak/>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ins w:id="19" w:author="Michael Decker" w:date="2020-03-19T16:59:00Z">
        <w:r w:rsidR="00C41B63">
          <w:rPr>
            <w:rFonts w:cs="Times New Roman"/>
            <w:szCs w:val="24"/>
          </w:rPr>
          <w:t>-</w:t>
        </w:r>
      </w:ins>
      <w:del w:id="20" w:author="Michael Decker" w:date="2020-03-19T16:59:00Z">
        <w:r w:rsidR="00E1350B" w:rsidDel="00C41B63">
          <w:rPr>
            <w:rFonts w:cs="Times New Roman"/>
            <w:szCs w:val="24"/>
          </w:rPr>
          <w:delText xml:space="preserve"> </w:delText>
        </w:r>
      </w:del>
      <w:r w:rsidR="00E1350B">
        <w:rPr>
          <w:rFonts w:cs="Times New Roman"/>
          <w:szCs w:val="24"/>
        </w:rPr>
        <w:t>out code.</w:t>
      </w:r>
      <w:r w:rsidR="00A37640">
        <w:rPr>
          <w:rFonts w:cs="Times New Roman"/>
          <w:szCs w:val="24"/>
        </w:rPr>
        <w:t xml:space="preserve"> </w:t>
      </w:r>
    </w:p>
    <w:p w14:paraId="63EF90E4" w14:textId="0FD716B8"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del w:id="21" w:author="Michael Decker" w:date="2020-03-19T17:21:00Z">
        <w:r w:rsidR="00123C44" w:rsidRPr="00FC4763" w:rsidDel="006379B8">
          <w:rPr>
            <w:rFonts w:cs="Times New Roman"/>
            <w:b/>
            <w:bCs/>
            <w:szCs w:val="24"/>
          </w:rPr>
          <w:delText xml:space="preserve">types </w:delText>
        </w:r>
      </w:del>
      <w:ins w:id="22" w:author="Michael Decker" w:date="2020-03-19T17:21:00Z">
        <w:r w:rsidR="006379B8">
          <w:rPr>
            <w:rFonts w:cs="Times New Roman"/>
            <w:b/>
            <w:bCs/>
            <w:szCs w:val="24"/>
          </w:rPr>
          <w:t xml:space="preserve">ways </w:t>
        </w:r>
      </w:ins>
      <w:ins w:id="23" w:author="Michael Decker" w:date="2020-03-19T17:22:00Z">
        <w:r w:rsidR="006379B8">
          <w:rPr>
            <w:rFonts w:cs="Times New Roman"/>
            <w:b/>
            <w:bCs/>
            <w:szCs w:val="24"/>
          </w:rPr>
          <w:t>to provide</w:t>
        </w:r>
      </w:ins>
      <w:del w:id="24" w:author="Michael Decker" w:date="2020-03-19T17:22:00Z">
        <w:r w:rsidR="00123C44" w:rsidRPr="00FC4763" w:rsidDel="006379B8">
          <w:rPr>
            <w:rFonts w:cs="Times New Roman"/>
            <w:b/>
            <w:bCs/>
            <w:szCs w:val="24"/>
          </w:rPr>
          <w:delText>of</w:delText>
        </w:r>
      </w:del>
      <w:r w:rsidR="00123C44" w:rsidRPr="00FC4763">
        <w:rPr>
          <w:rFonts w:cs="Times New Roman"/>
          <w:b/>
          <w:bCs/>
          <w:szCs w:val="24"/>
        </w:rPr>
        <w:t xml:space="preserve"> comments and commented-out code?</w:t>
      </w:r>
    </w:p>
    <w:p w14:paraId="5265AB9A" w14:textId="6019825C"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w:t>
      </w:r>
      <w:del w:id="25" w:author="Michael Decker" w:date="2020-03-19T17:21:00Z">
        <w:r w:rsidR="00E1350B" w:rsidDel="006379B8">
          <w:rPr>
            <w:rFonts w:cs="Times New Roman"/>
            <w:szCs w:val="24"/>
          </w:rPr>
          <w:delText xml:space="preserve">types </w:delText>
        </w:r>
      </w:del>
      <w:ins w:id="26" w:author="Michael Decker" w:date="2020-03-19T17:21:00Z">
        <w:r w:rsidR="006379B8">
          <w:rPr>
            <w:rFonts w:cs="Times New Roman"/>
            <w:szCs w:val="24"/>
          </w:rPr>
          <w:t>ways of providing</w:t>
        </w:r>
      </w:ins>
      <w:del w:id="27" w:author="Michael Decker" w:date="2020-03-19T17:21:00Z">
        <w:r w:rsidR="00E1350B" w:rsidDel="006379B8">
          <w:rPr>
            <w:rFonts w:cs="Times New Roman"/>
            <w:szCs w:val="24"/>
          </w:rPr>
          <w:delText>of</w:delText>
        </w:r>
      </w:del>
      <w:r w:rsidR="00E1350B">
        <w:rPr>
          <w:rFonts w:cs="Times New Roman"/>
          <w:szCs w:val="24"/>
        </w:rPr>
        <w:t xml:space="preserve">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635CA8C" w:rsidR="00972170" w:rsidRDefault="00866B26" w:rsidP="00FC4763">
      <w:pPr>
        <w:pStyle w:val="ListParagraph"/>
        <w:ind w:left="1440" w:firstLine="0"/>
        <w:rPr>
          <w:rFonts w:cs="Times New Roman"/>
          <w:szCs w:val="24"/>
        </w:rPr>
      </w:pPr>
      <w:commentRangeStart w:id="28"/>
      <w:r>
        <w:rPr>
          <w:rFonts w:cs="Times New Roman"/>
          <w:szCs w:val="24"/>
        </w:rPr>
        <w:t xml:space="preserve">Detection of commented out code is vital to solving the problems that they cause, as frequently the people commenting out the code do not see it as an issue or may just forget to delete it. </w:t>
      </w:r>
      <w:del w:id="29" w:author="blake grills" w:date="2020-03-18T20:26:00Z">
        <w:r w:rsidDel="00EB42AD">
          <w:rPr>
            <w:rFonts w:cs="Times New Roman"/>
            <w:szCs w:val="24"/>
          </w:rPr>
          <w:delText xml:space="preserve">While others have attempted to detect code in general, it is a </w:delText>
        </w:r>
        <w:r w:rsidR="00D7405C" w:rsidDel="00EB42AD">
          <w:rPr>
            <w:rFonts w:cs="Times New Roman"/>
            <w:szCs w:val="24"/>
          </w:rPr>
          <w:delText>new effort to detect commented out code in comments</w:delText>
        </w:r>
      </w:del>
      <w:r w:rsidR="00EB42AD">
        <w:rPr>
          <w:rFonts w:cs="Times New Roman"/>
          <w:szCs w:val="24"/>
        </w:rPr>
        <w:t>The trouble with detecting commented out cod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commentRangeEnd w:id="28"/>
      <w:r w:rsidR="00655829">
        <w:rPr>
          <w:rStyle w:val="CommentReference"/>
        </w:rPr>
        <w:commentReference w:id="28"/>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13C6886" w:rsidR="00DA3F26" w:rsidRDefault="00D37077" w:rsidP="00FC4763">
      <w:pPr>
        <w:pStyle w:val="ListParagraph"/>
        <w:ind w:left="1440" w:firstLine="0"/>
        <w:rPr>
          <w:rFonts w:cs="Times New Roman"/>
          <w:szCs w:val="24"/>
        </w:rPr>
      </w:pPr>
      <w:commentRangeStart w:id="30"/>
      <w:commentRangeStart w:id="31"/>
      <w:r>
        <w:rPr>
          <w:rFonts w:cs="Times New Roman"/>
          <w:szCs w:val="24"/>
        </w:rPr>
        <w:t>Open-source software is a constantly growing environment in the coding community. However, open-source software is a very different environment, with none of the normal positions found in a large company.</w:t>
      </w:r>
      <w:ins w:id="32" w:author="blake grills" w:date="2020-03-18T20:29:00Z">
        <w:r w:rsidR="00EB42AD">
          <w:rPr>
            <w:rFonts w:cs="Times New Roman"/>
            <w:szCs w:val="24"/>
          </w:rPr>
          <w:t xml:space="preserve"> This leads to the potential for </w:t>
        </w:r>
      </w:ins>
      <w:ins w:id="33" w:author="blake grills" w:date="2020-03-18T20:30:00Z">
        <w:r w:rsidR="00EB42AD">
          <w:rPr>
            <w:rFonts w:cs="Times New Roman"/>
            <w:szCs w:val="24"/>
          </w:rPr>
          <w:t xml:space="preserve">larger amounts of commented out code as there is no quality control that is </w:t>
        </w:r>
        <w:proofErr w:type="spellStart"/>
        <w:r w:rsidR="00EB42AD">
          <w:rPr>
            <w:rFonts w:cs="Times New Roman"/>
            <w:szCs w:val="24"/>
          </w:rPr>
          <w:lastRenderedPageBreak/>
          <w:t>guarrenteed</w:t>
        </w:r>
        <w:proofErr w:type="spellEnd"/>
        <w:r w:rsidR="00EB42AD">
          <w:rPr>
            <w:rFonts w:cs="Times New Roman"/>
            <w:szCs w:val="24"/>
          </w:rPr>
          <w:t>.</w:t>
        </w:r>
      </w:ins>
      <w:r>
        <w:rPr>
          <w:rFonts w:cs="Times New Roman"/>
          <w:szCs w:val="24"/>
        </w:rPr>
        <w:t xml:space="preserve"> As such, in this </w:t>
      </w:r>
      <w:r>
        <w:rPr>
          <w:rFonts w:cs="Times New Roman"/>
          <w:b/>
          <w:bCs/>
          <w:szCs w:val="24"/>
        </w:rPr>
        <w:t>RQ</w:t>
      </w:r>
      <w:r>
        <w:rPr>
          <w:rFonts w:cs="Times New Roman"/>
          <w:szCs w:val="24"/>
        </w:rPr>
        <w:t>, we will determine how often commented out code makes it into open-source software.</w:t>
      </w:r>
      <w:commentRangeEnd w:id="30"/>
      <w:r w:rsidR="00655829">
        <w:rPr>
          <w:rStyle w:val="CommentReference"/>
        </w:rPr>
        <w:commentReference w:id="30"/>
      </w:r>
      <w:commentRangeEnd w:id="31"/>
      <w:r w:rsidR="00C41B63">
        <w:rPr>
          <w:rStyle w:val="CommentReference"/>
        </w:rPr>
        <w:commentReference w:id="31"/>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7C6F02F"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proofErr w:type="spellStart"/>
      <w:r>
        <w:rPr>
          <w:rFonts w:cs="Times New Roman"/>
          <w:szCs w:val="24"/>
        </w:rPr>
        <w:t>nearlhy</w:t>
      </w:r>
      <w:proofErr w:type="spellEnd"/>
      <w:r>
        <w:rPr>
          <w:rFonts w:cs="Times New Roman"/>
          <w:szCs w:val="24"/>
        </w:rPr>
        <w:t xml:space="preserve"> 3,000 </w:t>
      </w:r>
      <w:r w:rsidR="001B061A">
        <w:rPr>
          <w:rFonts w:cs="Times New Roman"/>
          <w:szCs w:val="24"/>
        </w:rPr>
        <w:t xml:space="preserve">comments </w:t>
      </w:r>
      <w:r>
        <w:rPr>
          <w:rFonts w:cs="Times New Roman"/>
          <w:szCs w:val="24"/>
        </w:rPr>
        <w:t xml:space="preserve">(classified as English prose and commented out </w:t>
      </w:r>
      <w:proofErr w:type="gramStart"/>
      <w:r>
        <w:rPr>
          <w:rFonts w:cs="Times New Roman"/>
          <w:szCs w:val="24"/>
        </w:rPr>
        <w:t>code)from</w:t>
      </w:r>
      <w:proofErr w:type="gramEnd"/>
      <w:r>
        <w:rPr>
          <w:rFonts w:cs="Times New Roman"/>
          <w:szCs w:val="24"/>
        </w:rPr>
        <w:t xml:space="preserve">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lastRenderedPageBreak/>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34" w:name="_Ref32248431"/>
      <w:r w:rsidRPr="00347B64">
        <w:t xml:space="preserve"> </w:t>
      </w:r>
      <w:bookmarkEnd w:id="34"/>
    </w:p>
    <w:p w14:paraId="00202F93" w14:textId="30692AB8" w:rsidR="004E5433" w:rsidRPr="00347B64" w:rsidRDefault="00B00EC7" w:rsidP="00FC75A8">
      <w:pPr>
        <w:pStyle w:val="ChapterTitle"/>
      </w:pPr>
      <w:r>
        <w:t>Related Work</w:t>
      </w:r>
    </w:p>
    <w:p w14:paraId="2EED8F31" w14:textId="252AE14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ins w:id="35" w:author="Michael Decker" w:date="2020-03-19T17:02:00Z">
        <w:r w:rsidR="00C41B63">
          <w:rPr>
            <w:rFonts w:cs="Times New Roman"/>
            <w:szCs w:val="24"/>
          </w:rPr>
          <w:t xml:space="preserve"> </w:t>
        </w:r>
      </w:ins>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ins w:id="36" w:author="Michael Decker" w:date="2020-03-19T17:03:00Z">
        <w:r w:rsidR="00C41B63">
          <w:rPr>
            <w:rFonts w:cs="Times New Roman"/>
            <w:szCs w:val="24"/>
          </w:rPr>
          <w:t xml:space="preserve"> </w:t>
        </w:r>
      </w:ins>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7" w:name="_Ref35456368"/>
      <w:r>
        <w:t>Taxonomy</w:t>
      </w:r>
      <w:bookmarkEnd w:id="37"/>
    </w:p>
    <w:p w14:paraId="42A7E2ED" w14:textId="005B15B7" w:rsidR="00177283" w:rsidRDefault="005A1632" w:rsidP="00177283">
      <w:pPr>
        <w:rPr>
          <w:rFonts w:cs="Times New Roman"/>
          <w:szCs w:val="24"/>
        </w:rPr>
      </w:pPr>
      <w:r>
        <w:rPr>
          <w:rFonts w:cs="Times New Roman"/>
          <w:szCs w:val="24"/>
        </w:rPr>
        <w:t xml:space="preserve"> </w:t>
      </w:r>
      <w:commentRangeStart w:id="38"/>
      <w:commentRangeStart w:id="39"/>
      <w:r>
        <w:rPr>
          <w:rFonts w:cs="Times New Roman"/>
          <w:szCs w:val="24"/>
        </w:rPr>
        <w:t>Separate to all of these areas is the st</w:t>
      </w:r>
      <w:commentRangeEnd w:id="38"/>
      <w:r w:rsidR="00074BDB">
        <w:rPr>
          <w:rStyle w:val="CommentReference"/>
        </w:rPr>
        <w:commentReference w:id="38"/>
      </w:r>
      <w:commentRangeEnd w:id="39"/>
      <w:r w:rsidR="001271BE">
        <w:rPr>
          <w:rStyle w:val="CommentReference"/>
        </w:rPr>
        <w:commentReference w:id="39"/>
      </w:r>
      <w:r>
        <w:rPr>
          <w:rFonts w:cs="Times New Roman"/>
          <w:szCs w:val="24"/>
        </w:rPr>
        <w:t xml:space="preserve">udy of a taxonomy of a comment, which is detailed by Chen et al. The results of the research provided by </w:t>
      </w:r>
      <w:r>
        <w:rPr>
          <w:rFonts w:cs="Times New Roman"/>
          <w:szCs w:val="24"/>
        </w:rPr>
        <w:fldChar w:fldCharType="begin"/>
      </w:r>
      <w:r>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3E7C84">
        <w:rPr>
          <w:rFonts w:cs="Times New Roman"/>
        </w:rPr>
        <w:t>[Chen et al. 2019]</w:t>
      </w:r>
      <w:r>
        <w:rPr>
          <w:rFonts w:cs="Times New Roman"/>
          <w:szCs w:val="24"/>
        </w:rPr>
        <w:fldChar w:fldCharType="end"/>
      </w:r>
      <w:r>
        <w:rPr>
          <w:rFonts w:cs="Times New Roman"/>
          <w:szCs w:val="24"/>
        </w:rPr>
        <w:t xml:space="preserve"> give us four different types of comments which they filtered out of their study as non-prose and low purpose, Code </w:t>
      </w:r>
      <w:r>
        <w:rPr>
          <w:rFonts w:cs="Times New Roman"/>
          <w:szCs w:val="24"/>
        </w:rPr>
        <w:lastRenderedPageBreak/>
        <w:t>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w:t>
      </w:r>
      <w:commentRangeStart w:id="40"/>
      <w:commentRangeStart w:id="41"/>
      <w:r>
        <w:rPr>
          <w:rFonts w:cs="Times New Roman"/>
          <w:szCs w:val="24"/>
        </w:rPr>
        <w:t xml:space="preserve"> This taxonomy which they have developed is</w:t>
      </w:r>
      <w:del w:id="42" w:author="Michael Decker" w:date="2020-03-19T17:04:00Z">
        <w:r w:rsidDel="001271BE">
          <w:rPr>
            <w:rFonts w:cs="Times New Roman"/>
            <w:szCs w:val="24"/>
          </w:rPr>
          <w:delText xml:space="preserve"> in particularly</w:delText>
        </w:r>
      </w:del>
      <w:r>
        <w:rPr>
          <w:rFonts w:cs="Times New Roman"/>
          <w:szCs w:val="24"/>
        </w:rPr>
        <w:t xml:space="preserve"> highly related to our research, however, they choose to ignore </w:t>
      </w:r>
      <w:ins w:id="43" w:author="blake grills" w:date="2020-03-18T20:44:00Z">
        <w:r w:rsidR="00CA4B03">
          <w:rPr>
            <w:rFonts w:cs="Times New Roman"/>
            <w:szCs w:val="24"/>
          </w:rPr>
          <w:t>task</w:t>
        </w:r>
      </w:ins>
      <w:del w:id="44" w:author="blake grills" w:date="2020-03-18T20:44:00Z">
        <w:r w:rsidDel="00CA4B03">
          <w:rPr>
            <w:rFonts w:cs="Times New Roman"/>
            <w:szCs w:val="24"/>
          </w:rPr>
          <w:delText>these</w:delText>
        </w:r>
      </w:del>
      <w:r>
        <w:rPr>
          <w:rFonts w:cs="Times New Roman"/>
          <w:szCs w:val="24"/>
        </w:rPr>
        <w:t xml:space="preserve"> comments and provide little focus on them whereas it is these types of comments that we want to focus on and expand the taxonomy of.</w:t>
      </w:r>
      <w:commentRangeEnd w:id="40"/>
      <w:r w:rsidR="00074BDB">
        <w:rPr>
          <w:rStyle w:val="CommentReference"/>
        </w:rPr>
        <w:commentReference w:id="40"/>
      </w:r>
      <w:commentRangeEnd w:id="41"/>
      <w:r w:rsidR="001271BE">
        <w:rPr>
          <w:rStyle w:val="CommentReference"/>
        </w:rPr>
        <w:commentReference w:id="41"/>
      </w:r>
    </w:p>
    <w:p w14:paraId="69FCC460" w14:textId="376E47CB" w:rsidR="00FA7B2B" w:rsidRDefault="00FA7B2B" w:rsidP="00FA7B2B">
      <w:pPr>
        <w:pStyle w:val="Heading2"/>
      </w:pPr>
      <w:bookmarkStart w:id="45" w:name="_Ref34208077"/>
      <w:r>
        <w:t>Detecting Code in Unstructured Text</w:t>
      </w:r>
      <w:bookmarkEnd w:id="45"/>
    </w:p>
    <w:p w14:paraId="7F9AA12B" w14:textId="3E74E4EE"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ins w:id="46"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47"/>
      <w:r w:rsidR="00D8059E">
        <w:t xml:space="preserve">This is where our research and the </w:t>
      </w:r>
      <w:r w:rsidR="00D8059E">
        <w:lastRenderedPageBreak/>
        <w:t xml:space="preserve">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47"/>
      <w:r w:rsidR="008133B2">
        <w:rPr>
          <w:rStyle w:val="CommentReference"/>
        </w:rPr>
        <w:commentReference w:id="47"/>
      </w:r>
    </w:p>
    <w:p w14:paraId="172B5745" w14:textId="170A9A0E" w:rsidR="00AB11E8" w:rsidRDefault="0038016B" w:rsidP="00AB11E8">
      <w:pPr>
        <w:pStyle w:val="Heading2"/>
      </w:pPr>
      <w:bookmarkStart w:id="48" w:name="_Ref33723021"/>
      <w:r>
        <w:t xml:space="preserve"> </w:t>
      </w:r>
      <w:bookmarkStart w:id="49" w:name="_Ref34207242"/>
      <w:r w:rsidR="00AB11E8">
        <w:t xml:space="preserve">Comment </w:t>
      </w:r>
      <w:commentRangeStart w:id="50"/>
      <w:r w:rsidR="00AB11E8">
        <w:t xml:space="preserve">Generation </w:t>
      </w:r>
      <w:commentRangeEnd w:id="50"/>
      <w:r w:rsidR="00C01AA5">
        <w:rPr>
          <w:rStyle w:val="CommentReference"/>
          <w:rFonts w:eastAsiaTheme="minorHAnsi" w:cstheme="minorBidi"/>
          <w:b w:val="0"/>
          <w:bCs w:val="0"/>
          <w:color w:val="auto"/>
        </w:rPr>
        <w:commentReference w:id="50"/>
      </w:r>
      <w:bookmarkEnd w:id="48"/>
      <w:bookmarkEnd w:id="49"/>
    </w:p>
    <w:p w14:paraId="7E129D74" w14:textId="77777777" w:rsidR="004B145D" w:rsidRDefault="00D8059E" w:rsidP="00386FA3">
      <w:pPr>
        <w:rPr>
          <w:ins w:id="51" w:author="blake grills" w:date="2020-03-18T23:45:00Z"/>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637441F1"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pPr>
        <w:pStyle w:val="Heading2"/>
        <w:rPr>
          <w:ins w:id="52" w:author="Michael Decker" w:date="2020-03-18T14:47:00Z"/>
        </w:rPr>
        <w:pPrChange w:id="53" w:author="Michael Decker" w:date="2020-03-18T14:47:00Z">
          <w:pPr/>
        </w:pPrChange>
      </w:pPr>
      <w:bookmarkStart w:id="54" w:name="_Ref35456517"/>
      <w:commentRangeStart w:id="55"/>
      <w:ins w:id="56" w:author="Michael Decker" w:date="2020-03-18T14:47:00Z">
        <w:r>
          <w:lastRenderedPageBreak/>
          <w:t>Comment Quality</w:t>
        </w:r>
      </w:ins>
      <w:commentRangeEnd w:id="55"/>
      <w:ins w:id="57" w:author="Michael Decker" w:date="2020-03-18T14:53:00Z">
        <w:r w:rsidR="00030501">
          <w:rPr>
            <w:rStyle w:val="CommentReference"/>
            <w:rFonts w:eastAsiaTheme="minorHAnsi" w:cstheme="minorBidi"/>
            <w:b w:val="0"/>
            <w:bCs w:val="0"/>
            <w:color w:val="auto"/>
          </w:rPr>
          <w:commentReference w:id="55"/>
        </w:r>
      </w:ins>
      <w:bookmarkEnd w:id="54"/>
    </w:p>
    <w:p w14:paraId="1D014C63" w14:textId="04429CDE" w:rsidR="00EB6AB3" w:rsidRDefault="00F519A9" w:rsidP="00030501">
      <w:pPr>
        <w:rPr>
          <w:ins w:id="58" w:author="Michael Decker" w:date="2020-03-18T14:46:00Z"/>
        </w:rPr>
      </w:pPr>
      <w:commentRangeStart w:id="59"/>
      <w:r>
        <w:rPr>
          <w:rFonts w:cs="Times New Roman"/>
          <w:szCs w:val="24"/>
        </w:rPr>
        <w:t xml:space="preserve">Another </w:t>
      </w:r>
      <w:del w:id="60" w:author="Michael Decker" w:date="2020-03-18T14:32:00Z">
        <w:r w:rsidDel="00447005">
          <w:rPr>
            <w:rFonts w:cs="Times New Roman"/>
            <w:szCs w:val="24"/>
          </w:rPr>
          <w:delText>application of machine learning within the</w:delText>
        </w:r>
      </w:del>
      <w:ins w:id="61" w:author="Michael Decker" w:date="2020-03-18T14:32:00Z">
        <w:r w:rsidR="00447005">
          <w:rPr>
            <w:rFonts w:cs="Times New Roman"/>
            <w:szCs w:val="24"/>
          </w:rPr>
          <w:t xml:space="preserve">area of </w:t>
        </w:r>
      </w:ins>
      <w:r>
        <w:rPr>
          <w:rFonts w:cs="Times New Roman"/>
          <w:szCs w:val="24"/>
        </w:rPr>
        <w:t xml:space="preserve"> </w:t>
      </w:r>
      <w:commentRangeEnd w:id="59"/>
      <w:r w:rsidR="00447005">
        <w:rPr>
          <w:rStyle w:val="CommentReference"/>
        </w:rPr>
        <w:commentReference w:id="59"/>
      </w:r>
      <w:r>
        <w:rPr>
          <w:rFonts w:cs="Times New Roman"/>
          <w:szCs w:val="24"/>
        </w:rPr>
        <w:t>study o</w:t>
      </w:r>
      <w:ins w:id="62" w:author="Michael Decker" w:date="2020-03-18T14:32:00Z">
        <w:r w:rsidR="00447005">
          <w:rPr>
            <w:rFonts w:cs="Times New Roman"/>
            <w:szCs w:val="24"/>
          </w:rPr>
          <w:t xml:space="preserve">n </w:t>
        </w:r>
      </w:ins>
      <w:del w:id="63" w:author="Michael Decker" w:date="2020-03-18T14:32:00Z">
        <w:r w:rsidDel="00447005">
          <w:rPr>
            <w:rFonts w:cs="Times New Roman"/>
            <w:szCs w:val="24"/>
          </w:rPr>
          <w:delText xml:space="preserve">f </w:delText>
        </w:r>
      </w:del>
      <w:r>
        <w:rPr>
          <w:rFonts w:cs="Times New Roman"/>
          <w:szCs w:val="24"/>
        </w:rPr>
        <w:t xml:space="preserve">comments </w:t>
      </w:r>
      <w:proofErr w:type="gramStart"/>
      <w:r>
        <w:rPr>
          <w:rFonts w:cs="Times New Roman"/>
          <w:szCs w:val="24"/>
        </w:rPr>
        <w:t>is</w:t>
      </w:r>
      <w:proofErr w:type="gramEnd"/>
      <w:r>
        <w:rPr>
          <w:rFonts w:cs="Times New Roman"/>
          <w:szCs w:val="24"/>
        </w:rPr>
        <w:t xml:space="preserve">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64" w:author="Michael Decker" w:date="2020-03-18T14:34:00Z">
        <w:r w:rsidR="00447005">
          <w:rPr>
            <w:rFonts w:cs="Times New Roman"/>
            <w:szCs w:val="24"/>
          </w:rPr>
          <w:t>, Chen et al.</w:t>
        </w:r>
      </w:ins>
      <w:r w:rsidR="00AE2A70">
        <w:rPr>
          <w:rFonts w:cs="Times New Roman"/>
          <w:szCs w:val="24"/>
        </w:rPr>
        <w:t xml:space="preserve"> </w:t>
      </w:r>
      <w:commentRangeStart w:id="65"/>
      <w:del w:id="66"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r w:rsidR="00AE2A70" w:rsidDel="00447005">
          <w:rPr>
            <w:rFonts w:cs="Times New Roman"/>
            <w:szCs w:val="24"/>
          </w:rPr>
          <w:delText xml:space="preserve"> </w:delText>
        </w:r>
      </w:del>
      <w:r w:rsidR="00AE2A70">
        <w:rPr>
          <w:rFonts w:cs="Times New Roman"/>
          <w:szCs w:val="24"/>
        </w:rPr>
        <w:t>r</w:t>
      </w:r>
      <w:commentRangeEnd w:id="65"/>
      <w:r w:rsidR="00447005">
        <w:rPr>
          <w:rStyle w:val="CommentReference"/>
        </w:rPr>
        <w:commentReference w:id="65"/>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67"/>
      <w:r w:rsidR="00AE2A70">
        <w:rPr>
          <w:rFonts w:cs="Times New Roman"/>
          <w:szCs w:val="24"/>
        </w:rPr>
        <w:t xml:space="preserve">bootstrapping data. </w:t>
      </w:r>
      <w:commentRangeEnd w:id="67"/>
      <w:r w:rsidR="00447005">
        <w:rPr>
          <w:rStyle w:val="CommentReference"/>
        </w:rPr>
        <w:commentReference w:id="67"/>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w:t>
      </w:r>
      <w:r w:rsidR="00A52AA4">
        <w:rPr>
          <w:rFonts w:cs="Times New Roman"/>
          <w:szCs w:val="24"/>
        </w:rPr>
        <w:lastRenderedPageBreak/>
        <w:t xml:space="preserve">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w:t>
      </w:r>
      <w:del w:id="68"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69" w:author="Michael Decker" w:date="2020-03-18T14:49:00Z">
        <w:r w:rsidR="00F92CF5" w:rsidDel="00A216FB">
          <w:rPr>
            <w:rFonts w:cs="Times New Roman"/>
            <w:szCs w:val="24"/>
          </w:rPr>
          <w:delText>for turning a document into a vector of words</w:delText>
        </w:r>
      </w:del>
      <w:ins w:id="70" w:author="Michael Decker" w:date="2020-03-18T14:49:00Z">
        <w:r w:rsidR="00A216FB">
          <w:rPr>
            <w:rFonts w:cs="Times New Roman"/>
            <w:szCs w:val="24"/>
          </w:rPr>
          <w:t>that vectorizes each word of a</w:t>
        </w:r>
      </w:ins>
      <w:r w:rsidR="00A52AA4">
        <w:rPr>
          <w:rFonts w:cs="Times New Roman"/>
          <w:szCs w:val="24"/>
        </w:rPr>
        <w:t xml:space="preserve"> </w:t>
      </w:r>
      <w:ins w:id="71"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72" w:author="Michael Decker" w:date="2020-03-18T14:51:00Z">
        <w:r w:rsidR="00030501">
          <w:rPr>
            <w:rFonts w:cs="Times New Roman"/>
            <w:szCs w:val="24"/>
          </w:rPr>
          <w:t xml:space="preserve">, </w:t>
        </w:r>
      </w:ins>
      <w:r w:rsidR="00D82116">
        <w:rPr>
          <w:rFonts w:cs="Times New Roman"/>
          <w:szCs w:val="24"/>
        </w:rPr>
        <w:t xml:space="preserve"> is the use of word embedding </w:t>
      </w:r>
      <w:del w:id="73"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74" w:name="_Ref33723167"/>
      <w:bookmarkStart w:id="75" w:name="_Ref34207284"/>
      <w:r>
        <w:t>Automated Summarization and Text Detection</w:t>
      </w:r>
      <w:bookmarkEnd w:id="74"/>
      <w:bookmarkEnd w:id="75"/>
    </w:p>
    <w:p w14:paraId="0DAB7EC7" w14:textId="683A2E92" w:rsidR="006B4409" w:rsidRDefault="0074622D" w:rsidP="00E72C9A">
      <w:pPr>
        <w:rPr>
          <w:rFonts w:cs="Times New Roman"/>
          <w:szCs w:val="24"/>
        </w:rPr>
      </w:pPr>
      <w:commentRangeStart w:id="76"/>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76"/>
      <w:r w:rsidR="00030501">
        <w:rPr>
          <w:rStyle w:val="CommentReference"/>
        </w:rPr>
        <w:commentReference w:id="76"/>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w:t>
      </w:r>
      <w:r w:rsidR="00E72C9A">
        <w:rPr>
          <w:rFonts w:cs="Times New Roman"/>
          <w:szCs w:val="24"/>
        </w:rPr>
        <w:lastRenderedPageBreak/>
        <w:t xml:space="preserve">types of summarizations can be evaluated in much the same way as the </w:t>
      </w:r>
      <w:commentRangeStart w:id="77"/>
      <w:r w:rsidR="00E72C9A">
        <w:rPr>
          <w:rFonts w:cs="Times New Roman"/>
          <w:szCs w:val="24"/>
        </w:rPr>
        <w:t>generated comments</w:t>
      </w:r>
      <w:commentRangeEnd w:id="77"/>
      <w:r w:rsidR="00030501">
        <w:rPr>
          <w:rStyle w:val="CommentReference"/>
        </w:rPr>
        <w:commentReference w:id="77"/>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commentRangeStart w:id="78"/>
      <w:r>
        <w:rPr>
          <w:rFonts w:cs="Times New Roman"/>
          <w:szCs w:val="24"/>
        </w:rPr>
        <w:t xml:space="preserve">This type of large </w:t>
      </w:r>
      <w:commentRangeEnd w:id="78"/>
      <w:r w:rsidR="00F31DE5">
        <w:rPr>
          <w:rStyle w:val="CommentReference"/>
        </w:rPr>
        <w:commentReference w:id="78"/>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w:t>
      </w:r>
      <w:r w:rsidR="00020FE0">
        <w:rPr>
          <w:rFonts w:cs="Times New Roman"/>
          <w:szCs w:val="24"/>
        </w:rPr>
        <w:lastRenderedPageBreak/>
        <w:t xml:space="preserve">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79"/>
      <w:r w:rsidR="00AA68AF">
        <w:rPr>
          <w:rFonts w:cs="Times New Roman"/>
          <w:szCs w:val="24"/>
        </w:rPr>
        <w:t>understanding code, what it does do is provide valuable insight into understanding natural language at a machine learning level.</w:t>
      </w:r>
      <w:commentRangeEnd w:id="79"/>
      <w:r w:rsidR="00EE3C8D">
        <w:rPr>
          <w:rStyle w:val="CommentReference"/>
        </w:rPr>
        <w:commentReference w:id="79"/>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80" w:name="_Ref34250949"/>
    </w:p>
    <w:bookmarkEnd w:id="80"/>
    <w:p w14:paraId="08705145" w14:textId="41355854" w:rsidR="00F91EAC" w:rsidRDefault="00F91EAC" w:rsidP="00F91EAC">
      <w:pPr>
        <w:ind w:left="2880" w:firstLine="0"/>
        <w:rPr>
          <w:b/>
          <w:bCs/>
          <w:sz w:val="32"/>
          <w:szCs w:val="32"/>
        </w:rPr>
      </w:pPr>
      <w:r>
        <w:rPr>
          <w:b/>
          <w:bCs/>
          <w:sz w:val="32"/>
          <w:szCs w:val="32"/>
        </w:rPr>
        <w:t xml:space="preserve">   </w:t>
      </w:r>
      <w:commentRangeStart w:id="81"/>
      <w:r w:rsidRPr="00F91EAC">
        <w:rPr>
          <w:b/>
          <w:bCs/>
          <w:sz w:val="32"/>
          <w:szCs w:val="32"/>
        </w:rPr>
        <w:t>Taxonomy of Com</w:t>
      </w:r>
      <w:r>
        <w:rPr>
          <w:b/>
          <w:bCs/>
          <w:sz w:val="32"/>
          <w:szCs w:val="32"/>
        </w:rPr>
        <w:t>m</w:t>
      </w:r>
      <w:r w:rsidRPr="00F91EAC">
        <w:rPr>
          <w:b/>
          <w:bCs/>
          <w:sz w:val="32"/>
          <w:szCs w:val="32"/>
        </w:rPr>
        <w:t>ents</w:t>
      </w:r>
      <w:commentRangeEnd w:id="81"/>
      <w:r w:rsidR="00B125D3">
        <w:rPr>
          <w:rStyle w:val="CommentReference"/>
        </w:rPr>
        <w:commentReference w:id="81"/>
      </w:r>
    </w:p>
    <w:p w14:paraId="43D3B5E5" w14:textId="03DE3490"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del w:id="82" w:author="Michael Decker" w:date="2020-03-18T15:07:00Z">
        <w:r w:rsidRPr="00B87744" w:rsidDel="00473B6D">
          <w:rPr>
            <w:szCs w:val="24"/>
          </w:rPr>
          <w:delText xml:space="preserve">nature </w:delText>
        </w:r>
      </w:del>
      <w:ins w:id="83" w:author="Michael Decker" w:date="2020-03-18T15:07:00Z">
        <w:r w:rsidR="00473B6D">
          <w:rPr>
            <w:szCs w:val="24"/>
          </w:rPr>
          <w:t>purpose</w:t>
        </w:r>
        <w:r w:rsidR="00473B6D" w:rsidRPr="00B87744">
          <w:rPr>
            <w:szCs w:val="24"/>
          </w:rPr>
          <w:t xml:space="preserve"> </w:t>
        </w:r>
      </w:ins>
      <w:r w:rsidRPr="00B87744">
        <w:rPr>
          <w:szCs w:val="24"/>
        </w:rPr>
        <w:t>of this thesis.</w:t>
      </w:r>
      <w:ins w:id="84" w:author="Michael Decker" w:date="2020-03-18T15:15:00Z">
        <w:r w:rsidR="00486566">
          <w:rPr>
            <w:szCs w:val="24"/>
          </w:rPr>
          <w:t xml:space="preserve">  In the process we provide answers </w:t>
        </w:r>
        <w:commentRangeStart w:id="85"/>
        <w:r w:rsidR="00486566">
          <w:rPr>
            <w:szCs w:val="24"/>
          </w:rPr>
          <w:t xml:space="preserve">to </w:t>
        </w:r>
        <w:r w:rsidR="00486566" w:rsidRPr="00486566">
          <w:rPr>
            <w:b/>
            <w:bCs/>
            <w:szCs w:val="24"/>
            <w:rPrChange w:id="86" w:author="Michael Decker" w:date="2020-03-18T15:15:00Z">
              <w:rPr>
                <w:szCs w:val="24"/>
              </w:rPr>
            </w:rPrChange>
          </w:rPr>
          <w:t>RQ1</w:t>
        </w:r>
        <w:r w:rsidR="00486566">
          <w:rPr>
            <w:szCs w:val="24"/>
          </w:rPr>
          <w:t xml:space="preserve"> and </w:t>
        </w:r>
        <w:r w:rsidR="00486566" w:rsidRPr="00486566">
          <w:rPr>
            <w:b/>
            <w:bCs/>
            <w:szCs w:val="24"/>
            <w:rPrChange w:id="87" w:author="Michael Decker" w:date="2020-03-18T15:15:00Z">
              <w:rPr>
                <w:szCs w:val="24"/>
              </w:rPr>
            </w:rPrChange>
          </w:rPr>
          <w:t>RQ2</w:t>
        </w:r>
        <w:r w:rsidR="00486566">
          <w:rPr>
            <w:szCs w:val="24"/>
          </w:rPr>
          <w:t>.</w:t>
        </w:r>
        <w:commentRangeEnd w:id="85"/>
        <w:r w:rsidR="00486566">
          <w:rPr>
            <w:rStyle w:val="CommentReference"/>
          </w:rPr>
          <w:commentReference w:id="85"/>
        </w:r>
      </w:ins>
    </w:p>
    <w:p w14:paraId="2437A586" w14:textId="6719564E"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ins w:id="88" w:author="Michael Decker" w:date="2020-03-19T17:07:00Z">
        <w:r w:rsidR="001271BE">
          <w:rPr>
            <w:szCs w:val="24"/>
          </w:rPr>
          <w:t>.  T</w:t>
        </w:r>
      </w:ins>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ins w:id="89" w:author="Michael Decker" w:date="2020-03-19T17:09:00Z">
        <w:r w:rsidR="00EF09B3">
          <w:rPr>
            <w:szCs w:val="24"/>
          </w:rPr>
          <w:t xml:space="preserve"> </w:t>
        </w:r>
      </w:ins>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commented out cod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ins w:id="90" w:author="Michael Decker" w:date="2020-03-19T17:09:00Z">
        <w:r w:rsidR="00ED676B">
          <w:rPr>
            <w:szCs w:val="24"/>
          </w:rPr>
          <w:t xml:space="preserve">for </w:t>
        </w:r>
      </w:ins>
      <w:r w:rsidR="006E7777">
        <w:rPr>
          <w:szCs w:val="24"/>
        </w:rPr>
        <w:t>many programming lang</w:t>
      </w:r>
      <w:del w:id="91" w:author="Michael Decker" w:date="2020-03-19T17:24:00Z">
        <w:r w:rsidR="006E7777" w:rsidDel="00A52D3B">
          <w:rPr>
            <w:szCs w:val="24"/>
          </w:rPr>
          <w:delText>a</w:delText>
        </w:r>
      </w:del>
      <w:r w:rsidR="006E7777">
        <w:rPr>
          <w:szCs w:val="24"/>
        </w:rPr>
        <w:t>u</w:t>
      </w:r>
      <w:ins w:id="92" w:author="Michael Decker" w:date="2020-03-19T17:24:00Z">
        <w:r w:rsidR="00A52D3B">
          <w:rPr>
            <w:szCs w:val="24"/>
          </w:rPr>
          <w:t>a</w:t>
        </w:r>
      </w:ins>
      <w:r w:rsidR="006E7777">
        <w:rPr>
          <w:szCs w:val="24"/>
        </w:rPr>
        <w:t>g</w:t>
      </w:r>
      <w:ins w:id="93" w:author="Michael Decker" w:date="2020-03-19T17:09:00Z">
        <w:r w:rsidR="00ED676B">
          <w:rPr>
            <w:szCs w:val="24"/>
          </w:rPr>
          <w:t>e</w:t>
        </w:r>
      </w:ins>
      <w:r w:rsidR="006E7777">
        <w:rPr>
          <w:szCs w:val="24"/>
        </w:rPr>
        <w:t>s, Javadoc</w:t>
      </w:r>
      <w:r w:rsidR="00317019">
        <w:rPr>
          <w:szCs w:val="24"/>
        </w:rPr>
        <w:t xml:space="preserve"> is specifically designed for the Java language.</w:t>
      </w:r>
      <w:ins w:id="94" w:author="Michael Decker" w:date="2020-03-19T17:23:00Z">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ins>
    </w:p>
    <w:p w14:paraId="13B36BDF" w14:textId="30FA8566" w:rsidR="00C43334" w:rsidRPr="0007121B" w:rsidRDefault="00C43334" w:rsidP="00A54E7C">
      <w:pPr>
        <w:pStyle w:val="Caption"/>
        <w:keepNext/>
        <w:jc w:val="center"/>
        <w:rPr>
          <w:smallCaps/>
          <w:sz w:val="24"/>
          <w:szCs w:val="24"/>
        </w:rPr>
      </w:pPr>
      <w:bookmarkStart w:id="95"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B26D4D">
        <w:rPr>
          <w:noProof/>
          <w:sz w:val="24"/>
          <w:szCs w:val="24"/>
        </w:rPr>
        <w:t>1</w:t>
      </w:r>
      <w:r w:rsidRPr="0007121B">
        <w:rPr>
          <w:sz w:val="24"/>
          <w:szCs w:val="24"/>
        </w:rPr>
        <w:fldChar w:fldCharType="end"/>
      </w:r>
      <w:bookmarkEnd w:id="95"/>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5CB83BE0"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del w:id="96" w:author="Michael Decker" w:date="2020-03-18T15:19:00Z">
              <w:r w:rsidDel="002C6629">
                <w:rPr>
                  <w:szCs w:val="24"/>
                </w:rPr>
                <w:delText>This sets the if block to false and does not run any of the code inside.</w:delText>
              </w:r>
            </w:del>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ins w:id="97" w:author="Michael Decker" w:date="2020-03-18T15:20:00Z">
              <w:r w:rsidR="00D61018">
                <w:rPr>
                  <w:szCs w:val="24"/>
                </w:rPr>
                <w:t xml:space="preserve"> Typically, …</w:t>
              </w:r>
            </w:ins>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77777777" w:rsidR="006379B8" w:rsidRDefault="00F346A9" w:rsidP="00531EC9">
      <w:pPr>
        <w:jc w:val="both"/>
        <w:rPr>
          <w:ins w:id="98" w:author="Michael Decker" w:date="2020-03-19T17:19:00Z"/>
          <w:szCs w:val="24"/>
        </w:rPr>
      </w:pPr>
      <w:r>
        <w:rPr>
          <w:szCs w:val="24"/>
        </w:rPr>
        <w:t xml:space="preserve">In </w:t>
      </w:r>
      <w:del w:id="99" w:author="Michael Decker" w:date="2020-03-19T17:12:00Z">
        <w:r w:rsidDel="004A2CA2">
          <w:rPr>
            <w:szCs w:val="24"/>
          </w:rPr>
          <w:delText>our research</w:delText>
        </w:r>
      </w:del>
      <w:ins w:id="100" w:author="Michael Decker" w:date="2020-03-19T17:12:00Z">
        <w:r w:rsidR="004A2CA2">
          <w:rPr>
            <w:szCs w:val="24"/>
          </w:rPr>
          <w:t xml:space="preserve">this thesis, </w:t>
        </w:r>
      </w:ins>
      <w:r>
        <w:rPr>
          <w:szCs w:val="24"/>
        </w:rPr>
        <w:t xml:space="preserve"> we do not </w:t>
      </w:r>
      <w:del w:id="101" w:author="Michael Decker" w:date="2020-03-19T17:15:00Z">
        <w:r w:rsidDel="009F0F91">
          <w:rPr>
            <w:szCs w:val="24"/>
          </w:rPr>
          <w:delText xml:space="preserve">handle </w:delText>
        </w:r>
      </w:del>
      <w:ins w:id="102" w:author="Michael Decker" w:date="2020-03-19T17:15:00Z">
        <w:r w:rsidR="009F0F91">
          <w:rPr>
            <w:szCs w:val="24"/>
          </w:rPr>
          <w:t>investigate</w:t>
        </w:r>
        <w:r w:rsidR="009F0F91">
          <w:rPr>
            <w:szCs w:val="24"/>
          </w:rPr>
          <w:t xml:space="preserve"> </w:t>
        </w:r>
      </w:ins>
      <w:r w:rsidRPr="004A2CA2">
        <w:rPr>
          <w:rStyle w:val="Code"/>
          <w:rPrChange w:id="103" w:author="Michael Decker" w:date="2020-03-19T17:12:00Z">
            <w:rPr>
              <w:szCs w:val="24"/>
            </w:rPr>
          </w:rPrChange>
        </w:rPr>
        <w:t>#if 0</w:t>
      </w:r>
      <w:r>
        <w:rPr>
          <w:szCs w:val="24"/>
        </w:rPr>
        <w:t xml:space="preserve"> and </w:t>
      </w:r>
      <w:r w:rsidRPr="004A2CA2">
        <w:rPr>
          <w:rStyle w:val="Code"/>
          <w:rPrChange w:id="104" w:author="Michael Decker" w:date="2020-03-19T17:12:00Z">
            <w:rPr>
              <w:szCs w:val="24"/>
            </w:rPr>
          </w:rPrChange>
        </w:rPr>
        <w:t>if(0)</w:t>
      </w:r>
      <w:r>
        <w:rPr>
          <w:szCs w:val="24"/>
        </w:rPr>
        <w:t xml:space="preserve"> style comments</w:t>
      </w:r>
      <w:ins w:id="105" w:author="Michael Decker" w:date="2020-03-19T17:15:00Z">
        <w:r w:rsidR="002D6934">
          <w:rPr>
            <w:szCs w:val="24"/>
          </w:rPr>
          <w:t>.</w:t>
        </w:r>
      </w:ins>
      <w:del w:id="106" w:author="Michael Decker" w:date="2020-03-19T17:15:00Z">
        <w:r w:rsidDel="002D6934">
          <w:rPr>
            <w:szCs w:val="24"/>
          </w:rPr>
          <w:delText>,</w:delText>
        </w:r>
      </w:del>
      <w:r>
        <w:rPr>
          <w:szCs w:val="24"/>
        </w:rPr>
        <w:t xml:space="preserve"> </w:t>
      </w:r>
      <w:ins w:id="107" w:author="Michael Decker" w:date="2020-03-19T17:15:00Z">
        <w:r w:rsidR="002D6934">
          <w:rPr>
            <w:szCs w:val="24"/>
          </w:rPr>
          <w:t xml:space="preserve"> T</w:t>
        </w:r>
      </w:ins>
      <w:del w:id="108" w:author="Michael Decker" w:date="2020-03-19T17:15:00Z">
        <w:r w:rsidDel="002D6934">
          <w:rPr>
            <w:szCs w:val="24"/>
          </w:rPr>
          <w:delText>t</w:delText>
        </w:r>
      </w:del>
      <w:r>
        <w:rPr>
          <w:szCs w:val="24"/>
        </w:rPr>
        <w:t>his is due both to the rarity of these types of comments</w:t>
      </w:r>
      <w:ins w:id="109" w:author="Michael Decker" w:date="2020-03-19T17:13:00Z">
        <w:r w:rsidR="006B4AAD">
          <w:rPr>
            <w:szCs w:val="24"/>
          </w:rPr>
          <w:t>,</w:t>
        </w:r>
      </w:ins>
      <w:r>
        <w:rPr>
          <w:szCs w:val="24"/>
        </w:rPr>
        <w:t xml:space="preserve"> as well as</w:t>
      </w:r>
      <w:ins w:id="110" w:author="Michael Decker" w:date="2020-03-19T17:13:00Z">
        <w:r w:rsidR="006B4AAD">
          <w:rPr>
            <w:szCs w:val="24"/>
          </w:rPr>
          <w:t xml:space="preserve">, </w:t>
        </w:r>
      </w:ins>
      <w:ins w:id="111" w:author="Michael Decker" w:date="2020-03-19T17:15:00Z">
        <w:r w:rsidR="00BB2B6B">
          <w:rPr>
            <w:szCs w:val="24"/>
          </w:rPr>
          <w:t xml:space="preserve">the fact that </w:t>
        </w:r>
      </w:ins>
      <w:ins w:id="112" w:author="Michael Decker" w:date="2020-03-19T17:13:00Z">
        <w:r w:rsidR="006B4AAD">
          <w:rPr>
            <w:szCs w:val="24"/>
          </w:rPr>
          <w:t xml:space="preserve">they are generally only used to comment out code and not used for </w:t>
        </w:r>
      </w:ins>
      <w:ins w:id="113" w:author="Michael Decker" w:date="2020-03-19T17:14:00Z">
        <w:r w:rsidR="006B4AAD">
          <w:rPr>
            <w:szCs w:val="24"/>
          </w:rPr>
          <w:t>English prose.</w:t>
        </w:r>
      </w:ins>
      <w:r>
        <w:rPr>
          <w:szCs w:val="24"/>
        </w:rPr>
        <w:t xml:space="preserve"> </w:t>
      </w:r>
      <w:del w:id="114" w:author="Michael Decker" w:date="2020-03-19T17:14:00Z">
        <w:r w:rsidDel="006B4AAD">
          <w:rPr>
            <w:szCs w:val="24"/>
          </w:rPr>
          <w:delText>the fact that srcML does not register them as comments</w:delText>
        </w:r>
      </w:del>
      <w:ins w:id="115" w:author="Michael Decker" w:date="2020-03-19T17:14:00Z">
        <w:r w:rsidR="006B4AAD">
          <w:rPr>
            <w:szCs w:val="24"/>
          </w:rPr>
          <w:t xml:space="preserve"> As future work, we can investigate the </w:t>
        </w:r>
        <w:r w:rsidR="006B4AAD">
          <w:rPr>
            <w:szCs w:val="24"/>
          </w:rPr>
          <w:lastRenderedPageBreak/>
          <w:t xml:space="preserve">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w:t>
        </w:r>
        <w:r w:rsidR="006B4AAD">
          <w:rPr>
            <w:szCs w:val="24"/>
          </w:rPr>
          <w:t xml:space="preserve"> </w:t>
        </w:r>
      </w:ins>
      <w:ins w:id="116" w:author="Michael Decker" w:date="2020-03-19T17:15:00Z">
        <w:r w:rsidR="00BB2B6B">
          <w:rPr>
            <w:szCs w:val="24"/>
          </w:rPr>
          <w:t xml:space="preserve">in projects </w:t>
        </w:r>
      </w:ins>
      <w:proofErr w:type="spellStart"/>
      <w:ins w:id="117" w:author="Michael Decker" w:date="2020-03-19T17:14:00Z">
        <w:r w:rsidR="006B4AAD">
          <w:rPr>
            <w:szCs w:val="24"/>
          </w:rPr>
          <w:t>and</w:t>
        </w:r>
      </w:ins>
      <w:ins w:id="118" w:author="Michael Decker" w:date="2020-03-19T17:15:00Z">
        <w:r w:rsidR="006B4AAD">
          <w:rPr>
            <w:szCs w:val="24"/>
          </w:rPr>
          <w:t xml:space="preserve"> </w:t>
        </w:r>
        <w:proofErr w:type="spellEnd"/>
        <w:r w:rsidR="006B4AAD">
          <w:rPr>
            <w:szCs w:val="24"/>
          </w:rPr>
          <w:t>investigate if there are any instance where they are used for English prose</w:t>
        </w:r>
      </w:ins>
      <w:r>
        <w:rPr>
          <w:szCs w:val="24"/>
        </w:rPr>
        <w:t xml:space="preserve">. </w:t>
      </w:r>
    </w:p>
    <w:p w14:paraId="56CBA244" w14:textId="6524FB0E" w:rsidR="00DC1E82" w:rsidRDefault="006379B8" w:rsidP="00531EC9">
      <w:pPr>
        <w:jc w:val="both"/>
        <w:rPr>
          <w:szCs w:val="24"/>
        </w:rPr>
      </w:pPr>
      <w:ins w:id="119" w:author="Michael Decker" w:date="2020-03-19T17:19:00Z">
        <w:r>
          <w:rPr>
            <w:szCs w:val="24"/>
          </w:rPr>
          <w:t>At this point we f</w:t>
        </w:r>
      </w:ins>
      <w:ins w:id="120" w:author="Michael Decker" w:date="2020-03-19T17:20:00Z">
        <w:r>
          <w:rPr>
            <w:szCs w:val="24"/>
          </w:rPr>
          <w:t xml:space="preserve">ormally define English prose and commented-out code. </w:t>
        </w:r>
      </w:ins>
      <w:r w:rsidR="00DC1E82">
        <w:rPr>
          <w:szCs w:val="24"/>
        </w:rPr>
        <w:t xml:space="preserve">We define a </w:t>
      </w:r>
      <w:del w:id="121" w:author="Michael Decker" w:date="2020-03-19T17:20:00Z">
        <w:r w:rsidR="00DC1E82" w:rsidDel="006379B8">
          <w:rPr>
            <w:szCs w:val="24"/>
          </w:rPr>
          <w:delText>standard comment</w:delText>
        </w:r>
      </w:del>
      <w:ins w:id="122" w:author="Michael Decker" w:date="2020-03-19T17:20:00Z">
        <w:r>
          <w:rPr>
            <w:szCs w:val="24"/>
          </w:rPr>
          <w:t>English prose</w:t>
        </w:r>
      </w:ins>
      <w:r w:rsidR="00DC1E82">
        <w:rPr>
          <w:szCs w:val="24"/>
        </w:rPr>
        <w:t xml:space="preserve"> as </w:t>
      </w:r>
      <w:r w:rsidR="00DC1E82" w:rsidRPr="00985796">
        <w:rPr>
          <w:i/>
          <w:iCs/>
          <w:szCs w:val="24"/>
          <w:rPrChange w:id="123" w:author="Michael Decker" w:date="2020-03-19T17:25:00Z">
            <w:rPr>
              <w:szCs w:val="24"/>
            </w:rPr>
          </w:rPrChange>
        </w:rPr>
        <w:t>any comment which does not contain syntactically correct code for the language that it is present in</w:t>
      </w:r>
      <w:r w:rsidR="00DC1E82">
        <w:rPr>
          <w:szCs w:val="24"/>
        </w:rPr>
        <w:t xml:space="preserve">. While typically a comment will be primarily composed of </w:t>
      </w:r>
      <w:del w:id="124" w:author="Michael Decker" w:date="2020-03-19T17:24:00Z">
        <w:r w:rsidR="00DC1E82" w:rsidDel="004A007C">
          <w:rPr>
            <w:szCs w:val="24"/>
          </w:rPr>
          <w:delText>English Prose</w:delText>
        </w:r>
      </w:del>
      <w:ins w:id="125" w:author="Michael Decker" w:date="2020-03-19T17:24:00Z">
        <w:r w:rsidR="004A007C">
          <w:rPr>
            <w:szCs w:val="24"/>
          </w:rPr>
          <w:t>Engl</w:t>
        </w:r>
      </w:ins>
      <w:ins w:id="126" w:author="Michael Decker" w:date="2020-03-19T17:25:00Z">
        <w:r w:rsidR="004A007C">
          <w:rPr>
            <w:szCs w:val="24"/>
          </w:rPr>
          <w:t>ish exp</w:t>
        </w:r>
        <w:r w:rsidR="00985796">
          <w:rPr>
            <w:szCs w:val="24"/>
          </w:rPr>
          <w:t>l</w:t>
        </w:r>
        <w:r w:rsidR="004A007C">
          <w:rPr>
            <w:szCs w:val="24"/>
          </w:rPr>
          <w:t>anations</w:t>
        </w:r>
      </w:ins>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985796">
        <w:rPr>
          <w:i/>
          <w:iCs/>
          <w:szCs w:val="24"/>
          <w:rPrChange w:id="127" w:author="Michael Decker" w:date="2020-03-19T17:26:00Z">
            <w:rPr>
              <w:szCs w:val="24"/>
            </w:rPr>
          </w:rPrChange>
        </w:rPr>
        <w:t xml:space="preserve">define commented out code as any piece of source code that has been disabled by means of commenting with one of the methods from </w:t>
      </w:r>
      <w:r w:rsidR="00DC1E82" w:rsidRPr="00985796">
        <w:rPr>
          <w:i/>
          <w:iCs/>
          <w:szCs w:val="24"/>
          <w:rPrChange w:id="128" w:author="Michael Decker" w:date="2020-03-19T17:26:00Z">
            <w:rPr>
              <w:szCs w:val="24"/>
            </w:rPr>
          </w:rPrChange>
        </w:rPr>
        <w:fldChar w:fldCharType="begin"/>
      </w:r>
      <w:r w:rsidR="00DC1E82" w:rsidRPr="00985796">
        <w:rPr>
          <w:i/>
          <w:iCs/>
          <w:szCs w:val="24"/>
          <w:rPrChange w:id="129" w:author="Michael Decker" w:date="2020-03-19T17:26:00Z">
            <w:rPr>
              <w:szCs w:val="24"/>
            </w:rPr>
          </w:rPrChange>
        </w:rPr>
        <w:instrText xml:space="preserve"> REF _Ref35367705 \h </w:instrText>
      </w:r>
      <w:r w:rsidR="00DC1E82" w:rsidRPr="00985796">
        <w:rPr>
          <w:i/>
          <w:iCs/>
          <w:szCs w:val="24"/>
          <w:rPrChange w:id="130" w:author="Michael Decker" w:date="2020-03-19T17:26:00Z">
            <w:rPr>
              <w:szCs w:val="24"/>
            </w:rPr>
          </w:rPrChange>
        </w:rPr>
      </w:r>
      <w:r w:rsidR="00985796">
        <w:rPr>
          <w:i/>
          <w:iCs/>
          <w:szCs w:val="24"/>
        </w:rPr>
        <w:instrText xml:space="preserve"> \* MERGEFORMAT </w:instrText>
      </w:r>
      <w:r w:rsidR="00DC1E82" w:rsidRPr="00985796">
        <w:rPr>
          <w:i/>
          <w:iCs/>
          <w:szCs w:val="24"/>
          <w:rPrChange w:id="131" w:author="Michael Decker" w:date="2020-03-19T17:26:00Z">
            <w:rPr>
              <w:szCs w:val="24"/>
            </w:rPr>
          </w:rPrChange>
        </w:rPr>
        <w:fldChar w:fldCharType="separate"/>
      </w:r>
      <w:r w:rsidR="00DC1E82" w:rsidRPr="00985796">
        <w:rPr>
          <w:i/>
          <w:iCs/>
          <w:szCs w:val="24"/>
          <w:rPrChange w:id="132" w:author="Michael Decker" w:date="2020-03-19T17:26:00Z">
            <w:rPr>
              <w:szCs w:val="24"/>
            </w:rPr>
          </w:rPrChange>
        </w:rPr>
        <w:t xml:space="preserve">TABLE </w:t>
      </w:r>
      <w:r w:rsidR="00DC1E82" w:rsidRPr="00985796">
        <w:rPr>
          <w:i/>
          <w:iCs/>
          <w:noProof/>
          <w:szCs w:val="24"/>
          <w:rPrChange w:id="133" w:author="Michael Decker" w:date="2020-03-19T17:26:00Z">
            <w:rPr>
              <w:noProof/>
              <w:szCs w:val="24"/>
            </w:rPr>
          </w:rPrChange>
        </w:rPr>
        <w:t>1</w:t>
      </w:r>
      <w:r w:rsidR="00DC1E82" w:rsidRPr="00985796">
        <w:rPr>
          <w:i/>
          <w:iCs/>
          <w:szCs w:val="24"/>
          <w:rPrChange w:id="134" w:author="Michael Decker" w:date="2020-03-19T17:26:00Z">
            <w:rPr>
              <w:szCs w:val="24"/>
            </w:rPr>
          </w:rPrChange>
        </w:rPr>
        <w:fldChar w:fldCharType="end"/>
      </w:r>
      <w:r w:rsidR="00DC1E82" w:rsidRPr="00985796">
        <w:rPr>
          <w:i/>
          <w:iCs/>
          <w:szCs w:val="24"/>
          <w:rPrChange w:id="135" w:author="Michael Decker" w:date="2020-03-19T17:26:00Z">
            <w:rPr>
              <w:szCs w:val="24"/>
            </w:rPr>
          </w:rPrChange>
        </w:rPr>
        <w:t>.</w:t>
      </w:r>
      <w:r w:rsidR="00F346A9">
        <w:rPr>
          <w:szCs w:val="24"/>
        </w:rPr>
        <w:t xml:space="preserve"> </w:t>
      </w:r>
      <w:commentRangeStart w:id="136"/>
      <w:del w:id="137" w:author="Michael Decker" w:date="2020-03-19T17:23:00Z">
        <w:r w:rsidR="00F346A9" w:rsidDel="0044590A">
          <w:rPr>
            <w:szCs w:val="24"/>
          </w:rPr>
          <w:delText xml:space="preserve">It is at this point that we are able to answer </w:delText>
        </w:r>
      </w:del>
      <w:del w:id="138" w:author="Michael Decker" w:date="2020-03-19T17:22:00Z">
        <w:r w:rsidR="00F346A9" w:rsidRPr="002B1321" w:rsidDel="0044590A">
          <w:rPr>
            <w:b/>
            <w:bCs/>
            <w:szCs w:val="24"/>
            <w:rPrChange w:id="139" w:author="Michael Decker" w:date="2020-03-19T17:16:00Z">
              <w:rPr>
                <w:szCs w:val="24"/>
              </w:rPr>
            </w:rPrChange>
          </w:rPr>
          <w:delText xml:space="preserve">RQ </w:delText>
        </w:r>
        <w:r w:rsidR="008E63A8" w:rsidRPr="002B1321" w:rsidDel="0044590A">
          <w:rPr>
            <w:b/>
            <w:bCs/>
            <w:szCs w:val="24"/>
            <w:rPrChange w:id="140" w:author="Michael Decker" w:date="2020-03-19T17:16:00Z">
              <w:rPr>
                <w:szCs w:val="24"/>
              </w:rPr>
            </w:rPrChange>
          </w:rPr>
          <w:delText>2</w:delText>
        </w:r>
        <w:r w:rsidR="00F346A9" w:rsidDel="0044590A">
          <w:rPr>
            <w:szCs w:val="24"/>
          </w:rPr>
          <w:delText xml:space="preserve"> What </w:delText>
        </w:r>
      </w:del>
      <w:del w:id="141" w:author="Michael Decker" w:date="2020-03-19T17:16:00Z">
        <w:r w:rsidR="00F346A9" w:rsidDel="0016237A">
          <w:rPr>
            <w:szCs w:val="24"/>
          </w:rPr>
          <w:delText xml:space="preserve">is </w:delText>
        </w:r>
      </w:del>
      <w:del w:id="142" w:author="Michael Decker" w:date="2020-03-19T17:22:00Z">
        <w:r w:rsidR="00F346A9" w:rsidDel="0044590A">
          <w:rPr>
            <w:szCs w:val="24"/>
          </w:rPr>
          <w:delText>are the different types of comments and commented out code</w:delText>
        </w:r>
        <w:r w:rsidR="00666B42" w:rsidDel="0044590A">
          <w:rPr>
            <w:szCs w:val="24"/>
          </w:rPr>
          <w:delText>?</w:delText>
        </w:r>
      </w:del>
      <w:del w:id="143" w:author="Michael Decker" w:date="2020-03-19T17:16:00Z">
        <w:r w:rsidR="00F346A9" w:rsidDel="002B1321">
          <w:rPr>
            <w:szCs w:val="24"/>
          </w:rPr>
          <w:delText>.</w:delText>
        </w:r>
      </w:del>
      <w:del w:id="144" w:author="Michael Decker" w:date="2020-03-19T17:22:00Z">
        <w:r w:rsidR="00F346A9" w:rsidDel="0044590A">
          <w:rPr>
            <w:szCs w:val="24"/>
          </w:rPr>
          <w:delText xml:space="preserve"> </w:delText>
        </w:r>
      </w:del>
      <w:del w:id="145" w:author="Michael Decker" w:date="2020-03-19T17:23:00Z">
        <w:r w:rsidR="00F346A9" w:rsidDel="0044590A">
          <w:rPr>
            <w:szCs w:val="24"/>
          </w:rPr>
          <w:delText xml:space="preserve">TABLE 1 provides a detailed explanation of each of the 6 types of comments. </w:delText>
        </w:r>
      </w:del>
      <w:r w:rsidR="00F346A9">
        <w:rPr>
          <w:szCs w:val="24"/>
        </w:rPr>
        <w:t>In this paragraph we also define commented out code</w:t>
      </w:r>
      <w:r w:rsidR="008E63A8">
        <w:rPr>
          <w:szCs w:val="24"/>
        </w:rPr>
        <w:t xml:space="preserve">, which answers our </w:t>
      </w:r>
      <w:r w:rsidR="008E63A8" w:rsidRPr="006379B8">
        <w:rPr>
          <w:b/>
          <w:bCs/>
          <w:szCs w:val="24"/>
          <w:rPrChange w:id="146" w:author="Michael Decker" w:date="2020-03-19T17:18:00Z">
            <w:rPr>
              <w:szCs w:val="24"/>
            </w:rPr>
          </w:rPrChange>
        </w:rPr>
        <w:t>R</w:t>
      </w:r>
      <w:r w:rsidR="008E63A8" w:rsidRPr="001D579E">
        <w:rPr>
          <w:b/>
          <w:bCs/>
          <w:szCs w:val="24"/>
          <w:rPrChange w:id="147" w:author="Michael Decker" w:date="2020-03-19T17:18:00Z">
            <w:rPr>
              <w:szCs w:val="24"/>
            </w:rPr>
          </w:rPrChange>
        </w:rPr>
        <w:t xml:space="preserve">Q 1 </w:t>
      </w:r>
      <w:ins w:id="148" w:author="Michael Decker" w:date="2020-03-19T17:23:00Z">
        <w:r w:rsidR="0044590A">
          <w:rPr>
            <w:b/>
            <w:bCs/>
            <w:szCs w:val="24"/>
          </w:rPr>
          <w:t>(</w:t>
        </w:r>
      </w:ins>
      <w:r w:rsidR="008E63A8">
        <w:rPr>
          <w:szCs w:val="24"/>
        </w:rPr>
        <w:t>What is commented out code</w:t>
      </w:r>
      <w:ins w:id="149" w:author="Michael Decker" w:date="2020-03-19T17:23:00Z">
        <w:r w:rsidR="0044590A">
          <w:rPr>
            <w:szCs w:val="24"/>
          </w:rPr>
          <w:t>?)</w:t>
        </w:r>
      </w:ins>
      <w:r w:rsidR="00F346A9">
        <w:rPr>
          <w:szCs w:val="24"/>
        </w:rPr>
        <w:t>.</w:t>
      </w:r>
      <w:commentRangeEnd w:id="136"/>
      <w:r w:rsidR="00444A57">
        <w:rPr>
          <w:rStyle w:val="CommentReference"/>
        </w:rPr>
        <w:commentReference w:id="136"/>
      </w:r>
    </w:p>
    <w:p w14:paraId="16AFD502" w14:textId="05AE3464"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 xml:space="preserve">Here we explain and give examples of the different types of comments and how they how they are used with </w:t>
      </w:r>
      <w:proofErr w:type="spellStart"/>
      <w:r>
        <w:rPr>
          <w:szCs w:val="24"/>
        </w:rPr>
        <w:t>Engish</w:t>
      </w:r>
      <w:proofErr w:type="spellEnd"/>
      <w:r>
        <w:rPr>
          <w:szCs w:val="24"/>
        </w:rPr>
        <w:t xml:space="preserve"> prose and </w:t>
      </w:r>
      <w:proofErr w:type="spellStart"/>
      <w:r>
        <w:rPr>
          <w:szCs w:val="24"/>
        </w:rPr>
        <w:t>commentd</w:t>
      </w:r>
      <w:proofErr w:type="spellEnd"/>
      <w:r>
        <w:rPr>
          <w:szCs w:val="24"/>
        </w:rPr>
        <w:t xml:space="preserve">-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ins w:id="150" w:author="Michael Decker" w:date="2020-03-19T17:28:00Z">
        <w:r w:rsidR="002371DB">
          <w:rPr>
            <w:szCs w:val="24"/>
          </w:rPr>
          <w:t xml:space="preserve">Many IDEs provide a </w:t>
        </w:r>
      </w:ins>
      <w:ins w:id="151" w:author="Michael Decker" w:date="2020-03-19T17:29:00Z">
        <w:r w:rsidR="00004A92">
          <w:rPr>
            <w:szCs w:val="24"/>
          </w:rPr>
          <w:t>feature</w:t>
        </w:r>
      </w:ins>
      <w:ins w:id="152" w:author="Michael Decker" w:date="2020-03-19T17:28:00Z">
        <w:r w:rsidR="002371DB">
          <w:rPr>
            <w:szCs w:val="24"/>
          </w:rPr>
          <w:t xml:space="preserve"> to quickly comment a line or series of lines</w:t>
        </w:r>
      </w:ins>
      <w:ins w:id="153" w:author="Michael Decker" w:date="2020-03-19T17:29:00Z">
        <w:r w:rsidR="002371DB">
          <w:rPr>
            <w:szCs w:val="24"/>
          </w:rPr>
          <w:t xml:space="preserve"> (generally of code)</w:t>
        </w:r>
      </w:ins>
      <w:ins w:id="154" w:author="Michael Decker" w:date="2020-03-19T17:28:00Z">
        <w:r w:rsidR="002371DB">
          <w:rPr>
            <w:szCs w:val="24"/>
          </w:rPr>
          <w:t xml:space="preserve">.  </w:t>
        </w:r>
      </w:ins>
      <w:ins w:id="155" w:author="Michael Decker" w:date="2020-03-19T17:29:00Z">
        <w:r w:rsidR="0065290A">
          <w:rPr>
            <w:szCs w:val="24"/>
          </w:rPr>
          <w:t>In this feature</w:t>
        </w:r>
      </w:ins>
      <w:ins w:id="156" w:author="Michael Decker" w:date="2020-03-19T17:28:00Z">
        <w:r w:rsidR="002371DB">
          <w:rPr>
            <w:szCs w:val="24"/>
          </w:rPr>
          <w:t xml:space="preserve">, </w:t>
        </w:r>
      </w:ins>
      <w:ins w:id="157" w:author="blake grills" w:date="2020-03-19T00:50:00Z">
        <w:del w:id="158" w:author="Michael Decker" w:date="2020-03-19T17:28:00Z">
          <w:r w:rsidR="00A71628" w:rsidDel="002371DB">
            <w:rPr>
              <w:szCs w:val="24"/>
            </w:rPr>
            <w:delText>T</w:delText>
          </w:r>
        </w:del>
      </w:ins>
      <w:ins w:id="159" w:author="Michael Decker" w:date="2020-03-19T17:28:00Z">
        <w:r w:rsidR="002371DB">
          <w:rPr>
            <w:szCs w:val="24"/>
          </w:rPr>
          <w:t>t</w:t>
        </w:r>
      </w:ins>
      <w:ins w:id="160" w:author="blake grills" w:date="2020-03-19T00:50:00Z">
        <w:r w:rsidR="00A71628">
          <w:rPr>
            <w:szCs w:val="24"/>
          </w:rPr>
          <w:t>he standard line comment is often the default commenting method</w:t>
        </w:r>
      </w:ins>
      <w:ins w:id="161" w:author="Michael Decker" w:date="2020-03-19T17:29:00Z">
        <w:r w:rsidR="002371DB">
          <w:rPr>
            <w:szCs w:val="24"/>
          </w:rPr>
          <w:t xml:space="preserve"> used by IDEs</w:t>
        </w:r>
      </w:ins>
      <w:commentRangeStart w:id="162"/>
      <w:ins w:id="163" w:author="blake grills" w:date="2020-03-19T00:50:00Z">
        <w:del w:id="164" w:author="Michael Decker" w:date="2020-03-19T17:28:00Z">
          <w:r w:rsidR="00A71628" w:rsidDel="002371DB">
            <w:rPr>
              <w:szCs w:val="24"/>
            </w:rPr>
            <w:delText xml:space="preserve"> for the majority of IDEs</w:delText>
          </w:r>
        </w:del>
        <w:r w:rsidR="00A71628">
          <w:rPr>
            <w:szCs w:val="24"/>
          </w:rPr>
          <w:t xml:space="preserve">. It is also important to note that </w:t>
        </w:r>
        <w:del w:id="165" w:author="Michael Decker" w:date="2020-03-19T17:26:00Z">
          <w:r w:rsidR="00A71628" w:rsidDel="002371DB">
            <w:rPr>
              <w:szCs w:val="24"/>
            </w:rPr>
            <w:delText xml:space="preserve"> </w:delText>
          </w:r>
        </w:del>
        <w:r w:rsidR="00A71628">
          <w:rPr>
            <w:szCs w:val="24"/>
          </w:rPr>
          <w:t>these line comments can be used to create a pseudo block comment, this is very easy to do with IDE enabled commentin</w:t>
        </w:r>
      </w:ins>
      <w:commentRangeEnd w:id="162"/>
      <w:r w:rsidR="005804C4">
        <w:rPr>
          <w:rStyle w:val="CommentReference"/>
        </w:rPr>
        <w:commentReference w:id="162"/>
      </w:r>
      <w:ins w:id="166" w:author="blake grills" w:date="2020-03-19T00:50:00Z">
        <w:r w:rsidR="00A71628">
          <w:rPr>
            <w:szCs w:val="24"/>
          </w:rPr>
          <w:t xml:space="preserve">g. </w:t>
        </w:r>
      </w:ins>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ins w:id="167" w:author="Michael Decker" w:date="2020-03-19T17:31:00Z">
        <w:r w:rsidR="001E25CD">
          <w:rPr>
            <w:szCs w:val="24"/>
          </w:rPr>
          <w:t>p</w:t>
        </w:r>
      </w:ins>
      <w:del w:id="168" w:author="Michael Decker" w:date="2020-03-19T17:31:00Z">
        <w:r w:rsidR="00A71628" w:rsidDel="001E25CD">
          <w:rPr>
            <w:szCs w:val="24"/>
          </w:rPr>
          <w:delText>P</w:delText>
        </w:r>
      </w:del>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23523B">
        <w:rPr>
          <w:szCs w:val="24"/>
        </w:rPr>
        <w:lastRenderedPageBreak/>
        <w:t>commented out code because it is actually a</w:t>
      </w:r>
      <w:ins w:id="169" w:author="Michael Decker" w:date="2020-03-19T17:31:00Z">
        <w:r w:rsidR="001E25CD">
          <w:rPr>
            <w:szCs w:val="24"/>
          </w:rPr>
          <w:t>n</w:t>
        </w:r>
      </w:ins>
      <w:r w:rsidR="0023523B">
        <w:rPr>
          <w:szCs w:val="24"/>
        </w:rPr>
        <w:t xml:space="preserve"> algorithm reference</w:t>
      </w:r>
      <w:ins w:id="170" w:author="Michael Decker" w:date="2020-03-19T17:31:00Z">
        <w:r w:rsidR="001E25CD">
          <w:rPr>
            <w:szCs w:val="24"/>
          </w:rPr>
          <w:t xml:space="preserve"> that is used to explain the </w:t>
        </w:r>
        <w:r w:rsidR="0008449C">
          <w:rPr>
            <w:szCs w:val="24"/>
          </w:rPr>
          <w:t>calculation</w:t>
        </w:r>
        <w:r w:rsidR="001E25CD">
          <w:rPr>
            <w:szCs w:val="24"/>
          </w:rPr>
          <w:t xml:space="preserve"> that follows</w:t>
        </w:r>
      </w:ins>
      <w:r w:rsidR="0023523B">
        <w:rPr>
          <w:szCs w:val="24"/>
        </w:rPr>
        <w:t xml:space="preserve">. The fourth comment is a simple member initialization which has been commented </w:t>
      </w:r>
      <w:proofErr w:type="gramStart"/>
      <w:r w:rsidR="0023523B">
        <w:rPr>
          <w:szCs w:val="24"/>
        </w:rPr>
        <w:t xml:space="preserve">out, </w:t>
      </w:r>
      <w:ins w:id="171" w:author="Michael Decker" w:date="2020-03-19T17:32:00Z">
        <w:r w:rsidR="006C2CF2">
          <w:rPr>
            <w:szCs w:val="24"/>
          </w:rPr>
          <w:t>and</w:t>
        </w:r>
        <w:proofErr w:type="gramEnd"/>
        <w:r w:rsidR="006C2CF2">
          <w:rPr>
            <w:szCs w:val="24"/>
          </w:rPr>
          <w:t xml:space="preserve"> is therefore</w:t>
        </w:r>
      </w:ins>
      <w:del w:id="172" w:author="Michael Decker" w:date="2020-03-19T17:32:00Z">
        <w:r w:rsidR="0023523B" w:rsidDel="006C2CF2">
          <w:rPr>
            <w:szCs w:val="24"/>
          </w:rPr>
          <w:delText>this is</w:delText>
        </w:r>
      </w:del>
      <w:r w:rsidR="0023523B">
        <w:rPr>
          <w:szCs w:val="24"/>
        </w:rPr>
        <w:t xml:space="preserve"> commented</w:t>
      </w:r>
      <w:ins w:id="173" w:author="Michael Decker" w:date="2020-03-19T17:32:00Z">
        <w:r w:rsidR="00A8652B">
          <w:rPr>
            <w:szCs w:val="24"/>
          </w:rPr>
          <w:t>-</w:t>
        </w:r>
      </w:ins>
      <w:del w:id="174" w:author="Michael Decker" w:date="2020-03-19T17:32:00Z">
        <w:r w:rsidR="0023523B" w:rsidDel="00A8652B">
          <w:rPr>
            <w:szCs w:val="24"/>
          </w:rPr>
          <w:delText xml:space="preserve"> </w:delText>
        </w:r>
      </w:del>
      <w:r w:rsidR="0023523B">
        <w:rPr>
          <w:szCs w:val="24"/>
        </w:rPr>
        <w:t>out code. The final comment is a commented</w:t>
      </w:r>
      <w:ins w:id="175" w:author="Michael Decker" w:date="2020-03-19T17:32:00Z">
        <w:r w:rsidR="00A8652B">
          <w:rPr>
            <w:szCs w:val="24"/>
          </w:rPr>
          <w:t>-</w:t>
        </w:r>
      </w:ins>
      <w:del w:id="176" w:author="Michael Decker" w:date="2020-03-19T17:32:00Z">
        <w:r w:rsidR="0023523B" w:rsidDel="00A8652B">
          <w:rPr>
            <w:szCs w:val="24"/>
          </w:rPr>
          <w:delText xml:space="preserve"> </w:delText>
        </w:r>
      </w:del>
      <w:r w:rsidR="0023523B">
        <w:rPr>
          <w:szCs w:val="24"/>
        </w:rPr>
        <w:t>out head of a four loop,</w:t>
      </w:r>
      <w:ins w:id="177" w:author="Michael Decker" w:date="2020-03-19T17:32:00Z">
        <w:r w:rsidR="00A8652B">
          <w:rPr>
            <w:szCs w:val="24"/>
          </w:rPr>
          <w:t xml:space="preserve"> which is also</w:t>
        </w:r>
      </w:ins>
      <w:del w:id="178" w:author="Michael Decker" w:date="2020-03-19T17:32:00Z">
        <w:r w:rsidR="0023523B" w:rsidDel="00A8652B">
          <w:rPr>
            <w:szCs w:val="24"/>
          </w:rPr>
          <w:delText xml:space="preserve"> this is</w:delText>
        </w:r>
      </w:del>
      <w:r w:rsidR="0023523B">
        <w:rPr>
          <w:szCs w:val="24"/>
        </w:rPr>
        <w:t xml:space="preserve"> commented</w:t>
      </w:r>
      <w:ins w:id="179" w:author="Michael Decker" w:date="2020-03-19T17:32:00Z">
        <w:r w:rsidR="00A8652B">
          <w:rPr>
            <w:szCs w:val="24"/>
          </w:rPr>
          <w:t>-</w:t>
        </w:r>
      </w:ins>
      <w:del w:id="180" w:author="Michael Decker" w:date="2020-03-19T17:32:00Z">
        <w:r w:rsidR="0023523B" w:rsidDel="00A8652B">
          <w:rPr>
            <w:szCs w:val="24"/>
          </w:rPr>
          <w:delText xml:space="preserve"> </w:delText>
        </w:r>
      </w:del>
      <w:r w:rsidR="0023523B">
        <w:rPr>
          <w:szCs w:val="24"/>
        </w:rPr>
        <w:t>out code.</w:t>
      </w:r>
      <w:r w:rsidR="00A71628">
        <w:rPr>
          <w:szCs w:val="24"/>
        </w:rPr>
        <w:t xml:space="preserve"> </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0F987013" w14:textId="728B7BF3" w:rsidR="004B145D" w:rsidRDefault="004B145D" w:rsidP="00531EC9">
      <w:pPr>
        <w:jc w:val="both"/>
        <w:rPr>
          <w:szCs w:val="24"/>
        </w:rPr>
      </w:pPr>
    </w:p>
    <w:p w14:paraId="70881F8F" w14:textId="465E077A" w:rsidR="00976874" w:rsidRPr="002F6928" w:rsidRDefault="00976874" w:rsidP="00976874">
      <w:pPr>
        <w:pStyle w:val="Caption"/>
        <w:keepNext/>
        <w:jc w:val="center"/>
        <w:rPr>
          <w:sz w:val="24"/>
          <w:szCs w:val="24"/>
        </w:rPr>
      </w:pPr>
      <w:bookmarkStart w:id="181"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B26D4D">
        <w:rPr>
          <w:noProof/>
          <w:sz w:val="24"/>
          <w:szCs w:val="24"/>
        </w:rPr>
        <w:t>2</w:t>
      </w:r>
      <w:r w:rsidRPr="002F6928">
        <w:rPr>
          <w:sz w:val="24"/>
          <w:szCs w:val="24"/>
        </w:rPr>
        <w:fldChar w:fldCharType="end"/>
      </w:r>
      <w:bookmarkEnd w:id="181"/>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Change w:id="182" w:author="blake grills" w:date="2020-03-18T23:53:00Z">
          <w:tblPr>
            <w:tblStyle w:val="TableGrid"/>
            <w:tblW w:w="0" w:type="auto"/>
            <w:tblLook w:val="04A0" w:firstRow="1" w:lastRow="0" w:firstColumn="1" w:lastColumn="0" w:noHBand="0" w:noVBand="1"/>
          </w:tblPr>
        </w:tblPrChange>
      </w:tblPr>
      <w:tblGrid>
        <w:gridCol w:w="6919"/>
        <w:gridCol w:w="6031"/>
        <w:tblGridChange w:id="183">
          <w:tblGrid>
            <w:gridCol w:w="9350"/>
            <w:gridCol w:w="9350"/>
          </w:tblGrid>
        </w:tblGridChange>
      </w:tblGrid>
      <w:tr w:rsidR="004B145D" w14:paraId="44B7D417" w14:textId="7184F8D0" w:rsidTr="004B145D">
        <w:tc>
          <w:tcPr>
            <w:tcW w:w="6919" w:type="dxa"/>
            <w:tcPrChange w:id="184" w:author="blake grills" w:date="2020-03-18T23:53:00Z">
              <w:tcPr>
                <w:tcW w:w="9350" w:type="dxa"/>
              </w:tcPr>
            </w:tcPrChange>
          </w:tcPr>
          <w:p w14:paraId="089484D0" w14:textId="27A4F9EC" w:rsidR="004B145D" w:rsidRPr="000A1C2B" w:rsidRDefault="004B145D" w:rsidP="003663D7">
            <w:pPr>
              <w:ind w:firstLine="0"/>
              <w:rPr>
                <w:rStyle w:val="Code"/>
              </w:rPr>
              <w:pPrChange w:id="185" w:author="Michael Decker" w:date="2020-03-19T17:32:00Z">
                <w:pPr>
                  <w:ind w:firstLine="0"/>
                  <w:jc w:val="center"/>
                </w:pPr>
              </w:pPrChange>
            </w:pPr>
            <w:r w:rsidRPr="000A1C2B">
              <w:rPr>
                <w:rStyle w:val="Code"/>
              </w:rPr>
              <w:t>//</w:t>
            </w:r>
            <w:commentRangeStart w:id="186"/>
            <w:r w:rsidRPr="000A1C2B">
              <w:rPr>
                <w:rStyle w:val="Code"/>
              </w:rPr>
              <w:t>returns</w:t>
            </w:r>
            <w:commentRangeEnd w:id="186"/>
            <w:r w:rsidR="003663D7">
              <w:rPr>
                <w:rStyle w:val="CommentReference"/>
              </w:rPr>
              <w:commentReference w:id="186"/>
            </w:r>
            <w:r w:rsidRPr="000A1C2B">
              <w:rPr>
                <w:rStyle w:val="Code"/>
              </w:rPr>
              <w:t xml:space="preserve"> the final cost after calculating tax</w:t>
            </w:r>
          </w:p>
        </w:tc>
        <w:tc>
          <w:tcPr>
            <w:tcW w:w="6031" w:type="dxa"/>
            <w:tcPrChange w:id="187" w:author="blake grills" w:date="2020-03-18T23:53:00Z">
              <w:tcPr>
                <w:tcW w:w="9350" w:type="dxa"/>
              </w:tcPr>
            </w:tcPrChange>
          </w:tcPr>
          <w:p w14:paraId="154A4AA9" w14:textId="7A3EBC54" w:rsidR="004B145D" w:rsidRPr="000A1C2B" w:rsidRDefault="004B145D" w:rsidP="00EE447F">
            <w:pPr>
              <w:spacing w:line="276" w:lineRule="auto"/>
              <w:ind w:firstLine="0"/>
              <w:jc w:val="both"/>
              <w:rPr>
                <w:rStyle w:val="Code"/>
              </w:rPr>
              <w:pPrChange w:id="188" w:author="Michael Decker" w:date="2020-03-19T17:33:00Z">
                <w:pPr>
                  <w:ind w:firstLine="0"/>
                  <w:jc w:val="center"/>
                </w:pPr>
              </w:pPrChange>
            </w:pPr>
            <w:r>
              <w:rPr>
                <w:szCs w:val="24"/>
              </w:rPr>
              <w:t>This comment is in reference to a return of a variable and is an example of an inline comment meant to explain what piece of code is doing.</w:t>
            </w:r>
          </w:p>
        </w:tc>
      </w:tr>
      <w:tr w:rsidR="004B145D" w14:paraId="5E1CA38B" w14:textId="6DD0EAF9" w:rsidTr="004B145D">
        <w:tc>
          <w:tcPr>
            <w:tcW w:w="6919" w:type="dxa"/>
            <w:tcPrChange w:id="189" w:author="blake grills" w:date="2020-03-18T23:53:00Z">
              <w:tcPr>
                <w:tcW w:w="9350" w:type="dxa"/>
              </w:tcPr>
            </w:tcPrChange>
          </w:tcPr>
          <w:p w14:paraId="12B5A8E2" w14:textId="7DE4DFE1" w:rsidR="004B145D" w:rsidRPr="002F6928" w:rsidRDefault="004B145D" w:rsidP="003663D7">
            <w:pPr>
              <w:ind w:firstLine="0"/>
              <w:rPr>
                <w:rStyle w:val="Code"/>
              </w:rPr>
              <w:pPrChange w:id="190" w:author="Michael Decker" w:date="2020-03-19T17:32:00Z">
                <w:pPr>
                  <w:ind w:firstLine="0"/>
                  <w:jc w:val="center"/>
                </w:pPr>
              </w:pPrChange>
            </w:pPr>
            <w:r w:rsidRPr="002F6928">
              <w:rPr>
                <w:rStyle w:val="Code"/>
              </w:rPr>
              <w:t>//Variable instantiation section</w:t>
            </w:r>
          </w:p>
        </w:tc>
        <w:tc>
          <w:tcPr>
            <w:tcW w:w="6031" w:type="dxa"/>
            <w:tcPrChange w:id="191" w:author="blake grills" w:date="2020-03-18T23:53:00Z">
              <w:tcPr>
                <w:tcW w:w="9350" w:type="dxa"/>
              </w:tcPr>
            </w:tcPrChange>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4B145D">
        <w:tc>
          <w:tcPr>
            <w:tcW w:w="6919" w:type="dxa"/>
            <w:tcPrChange w:id="192" w:author="blake grills" w:date="2020-03-18T23:53:00Z">
              <w:tcPr>
                <w:tcW w:w="9350" w:type="dxa"/>
              </w:tcPr>
            </w:tcPrChange>
          </w:tcPr>
          <w:p w14:paraId="40598676" w14:textId="4DC0255E" w:rsidR="004B145D" w:rsidRPr="002F6928" w:rsidRDefault="004B145D" w:rsidP="003663D7">
            <w:pPr>
              <w:ind w:firstLine="0"/>
              <w:rPr>
                <w:rStyle w:val="Code"/>
              </w:rPr>
              <w:pPrChange w:id="193" w:author="Michael Decker" w:date="2020-03-19T17:32:00Z">
                <w:pPr>
                  <w:ind w:firstLine="0"/>
                  <w:jc w:val="center"/>
                </w:pPr>
              </w:pPrChange>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Change w:id="194" w:author="blake grills" w:date="2020-03-18T23:53:00Z">
              <w:tcPr>
                <w:tcW w:w="9350" w:type="dxa"/>
              </w:tcPr>
            </w:tcPrChange>
          </w:tcPr>
          <w:p w14:paraId="55F85D41" w14:textId="7827549D" w:rsidR="004B145D" w:rsidRPr="002F6928" w:rsidRDefault="004B145D" w:rsidP="00EE447F">
            <w:pPr>
              <w:spacing w:line="276" w:lineRule="auto"/>
              <w:ind w:firstLine="0"/>
              <w:jc w:val="both"/>
              <w:rPr>
                <w:rStyle w:val="Code"/>
              </w:rPr>
              <w:pPrChange w:id="195" w:author="Michael Decker" w:date="2020-03-19T17:33:00Z">
                <w:pPr>
                  <w:ind w:firstLine="0"/>
                  <w:jc w:val="center"/>
                </w:pPr>
              </w:pPrChange>
            </w:pPr>
            <w:r>
              <w:rPr>
                <w:szCs w:val="24"/>
              </w:rPr>
              <w:t>This comment references the equation used to build a snippet of code.</w:t>
            </w:r>
          </w:p>
        </w:tc>
      </w:tr>
      <w:tr w:rsidR="004B145D" w14:paraId="38539D9D" w14:textId="2BECEABB" w:rsidTr="004B145D">
        <w:tc>
          <w:tcPr>
            <w:tcW w:w="6919" w:type="dxa"/>
            <w:tcPrChange w:id="196" w:author="blake grills" w:date="2020-03-18T23:53:00Z">
              <w:tcPr>
                <w:tcW w:w="9350" w:type="dxa"/>
              </w:tcPr>
            </w:tcPrChange>
          </w:tcPr>
          <w:p w14:paraId="62D24951" w14:textId="1C4772F5" w:rsidR="004B145D" w:rsidRPr="002F6928" w:rsidRDefault="004B145D" w:rsidP="003663D7">
            <w:pPr>
              <w:ind w:firstLine="0"/>
              <w:rPr>
                <w:rStyle w:val="Code"/>
              </w:rPr>
              <w:pPrChange w:id="197" w:author="Michael Decker" w:date="2020-03-19T17:32:00Z">
                <w:pPr>
                  <w:ind w:firstLine="0"/>
                  <w:jc w:val="center"/>
                </w:pPr>
              </w:pPrChange>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Change w:id="198" w:author="blake grills" w:date="2020-03-18T23:53:00Z">
              <w:tcPr>
                <w:tcW w:w="9350" w:type="dxa"/>
              </w:tcPr>
            </w:tcPrChange>
          </w:tcPr>
          <w:p w14:paraId="3AF5C05B" w14:textId="02E2BCEA" w:rsidR="004B145D" w:rsidRPr="002F6928" w:rsidRDefault="004B145D" w:rsidP="00EE447F">
            <w:pPr>
              <w:spacing w:line="276" w:lineRule="auto"/>
              <w:ind w:firstLine="0"/>
              <w:jc w:val="both"/>
              <w:rPr>
                <w:rStyle w:val="Code"/>
              </w:rPr>
              <w:pPrChange w:id="199" w:author="Michael Decker" w:date="2020-03-19T17:33:00Z">
                <w:pPr>
                  <w:ind w:firstLine="0"/>
                  <w:jc w:val="center"/>
                </w:pPr>
              </w:pPrChange>
            </w:pPr>
            <w:r>
              <w:rPr>
                <w:szCs w:val="24"/>
              </w:rPr>
              <w:t>This comment is a simple m</w:t>
            </w:r>
            <w:r>
              <w:t>ember initialization</w:t>
            </w:r>
            <w:r>
              <w:rPr>
                <w:szCs w:val="24"/>
              </w:rPr>
              <w:t xml:space="preserve"> which has been commented out.</w:t>
            </w:r>
          </w:p>
        </w:tc>
      </w:tr>
      <w:tr w:rsidR="004B145D" w14:paraId="3AEA9689" w14:textId="349B9A09" w:rsidTr="004B145D">
        <w:tc>
          <w:tcPr>
            <w:tcW w:w="6919" w:type="dxa"/>
            <w:tcPrChange w:id="200" w:author="blake grills" w:date="2020-03-18T23:53:00Z">
              <w:tcPr>
                <w:tcW w:w="9350" w:type="dxa"/>
              </w:tcPr>
            </w:tcPrChange>
          </w:tcPr>
          <w:p w14:paraId="73C3D5B6" w14:textId="076C1657" w:rsidR="004B145D" w:rsidRPr="002F6928" w:rsidRDefault="004B145D" w:rsidP="003663D7">
            <w:pPr>
              <w:ind w:firstLine="0"/>
              <w:rPr>
                <w:rStyle w:val="Code"/>
              </w:rPr>
              <w:pPrChange w:id="201" w:author="Michael Decker" w:date="2020-03-19T17:32:00Z">
                <w:pPr>
                  <w:ind w:firstLine="0"/>
                  <w:jc w:val="center"/>
                </w:pPr>
              </w:pPrChange>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Change w:id="202" w:author="blake grills" w:date="2020-03-18T23:53:00Z">
              <w:tcPr>
                <w:tcW w:w="9350" w:type="dxa"/>
              </w:tcPr>
            </w:tcPrChange>
          </w:tcPr>
          <w:p w14:paraId="5071203D" w14:textId="048AA4BA" w:rsidR="004B145D" w:rsidRPr="002F6928" w:rsidRDefault="004B145D" w:rsidP="00EE447F">
            <w:pPr>
              <w:spacing w:line="276" w:lineRule="auto"/>
              <w:ind w:firstLine="0"/>
              <w:jc w:val="both"/>
              <w:rPr>
                <w:rStyle w:val="Code"/>
              </w:rPr>
              <w:pPrChange w:id="203" w:author="Michael Decker" w:date="2020-03-19T17:33:00Z">
                <w:pPr>
                  <w:ind w:firstLine="0"/>
                  <w:jc w:val="center"/>
                </w:pPr>
              </w:pPrChange>
            </w:pPr>
            <w:r>
              <w:rPr>
                <w:szCs w:val="24"/>
              </w:rPr>
              <w:t>This comment is the start of a for loop which has been commented out.</w:t>
            </w:r>
          </w:p>
        </w:tc>
      </w:tr>
    </w:tbl>
    <w:p w14:paraId="1E2179F4" w14:textId="77777777" w:rsidR="004B145D" w:rsidRDefault="004B145D" w:rsidP="0033096B">
      <w:pPr>
        <w:ind w:firstLine="0"/>
        <w:jc w:val="both"/>
        <w:rPr>
          <w:ins w:id="204" w:author="blake grills" w:date="2020-03-18T23:49:00Z"/>
          <w:szCs w:val="24"/>
        </w:rPr>
        <w:sectPr w:rsidR="004B145D" w:rsidSect="00403C1E">
          <w:pgSz w:w="15840" w:h="12240" w:orient="landscape"/>
          <w:pgMar w:top="1440" w:right="1440" w:bottom="1440" w:left="1440" w:header="720" w:footer="720" w:gutter="0"/>
          <w:cols w:space="720"/>
          <w:docGrid w:linePitch="360"/>
        </w:sectPr>
        <w:pPrChange w:id="205" w:author="Michael Decker" w:date="2020-03-19T17:36:00Z">
          <w:pPr>
            <w:jc w:val="both"/>
          </w:pPr>
        </w:pPrChange>
      </w:pPr>
    </w:p>
    <w:p w14:paraId="6F7C5B01" w14:textId="7E04EDBD" w:rsidR="00976874" w:rsidRDefault="00976874" w:rsidP="0033096B">
      <w:pPr>
        <w:ind w:firstLine="0"/>
        <w:jc w:val="both"/>
        <w:rPr>
          <w:szCs w:val="24"/>
        </w:rPr>
        <w:pPrChange w:id="206" w:author="Michael Decker" w:date="2020-03-19T17:36:00Z">
          <w:pPr>
            <w:jc w:val="both"/>
          </w:pPr>
        </w:pPrChange>
      </w:pPr>
    </w:p>
    <w:p w14:paraId="2F8DC2C6" w14:textId="59AAAAEB"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ins w:id="207" w:author="Michael Decker" w:date="2020-03-19T17:36:00Z">
        <w:r w:rsidR="0033096B">
          <w:rPr>
            <w:szCs w:val="24"/>
          </w:rPr>
          <w:t xml:space="preserve">. </w:t>
        </w:r>
      </w:ins>
      <w:ins w:id="208" w:author="blake grills" w:date="2020-03-19T00:57:00Z">
        <w:del w:id="209" w:author="Michael Decker" w:date="2020-03-19T17:36:00Z">
          <w:r w:rsidR="0023523B" w:rsidDel="0033096B">
            <w:rPr>
              <w:szCs w:val="24"/>
            </w:rPr>
            <w:delText>,</w:delText>
          </w:r>
        </w:del>
        <w:r w:rsidR="0023523B">
          <w:rPr>
            <w:szCs w:val="24"/>
          </w:rPr>
          <w:t xml:space="preserve"> </w:t>
        </w:r>
      </w:ins>
      <w:ins w:id="210" w:author="Michael Decker" w:date="2020-03-19T17:36:00Z">
        <w:r w:rsidR="0033096B">
          <w:rPr>
            <w:szCs w:val="24"/>
          </w:rPr>
          <w:t>W</w:t>
        </w:r>
      </w:ins>
      <w:r w:rsidR="0023523B">
        <w:rPr>
          <w:szCs w:val="24"/>
        </w:rPr>
        <w:t xml:space="preserve">hile there are references to code within it, we do not consider it to be commented out code because as a majority it is English </w:t>
      </w:r>
      <w:ins w:id="211" w:author="Michael Decker" w:date="2020-03-19T17:36:00Z">
        <w:r w:rsidR="0033096B">
          <w:rPr>
            <w:szCs w:val="24"/>
          </w:rPr>
          <w:t>p</w:t>
        </w:r>
      </w:ins>
      <w:del w:id="212" w:author="Michael Decker" w:date="2020-03-19T17:36:00Z">
        <w:r w:rsidR="0023523B" w:rsidDel="0033096B">
          <w:rPr>
            <w:szCs w:val="24"/>
          </w:rPr>
          <w:delText>P</w:delText>
        </w:r>
      </w:del>
      <w:r w:rsidR="0023523B">
        <w:rPr>
          <w:szCs w:val="24"/>
        </w:rPr>
        <w:t>rose</w:t>
      </w:r>
      <w:ins w:id="213" w:author="Michael Decker" w:date="2020-03-19T17:36:00Z">
        <w:r w:rsidR="0033096B">
          <w:rPr>
            <w:szCs w:val="24"/>
          </w:rPr>
          <w:t xml:space="preserve"> with the </w:t>
        </w:r>
      </w:ins>
      <w:ins w:id="214" w:author="Michael Decker" w:date="2020-03-19T17:37:00Z">
        <w:r w:rsidR="0033096B">
          <w:rPr>
            <w:szCs w:val="24"/>
          </w:rPr>
          <w:t>references behaving like nouns</w:t>
        </w:r>
      </w:ins>
      <w:r w:rsidR="0023523B">
        <w:rPr>
          <w:szCs w:val="24"/>
        </w:rPr>
        <w:t xml:space="preserve">.  </w:t>
      </w:r>
      <w:commentRangeStart w:id="215"/>
      <w:r w:rsidR="0023523B">
        <w:rPr>
          <w:szCs w:val="24"/>
        </w:rPr>
        <w:t>The third comment is a sample of a single line which has still been commented out using a block c</w:t>
      </w:r>
      <w:commentRangeEnd w:id="215"/>
      <w:r w:rsidR="008E729E">
        <w:rPr>
          <w:rStyle w:val="CommentReference"/>
        </w:rPr>
        <w:commentReference w:id="215"/>
      </w:r>
      <w:r w:rsidR="0023523B">
        <w:rPr>
          <w:szCs w:val="24"/>
        </w:rPr>
        <w:t xml:space="preserve">omment. The fourth comment is a large block of commented out code. The fifth comment is unique in that it </w:t>
      </w:r>
      <w:del w:id="216" w:author="Michael Decker" w:date="2020-03-19T17:43:00Z">
        <w:r w:rsidR="0023523B" w:rsidDel="008E729E">
          <w:rPr>
            <w:szCs w:val="24"/>
          </w:rPr>
          <w:delText xml:space="preserve">contains </w:delText>
        </w:r>
      </w:del>
      <w:ins w:id="217" w:author="Michael Decker" w:date="2020-03-19T17:43:00Z">
        <w:r w:rsidR="008E729E">
          <w:rPr>
            <w:szCs w:val="24"/>
          </w:rPr>
          <w:t>is</w:t>
        </w:r>
        <w:r w:rsidR="008E729E">
          <w:rPr>
            <w:szCs w:val="24"/>
          </w:rPr>
          <w:t xml:space="preserve"> </w:t>
        </w:r>
      </w:ins>
      <w:r w:rsidR="0023523B">
        <w:rPr>
          <w:szCs w:val="24"/>
        </w:rPr>
        <w:t>commented</w:t>
      </w:r>
      <w:ins w:id="218" w:author="Michael Decker" w:date="2020-03-19T17:43:00Z">
        <w:r w:rsidR="008E729E">
          <w:rPr>
            <w:szCs w:val="24"/>
          </w:rPr>
          <w:t>-</w:t>
        </w:r>
      </w:ins>
      <w:del w:id="219" w:author="Michael Decker" w:date="2020-03-19T17:43:00Z">
        <w:r w:rsidR="0023523B" w:rsidDel="008E729E">
          <w:rPr>
            <w:szCs w:val="24"/>
          </w:rPr>
          <w:delText xml:space="preserve"> </w:delText>
        </w:r>
      </w:del>
      <w:r w:rsidR="0023523B">
        <w:rPr>
          <w:szCs w:val="24"/>
        </w:rPr>
        <w:t>out code</w:t>
      </w:r>
      <w:ins w:id="220" w:author="Michael Decker" w:date="2020-03-19T17:43:00Z">
        <w:r w:rsidR="008E729E">
          <w:rPr>
            <w:szCs w:val="24"/>
          </w:rPr>
          <w:t>, but only a single word and</w:t>
        </w:r>
      </w:ins>
      <w:r w:rsidR="0023523B">
        <w:rPr>
          <w:szCs w:val="24"/>
        </w:rPr>
        <w:t xml:space="preserve"> on the same line as </w:t>
      </w:r>
      <w:ins w:id="221" w:author="Michael Decker" w:date="2020-03-19T17:43:00Z">
        <w:r w:rsidR="008E729E">
          <w:rPr>
            <w:szCs w:val="24"/>
          </w:rPr>
          <w:t xml:space="preserve">additional </w:t>
        </w:r>
      </w:ins>
      <w:r w:rsidR="0023523B">
        <w:rPr>
          <w:szCs w:val="24"/>
        </w:rPr>
        <w:t>code</w:t>
      </w:r>
      <w:ins w:id="222" w:author="Michael Decker" w:date="2020-03-19T17:43:00Z">
        <w:r w:rsidR="008E729E">
          <w:rPr>
            <w:szCs w:val="24"/>
          </w:rPr>
          <w:t>.</w:t>
        </w:r>
      </w:ins>
      <w:del w:id="223" w:author="Michael Decker" w:date="2020-03-19T17:43:00Z">
        <w:r w:rsidR="0023523B" w:rsidDel="008E729E">
          <w:rPr>
            <w:szCs w:val="24"/>
          </w:rPr>
          <w:delText>,</w:delText>
        </w:r>
      </w:del>
      <w:ins w:id="224" w:author="Michael Decker" w:date="2020-03-19T17:43:00Z">
        <w:r w:rsidR="008E729E">
          <w:rPr>
            <w:szCs w:val="24"/>
          </w:rPr>
          <w:t xml:space="preserve"> </w:t>
        </w:r>
      </w:ins>
      <w:r w:rsidR="0023523B">
        <w:rPr>
          <w:szCs w:val="24"/>
        </w:rPr>
        <w:t xml:space="preserve"> </w:t>
      </w:r>
      <w:ins w:id="225" w:author="Michael Decker" w:date="2020-03-19T17:43:00Z">
        <w:r w:rsidR="008E729E">
          <w:rPr>
            <w:szCs w:val="24"/>
          </w:rPr>
          <w:t>I</w:t>
        </w:r>
      </w:ins>
      <w:del w:id="226" w:author="Michael Decker" w:date="2020-03-19T17:43:00Z">
        <w:r w:rsidR="0023523B" w:rsidDel="008E729E">
          <w:rPr>
            <w:szCs w:val="24"/>
          </w:rPr>
          <w:delText>i</w:delText>
        </w:r>
      </w:del>
      <w:r w:rsidR="0023523B">
        <w:rPr>
          <w:szCs w:val="24"/>
        </w:rPr>
        <w:t>n this case</w:t>
      </w:r>
      <w:ins w:id="227" w:author="Michael Decker" w:date="2020-03-19T17:43:00Z">
        <w:r w:rsidR="008E729E">
          <w:rPr>
            <w:szCs w:val="24"/>
          </w:rPr>
          <w:t>,</w:t>
        </w:r>
      </w:ins>
      <w:r w:rsidR="0023523B">
        <w:rPr>
          <w:szCs w:val="24"/>
        </w:rPr>
        <w:t xml:space="preserve"> the virtualization has been commented out </w:t>
      </w:r>
      <w:r w:rsidR="00BE3D3A">
        <w:rPr>
          <w:szCs w:val="24"/>
        </w:rPr>
        <w:t>making the function no longer virtual</w:t>
      </w:r>
      <w:ins w:id="228" w:author="Michael Decker" w:date="2020-03-19T17:44:00Z">
        <w:r w:rsidR="00A32FC8">
          <w:rPr>
            <w:szCs w:val="24"/>
          </w:rPr>
          <w:t xml:space="preserve"> (additionally, the author may be highlighting that the method is an inherited virtual function)</w:t>
        </w:r>
      </w:ins>
      <w:r w:rsidR="00BE3D3A">
        <w:rPr>
          <w:szCs w:val="24"/>
        </w:rPr>
        <w:t>.</w:t>
      </w:r>
    </w:p>
    <w:p w14:paraId="715009B5" w14:textId="26914EEE" w:rsidR="004B145D" w:rsidRDefault="004B145D" w:rsidP="005C666F">
      <w:pPr>
        <w:jc w:val="both"/>
        <w:rPr>
          <w:szCs w:val="24"/>
        </w:rPr>
      </w:pPr>
    </w:p>
    <w:p w14:paraId="656B7F33" w14:textId="6268B41C" w:rsidR="002F6928" w:rsidRPr="00A20996" w:rsidRDefault="002F6928" w:rsidP="00A20996">
      <w:pPr>
        <w:pStyle w:val="Caption"/>
        <w:keepNext/>
        <w:jc w:val="center"/>
        <w:rPr>
          <w:sz w:val="24"/>
          <w:szCs w:val="24"/>
        </w:rPr>
      </w:pPr>
      <w:bookmarkStart w:id="229"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B26D4D">
        <w:rPr>
          <w:noProof/>
          <w:sz w:val="24"/>
          <w:szCs w:val="24"/>
        </w:rPr>
        <w:t>3</w:t>
      </w:r>
      <w:r w:rsidRPr="00A20996">
        <w:rPr>
          <w:sz w:val="24"/>
          <w:szCs w:val="24"/>
        </w:rPr>
        <w:fldChar w:fldCharType="end"/>
      </w:r>
      <w:bookmarkEnd w:id="229"/>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Change w:id="230" w:author="Michael Decker" w:date="2020-03-19T17:39:00Z">
          <w:tblPr>
            <w:tblStyle w:val="TableGrid"/>
            <w:tblW w:w="0" w:type="auto"/>
            <w:tblLook w:val="04A0" w:firstRow="1" w:lastRow="0" w:firstColumn="1" w:lastColumn="0" w:noHBand="0" w:noVBand="1"/>
          </w:tblPr>
        </w:tblPrChange>
      </w:tblPr>
      <w:tblGrid>
        <w:gridCol w:w="10255"/>
        <w:gridCol w:w="2695"/>
        <w:tblGridChange w:id="231">
          <w:tblGrid>
            <w:gridCol w:w="9350"/>
            <w:gridCol w:w="9350"/>
          </w:tblGrid>
        </w:tblGridChange>
      </w:tblGrid>
      <w:tr w:rsidR="00520C41" w14:paraId="0E0D2B89" w14:textId="52907A7E" w:rsidTr="0033096B">
        <w:tc>
          <w:tcPr>
            <w:tcW w:w="10255" w:type="dxa"/>
            <w:tcPrChange w:id="232" w:author="Michael Decker" w:date="2020-03-19T17:39:00Z">
              <w:tcPr>
                <w:tcW w:w="9350" w:type="dxa"/>
              </w:tcPr>
            </w:tcPrChange>
          </w:tcPr>
          <w:p w14:paraId="6E1FA7B0" w14:textId="77777777" w:rsidR="00520C41" w:rsidRPr="0033096B" w:rsidRDefault="00520C41" w:rsidP="00A20996">
            <w:pPr>
              <w:spacing w:line="240" w:lineRule="auto"/>
              <w:ind w:firstLine="0"/>
              <w:rPr>
                <w:rStyle w:val="Code"/>
                <w:sz w:val="22"/>
                <w:szCs w:val="22"/>
                <w:rPrChange w:id="233" w:author="Michael Decker" w:date="2020-03-19T17:38:00Z">
                  <w:rPr>
                    <w:szCs w:val="24"/>
                  </w:rPr>
                </w:rPrChange>
              </w:rPr>
            </w:pPr>
            <w:r w:rsidRPr="0033096B">
              <w:rPr>
                <w:rStyle w:val="Code"/>
                <w:sz w:val="22"/>
                <w:szCs w:val="22"/>
                <w:rPrChange w:id="234" w:author="Michael Decker" w:date="2020-03-19T17:38:00Z">
                  <w:rPr>
                    <w:szCs w:val="24"/>
                  </w:rPr>
                </w:rPrChange>
              </w:rPr>
              <w:t>/*</w:t>
            </w:r>
          </w:p>
          <w:p w14:paraId="4F70F064" w14:textId="77777777" w:rsidR="00520C41" w:rsidRPr="0033096B" w:rsidRDefault="00520C41" w:rsidP="00A20996">
            <w:pPr>
              <w:spacing w:line="240" w:lineRule="auto"/>
              <w:ind w:firstLine="0"/>
              <w:rPr>
                <w:rStyle w:val="Code"/>
                <w:sz w:val="22"/>
                <w:szCs w:val="22"/>
                <w:rPrChange w:id="235" w:author="Michael Decker" w:date="2020-03-19T17:38:00Z">
                  <w:rPr>
                    <w:szCs w:val="24"/>
                  </w:rPr>
                </w:rPrChange>
              </w:rPr>
            </w:pPr>
            <w:r w:rsidRPr="0033096B">
              <w:rPr>
                <w:rStyle w:val="Code"/>
                <w:sz w:val="22"/>
                <w:szCs w:val="22"/>
                <w:rPrChange w:id="236" w:author="Michael Decker" w:date="2020-03-19T17:38:00Z">
                  <w:rPr>
                    <w:szCs w:val="24"/>
                  </w:rPr>
                </w:rPrChange>
              </w:rPr>
              <w:t xml:space="preserve"> * Licensed under the Apache License, Version 2.0 (the "License");</w:t>
            </w:r>
          </w:p>
          <w:p w14:paraId="3AC30412" w14:textId="77777777" w:rsidR="00520C41" w:rsidRPr="0033096B" w:rsidRDefault="00520C41" w:rsidP="00A20996">
            <w:pPr>
              <w:spacing w:line="240" w:lineRule="auto"/>
              <w:ind w:firstLine="0"/>
              <w:rPr>
                <w:rStyle w:val="Code"/>
                <w:sz w:val="22"/>
                <w:szCs w:val="22"/>
                <w:rPrChange w:id="237" w:author="Michael Decker" w:date="2020-03-19T17:38:00Z">
                  <w:rPr>
                    <w:szCs w:val="24"/>
                  </w:rPr>
                </w:rPrChange>
              </w:rPr>
            </w:pPr>
            <w:r w:rsidRPr="0033096B">
              <w:rPr>
                <w:rStyle w:val="Code"/>
                <w:sz w:val="22"/>
                <w:szCs w:val="22"/>
                <w:rPrChange w:id="238" w:author="Michael Decker" w:date="2020-03-19T17:38:00Z">
                  <w:rPr>
                    <w:szCs w:val="24"/>
                  </w:rPr>
                </w:rPrChange>
              </w:rPr>
              <w:t xml:space="preserve"> * you may not use this file except in compliance with the License.</w:t>
            </w:r>
          </w:p>
          <w:p w14:paraId="667FF4E9" w14:textId="77777777" w:rsidR="00520C41" w:rsidRPr="0033096B" w:rsidRDefault="00520C41" w:rsidP="00A20996">
            <w:pPr>
              <w:spacing w:line="240" w:lineRule="auto"/>
              <w:ind w:firstLine="0"/>
              <w:rPr>
                <w:rStyle w:val="Code"/>
                <w:sz w:val="22"/>
                <w:szCs w:val="22"/>
                <w:rPrChange w:id="239" w:author="Michael Decker" w:date="2020-03-19T17:38:00Z">
                  <w:rPr>
                    <w:szCs w:val="24"/>
                  </w:rPr>
                </w:rPrChange>
              </w:rPr>
            </w:pPr>
            <w:r w:rsidRPr="0033096B">
              <w:rPr>
                <w:rStyle w:val="Code"/>
                <w:sz w:val="22"/>
                <w:szCs w:val="22"/>
                <w:rPrChange w:id="240" w:author="Michael Decker" w:date="2020-03-19T17:38:00Z">
                  <w:rPr>
                    <w:szCs w:val="24"/>
                  </w:rPr>
                </w:rPrChange>
              </w:rPr>
              <w:t xml:space="preserve"> * You may obtain a copy of the License at</w:t>
            </w:r>
          </w:p>
          <w:p w14:paraId="55E38EB2" w14:textId="77777777" w:rsidR="00520C41" w:rsidRPr="0033096B" w:rsidRDefault="00520C41" w:rsidP="00A20996">
            <w:pPr>
              <w:spacing w:line="240" w:lineRule="auto"/>
              <w:ind w:firstLine="0"/>
              <w:rPr>
                <w:rStyle w:val="Code"/>
                <w:sz w:val="22"/>
                <w:szCs w:val="22"/>
                <w:rPrChange w:id="241" w:author="Michael Decker" w:date="2020-03-19T17:38:00Z">
                  <w:rPr>
                    <w:szCs w:val="24"/>
                  </w:rPr>
                </w:rPrChange>
              </w:rPr>
            </w:pPr>
            <w:r w:rsidRPr="0033096B">
              <w:rPr>
                <w:rStyle w:val="Code"/>
                <w:sz w:val="22"/>
                <w:szCs w:val="22"/>
                <w:rPrChange w:id="242" w:author="Michael Decker" w:date="2020-03-19T17:38:00Z">
                  <w:rPr>
                    <w:szCs w:val="24"/>
                  </w:rPr>
                </w:rPrChange>
              </w:rPr>
              <w:t xml:space="preserve"> *</w:t>
            </w:r>
          </w:p>
          <w:p w14:paraId="15E62CC4" w14:textId="77777777" w:rsidR="00520C41" w:rsidRPr="0033096B" w:rsidRDefault="00520C41" w:rsidP="00A20996">
            <w:pPr>
              <w:spacing w:line="240" w:lineRule="auto"/>
              <w:ind w:firstLine="0"/>
              <w:rPr>
                <w:rStyle w:val="Code"/>
                <w:sz w:val="22"/>
                <w:szCs w:val="22"/>
                <w:rPrChange w:id="243" w:author="Michael Decker" w:date="2020-03-19T17:38:00Z">
                  <w:rPr>
                    <w:szCs w:val="24"/>
                  </w:rPr>
                </w:rPrChange>
              </w:rPr>
            </w:pPr>
            <w:r w:rsidRPr="0033096B">
              <w:rPr>
                <w:rStyle w:val="Code"/>
                <w:sz w:val="22"/>
                <w:szCs w:val="22"/>
                <w:rPrChange w:id="244" w:author="Michael Decker" w:date="2020-03-19T17:38:00Z">
                  <w:rPr>
                    <w:szCs w:val="24"/>
                  </w:rPr>
                </w:rPrChange>
              </w:rPr>
              <w:t xml:space="preserve"> * http://www.apache.org/licenses/LICENSE-2.0</w:t>
            </w:r>
          </w:p>
          <w:p w14:paraId="3A501679" w14:textId="77777777" w:rsidR="00520C41" w:rsidRPr="0033096B" w:rsidRDefault="00520C41" w:rsidP="00A20996">
            <w:pPr>
              <w:spacing w:line="240" w:lineRule="auto"/>
              <w:ind w:firstLine="0"/>
              <w:rPr>
                <w:rStyle w:val="Code"/>
                <w:sz w:val="22"/>
                <w:szCs w:val="22"/>
                <w:rPrChange w:id="245" w:author="Michael Decker" w:date="2020-03-19T17:38:00Z">
                  <w:rPr>
                    <w:szCs w:val="24"/>
                  </w:rPr>
                </w:rPrChange>
              </w:rPr>
            </w:pPr>
            <w:r w:rsidRPr="0033096B">
              <w:rPr>
                <w:rStyle w:val="Code"/>
                <w:sz w:val="22"/>
                <w:szCs w:val="22"/>
                <w:rPrChange w:id="246" w:author="Michael Decker" w:date="2020-03-19T17:38:00Z">
                  <w:rPr>
                    <w:szCs w:val="24"/>
                  </w:rPr>
                </w:rPrChange>
              </w:rPr>
              <w:t xml:space="preserve"> *</w:t>
            </w:r>
          </w:p>
          <w:p w14:paraId="2D7AED6F" w14:textId="77777777" w:rsidR="00520C41" w:rsidRPr="0033096B" w:rsidRDefault="00520C41" w:rsidP="00A20996">
            <w:pPr>
              <w:spacing w:line="240" w:lineRule="auto"/>
              <w:ind w:firstLine="0"/>
              <w:rPr>
                <w:rStyle w:val="Code"/>
                <w:sz w:val="22"/>
                <w:szCs w:val="22"/>
                <w:rPrChange w:id="247" w:author="Michael Decker" w:date="2020-03-19T17:38:00Z">
                  <w:rPr>
                    <w:szCs w:val="24"/>
                  </w:rPr>
                </w:rPrChange>
              </w:rPr>
            </w:pPr>
            <w:r w:rsidRPr="0033096B">
              <w:rPr>
                <w:rStyle w:val="Code"/>
                <w:sz w:val="22"/>
                <w:szCs w:val="22"/>
                <w:rPrChange w:id="248" w:author="Michael Decker" w:date="2020-03-19T17:38:00Z">
                  <w:rPr>
                    <w:szCs w:val="24"/>
                  </w:rPr>
                </w:rPrChange>
              </w:rPr>
              <w:t xml:space="preserve"> * Unless required by applicable law or agreed to in writing, software</w:t>
            </w:r>
          </w:p>
          <w:p w14:paraId="5FF38E1E" w14:textId="77777777" w:rsidR="00520C41" w:rsidRPr="0033096B" w:rsidRDefault="00520C41" w:rsidP="00A20996">
            <w:pPr>
              <w:spacing w:line="240" w:lineRule="auto"/>
              <w:ind w:firstLine="0"/>
              <w:rPr>
                <w:rStyle w:val="Code"/>
                <w:sz w:val="22"/>
                <w:szCs w:val="22"/>
                <w:rPrChange w:id="249" w:author="Michael Decker" w:date="2020-03-19T17:38:00Z">
                  <w:rPr>
                    <w:szCs w:val="24"/>
                  </w:rPr>
                </w:rPrChange>
              </w:rPr>
            </w:pPr>
            <w:r w:rsidRPr="0033096B">
              <w:rPr>
                <w:rStyle w:val="Code"/>
                <w:sz w:val="22"/>
                <w:szCs w:val="22"/>
                <w:rPrChange w:id="250" w:author="Michael Decker" w:date="2020-03-19T17:38:00Z">
                  <w:rPr>
                    <w:szCs w:val="24"/>
                  </w:rPr>
                </w:rPrChange>
              </w:rPr>
              <w:t xml:space="preserve"> * distributed under the License is distributed on an "AS IS" BASIS,</w:t>
            </w:r>
          </w:p>
          <w:p w14:paraId="1DA00A17" w14:textId="77777777" w:rsidR="00520C41" w:rsidRPr="0033096B" w:rsidRDefault="00520C41" w:rsidP="00A20996">
            <w:pPr>
              <w:spacing w:line="240" w:lineRule="auto"/>
              <w:ind w:firstLine="0"/>
              <w:rPr>
                <w:rStyle w:val="Code"/>
                <w:sz w:val="22"/>
                <w:szCs w:val="22"/>
                <w:rPrChange w:id="251" w:author="Michael Decker" w:date="2020-03-19T17:38:00Z">
                  <w:rPr>
                    <w:szCs w:val="24"/>
                  </w:rPr>
                </w:rPrChange>
              </w:rPr>
            </w:pPr>
            <w:r w:rsidRPr="0033096B">
              <w:rPr>
                <w:rStyle w:val="Code"/>
                <w:sz w:val="22"/>
                <w:szCs w:val="22"/>
                <w:rPrChange w:id="252" w:author="Michael Decker" w:date="2020-03-19T17:38:00Z">
                  <w:rPr>
                    <w:szCs w:val="24"/>
                  </w:rPr>
                </w:rPrChange>
              </w:rPr>
              <w:t xml:space="preserve"> * WITHOUT WARRANTIES OR CONDITIONS OF ANY KIND, either express or implied.</w:t>
            </w:r>
          </w:p>
          <w:p w14:paraId="1FAFCB21" w14:textId="77777777" w:rsidR="00520C41" w:rsidRPr="0033096B" w:rsidRDefault="00520C41" w:rsidP="00A20996">
            <w:pPr>
              <w:spacing w:line="240" w:lineRule="auto"/>
              <w:ind w:firstLine="0"/>
              <w:rPr>
                <w:rStyle w:val="Code"/>
                <w:sz w:val="22"/>
                <w:szCs w:val="22"/>
                <w:rPrChange w:id="253" w:author="Michael Decker" w:date="2020-03-19T17:38:00Z">
                  <w:rPr>
                    <w:szCs w:val="24"/>
                  </w:rPr>
                </w:rPrChange>
              </w:rPr>
            </w:pPr>
            <w:r w:rsidRPr="0033096B">
              <w:rPr>
                <w:rStyle w:val="Code"/>
                <w:sz w:val="22"/>
                <w:szCs w:val="22"/>
                <w:rPrChange w:id="254" w:author="Michael Decker" w:date="2020-03-19T17:38:00Z">
                  <w:rPr>
                    <w:szCs w:val="24"/>
                  </w:rPr>
                </w:rPrChange>
              </w:rPr>
              <w:t xml:space="preserve"> * See the License for the specific language governing permissions and</w:t>
            </w:r>
          </w:p>
          <w:p w14:paraId="3610825D" w14:textId="77777777" w:rsidR="00520C41" w:rsidRPr="0033096B" w:rsidRDefault="00520C41" w:rsidP="00A20996">
            <w:pPr>
              <w:spacing w:line="240" w:lineRule="auto"/>
              <w:ind w:firstLine="0"/>
              <w:rPr>
                <w:rStyle w:val="Code"/>
                <w:sz w:val="22"/>
                <w:szCs w:val="22"/>
                <w:rPrChange w:id="255" w:author="Michael Decker" w:date="2020-03-19T17:38:00Z">
                  <w:rPr>
                    <w:szCs w:val="24"/>
                  </w:rPr>
                </w:rPrChange>
              </w:rPr>
            </w:pPr>
            <w:r w:rsidRPr="0033096B">
              <w:rPr>
                <w:rStyle w:val="Code"/>
                <w:sz w:val="22"/>
                <w:szCs w:val="22"/>
                <w:rPrChange w:id="256" w:author="Michael Decker" w:date="2020-03-19T17:38:00Z">
                  <w:rPr>
                    <w:szCs w:val="24"/>
                  </w:rPr>
                </w:rPrChange>
              </w:rPr>
              <w:t xml:space="preserve"> * limitations under the License.</w:t>
            </w:r>
          </w:p>
          <w:p w14:paraId="7CCE367C" w14:textId="3265E74D" w:rsidR="00520C41" w:rsidRPr="0033096B" w:rsidRDefault="00520C41" w:rsidP="00A20996">
            <w:pPr>
              <w:spacing w:line="240" w:lineRule="auto"/>
              <w:ind w:firstLine="0"/>
              <w:rPr>
                <w:rStyle w:val="Code"/>
                <w:sz w:val="22"/>
                <w:szCs w:val="22"/>
                <w:rPrChange w:id="257" w:author="Michael Decker" w:date="2020-03-19T17:38:00Z">
                  <w:rPr>
                    <w:szCs w:val="24"/>
                  </w:rPr>
                </w:rPrChange>
              </w:rPr>
            </w:pPr>
            <w:r w:rsidRPr="0033096B">
              <w:rPr>
                <w:rStyle w:val="Code"/>
                <w:sz w:val="22"/>
                <w:szCs w:val="22"/>
                <w:rPrChange w:id="258" w:author="Michael Decker" w:date="2020-03-19T17:38:00Z">
                  <w:rPr>
                    <w:szCs w:val="24"/>
                  </w:rPr>
                </w:rPrChange>
              </w:rPr>
              <w:t xml:space="preserve"> */</w:t>
            </w:r>
          </w:p>
        </w:tc>
        <w:tc>
          <w:tcPr>
            <w:tcW w:w="2695" w:type="dxa"/>
            <w:tcPrChange w:id="259" w:author="Michael Decker" w:date="2020-03-19T17:39:00Z">
              <w:tcPr>
                <w:tcW w:w="9350" w:type="dxa"/>
              </w:tcPr>
            </w:tcPrChange>
          </w:tcPr>
          <w:p w14:paraId="0BB815EF" w14:textId="59E8D73D" w:rsidR="00520C41" w:rsidRPr="00F302F0" w:rsidRDefault="00520C41" w:rsidP="00A20996">
            <w:pPr>
              <w:spacing w:line="240" w:lineRule="auto"/>
              <w:ind w:firstLine="0"/>
              <w:rPr>
                <w:szCs w:val="24"/>
              </w:rPr>
            </w:pPr>
            <w:r w:rsidRPr="00520C41">
              <w:rPr>
                <w:szCs w:val="24"/>
              </w:rPr>
              <w:t>This comment contains all of the details of the licensing related to the source code in the file.</w:t>
            </w:r>
          </w:p>
        </w:tc>
      </w:tr>
      <w:tr w:rsidR="00520C41" w14:paraId="46033EF1" w14:textId="5DE5EE2C" w:rsidTr="0033096B">
        <w:tc>
          <w:tcPr>
            <w:tcW w:w="10255" w:type="dxa"/>
            <w:tcPrChange w:id="260" w:author="Michael Decker" w:date="2020-03-19T17:39:00Z">
              <w:tcPr>
                <w:tcW w:w="9350" w:type="dxa"/>
              </w:tcPr>
            </w:tcPrChange>
          </w:tcPr>
          <w:p w14:paraId="6F115DF5" w14:textId="77777777" w:rsidR="00520C41" w:rsidRPr="0033096B" w:rsidRDefault="00520C41" w:rsidP="00A20996">
            <w:pPr>
              <w:spacing w:line="240" w:lineRule="auto"/>
              <w:ind w:firstLine="0"/>
              <w:rPr>
                <w:rStyle w:val="Code"/>
                <w:sz w:val="22"/>
                <w:szCs w:val="22"/>
                <w:rPrChange w:id="261" w:author="Michael Decker" w:date="2020-03-19T17:38:00Z">
                  <w:rPr>
                    <w:szCs w:val="24"/>
                  </w:rPr>
                </w:rPrChange>
              </w:rPr>
            </w:pPr>
            <w:r w:rsidRPr="0033096B">
              <w:rPr>
                <w:rStyle w:val="Code"/>
                <w:sz w:val="22"/>
                <w:szCs w:val="22"/>
                <w:rPrChange w:id="262" w:author="Michael Decker" w:date="2020-03-19T17:38:00Z">
                  <w:rPr>
                    <w:szCs w:val="24"/>
                  </w:rPr>
                </w:rPrChange>
              </w:rPr>
              <w:t>/*</w:t>
            </w:r>
          </w:p>
          <w:p w14:paraId="084E61B7" w14:textId="77777777" w:rsidR="00520C41" w:rsidRPr="0033096B" w:rsidRDefault="00520C41" w:rsidP="00A20996">
            <w:pPr>
              <w:spacing w:line="240" w:lineRule="auto"/>
              <w:ind w:firstLine="0"/>
              <w:rPr>
                <w:rStyle w:val="Code"/>
                <w:sz w:val="22"/>
                <w:szCs w:val="22"/>
                <w:rPrChange w:id="263" w:author="Michael Decker" w:date="2020-03-19T17:38:00Z">
                  <w:rPr>
                    <w:szCs w:val="24"/>
                  </w:rPr>
                </w:rPrChange>
              </w:rPr>
            </w:pPr>
            <w:r w:rsidRPr="0033096B">
              <w:rPr>
                <w:rStyle w:val="Code"/>
                <w:sz w:val="22"/>
                <w:szCs w:val="22"/>
                <w:rPrChange w:id="264" w:author="Michael Decker" w:date="2020-03-19T17:38:00Z">
                  <w:rPr>
                    <w:szCs w:val="24"/>
                  </w:rPr>
                </w:rPrChange>
              </w:rPr>
              <w:t xml:space="preserve"> * </w:t>
            </w:r>
            <w:proofErr w:type="spellStart"/>
            <w:r w:rsidRPr="0033096B">
              <w:rPr>
                <w:rStyle w:val="Code"/>
                <w:sz w:val="22"/>
                <w:szCs w:val="22"/>
                <w:rPrChange w:id="265" w:author="Michael Decker" w:date="2020-03-19T17:38:00Z">
                  <w:rPr>
                    <w:szCs w:val="24"/>
                  </w:rPr>
                </w:rPrChange>
              </w:rPr>
              <w:t>findInternal</w:t>
            </w:r>
            <w:proofErr w:type="spellEnd"/>
            <w:r w:rsidRPr="0033096B">
              <w:rPr>
                <w:rStyle w:val="Code"/>
                <w:sz w:val="22"/>
                <w:szCs w:val="22"/>
                <w:rPrChange w:id="266" w:author="Michael Decker" w:date="2020-03-19T17:38:00Z">
                  <w:rPr>
                    <w:szCs w:val="24"/>
                  </w:rPr>
                </w:rPrChange>
              </w:rPr>
              <w:t xml:space="preserve"> --</w:t>
            </w:r>
          </w:p>
          <w:p w14:paraId="42075790" w14:textId="77777777" w:rsidR="00520C41" w:rsidRPr="0033096B" w:rsidRDefault="00520C41" w:rsidP="00A20996">
            <w:pPr>
              <w:spacing w:line="240" w:lineRule="auto"/>
              <w:ind w:firstLine="0"/>
              <w:rPr>
                <w:rStyle w:val="Code"/>
                <w:sz w:val="22"/>
                <w:szCs w:val="22"/>
                <w:rPrChange w:id="267" w:author="Michael Decker" w:date="2020-03-19T17:38:00Z">
                  <w:rPr>
                    <w:szCs w:val="24"/>
                  </w:rPr>
                </w:rPrChange>
              </w:rPr>
            </w:pPr>
            <w:r w:rsidRPr="0033096B">
              <w:rPr>
                <w:rStyle w:val="Code"/>
                <w:sz w:val="22"/>
                <w:szCs w:val="22"/>
                <w:rPrChange w:id="268" w:author="Michael Decker" w:date="2020-03-19T17:38:00Z">
                  <w:rPr>
                    <w:szCs w:val="24"/>
                  </w:rPr>
                </w:rPrChange>
              </w:rPr>
              <w:t xml:space="preserve"> *</w:t>
            </w:r>
          </w:p>
          <w:p w14:paraId="2EB6FDFD" w14:textId="77777777" w:rsidR="00520C41" w:rsidRPr="0033096B" w:rsidRDefault="00520C41" w:rsidP="00A20996">
            <w:pPr>
              <w:spacing w:line="240" w:lineRule="auto"/>
              <w:ind w:firstLine="0"/>
              <w:rPr>
                <w:rStyle w:val="Code"/>
                <w:sz w:val="22"/>
                <w:szCs w:val="22"/>
                <w:rPrChange w:id="269" w:author="Michael Decker" w:date="2020-03-19T17:38:00Z">
                  <w:rPr>
                    <w:szCs w:val="24"/>
                  </w:rPr>
                </w:rPrChange>
              </w:rPr>
            </w:pPr>
            <w:r w:rsidRPr="0033096B">
              <w:rPr>
                <w:rStyle w:val="Code"/>
                <w:sz w:val="22"/>
                <w:szCs w:val="22"/>
                <w:rPrChange w:id="270" w:author="Michael Decker" w:date="2020-03-19T17:38:00Z">
                  <w:rPr>
                    <w:szCs w:val="24"/>
                  </w:rPr>
                </w:rPrChange>
              </w:rPr>
              <w:t xml:space="preserve"> *   Sets </w:t>
            </w:r>
            <w:proofErr w:type="spellStart"/>
            <w:proofErr w:type="gramStart"/>
            <w:r w:rsidRPr="0033096B">
              <w:rPr>
                <w:rStyle w:val="Code"/>
                <w:sz w:val="22"/>
                <w:szCs w:val="22"/>
                <w:rPrChange w:id="271" w:author="Michael Decker" w:date="2020-03-19T17:38:00Z">
                  <w:rPr>
                    <w:szCs w:val="24"/>
                  </w:rPr>
                </w:rPrChange>
              </w:rPr>
              <w:t>ret.second</w:t>
            </w:r>
            <w:proofErr w:type="spellEnd"/>
            <w:proofErr w:type="gramEnd"/>
            <w:r w:rsidRPr="0033096B">
              <w:rPr>
                <w:rStyle w:val="Code"/>
                <w:sz w:val="22"/>
                <w:szCs w:val="22"/>
                <w:rPrChange w:id="272" w:author="Michael Decker" w:date="2020-03-19T17:38:00Z">
                  <w:rPr>
                    <w:szCs w:val="24"/>
                  </w:rPr>
                </w:rPrChange>
              </w:rPr>
              <w:t xml:space="preserve"> to value found and </w:t>
            </w:r>
            <w:proofErr w:type="spellStart"/>
            <w:r w:rsidRPr="0033096B">
              <w:rPr>
                <w:rStyle w:val="Code"/>
                <w:sz w:val="22"/>
                <w:szCs w:val="22"/>
                <w:rPrChange w:id="273" w:author="Michael Decker" w:date="2020-03-19T17:38:00Z">
                  <w:rPr>
                    <w:szCs w:val="24"/>
                  </w:rPr>
                </w:rPrChange>
              </w:rPr>
              <w:t>ret.index</w:t>
            </w:r>
            <w:proofErr w:type="spellEnd"/>
            <w:r w:rsidRPr="0033096B">
              <w:rPr>
                <w:rStyle w:val="Code"/>
                <w:sz w:val="22"/>
                <w:szCs w:val="22"/>
                <w:rPrChange w:id="274" w:author="Michael Decker" w:date="2020-03-19T17:38:00Z">
                  <w:rPr>
                    <w:szCs w:val="24"/>
                  </w:rPr>
                </w:rPrChange>
              </w:rPr>
              <w:t xml:space="preserve"> to index</w:t>
            </w:r>
          </w:p>
          <w:p w14:paraId="3D3AA21C" w14:textId="77777777" w:rsidR="00520C41" w:rsidRPr="0033096B" w:rsidRDefault="00520C41" w:rsidP="00A20996">
            <w:pPr>
              <w:spacing w:line="240" w:lineRule="auto"/>
              <w:ind w:firstLine="0"/>
              <w:rPr>
                <w:rStyle w:val="Code"/>
                <w:sz w:val="22"/>
                <w:szCs w:val="22"/>
                <w:rPrChange w:id="275" w:author="Michael Decker" w:date="2020-03-19T17:38:00Z">
                  <w:rPr>
                    <w:szCs w:val="24"/>
                  </w:rPr>
                </w:rPrChange>
              </w:rPr>
            </w:pPr>
            <w:r w:rsidRPr="0033096B">
              <w:rPr>
                <w:rStyle w:val="Code"/>
                <w:sz w:val="22"/>
                <w:szCs w:val="22"/>
                <w:rPrChange w:id="276" w:author="Michael Decker" w:date="2020-03-19T17:38:00Z">
                  <w:rPr>
                    <w:szCs w:val="24"/>
                  </w:rPr>
                </w:rPrChange>
              </w:rPr>
              <w:t xml:space="preserve"> *   of key and returns true, or if key does not exist returns false and</w:t>
            </w:r>
          </w:p>
          <w:p w14:paraId="0D69E5CA" w14:textId="77777777" w:rsidR="00520C41" w:rsidRPr="0033096B" w:rsidRDefault="00520C41" w:rsidP="00A20996">
            <w:pPr>
              <w:spacing w:line="240" w:lineRule="auto"/>
              <w:ind w:firstLine="0"/>
              <w:rPr>
                <w:rStyle w:val="Code"/>
                <w:sz w:val="22"/>
                <w:szCs w:val="22"/>
                <w:rPrChange w:id="277" w:author="Michael Decker" w:date="2020-03-19T17:38:00Z">
                  <w:rPr>
                    <w:szCs w:val="24"/>
                  </w:rPr>
                </w:rPrChange>
              </w:rPr>
            </w:pPr>
            <w:r w:rsidRPr="0033096B">
              <w:rPr>
                <w:rStyle w:val="Code"/>
                <w:sz w:val="22"/>
                <w:szCs w:val="22"/>
                <w:rPrChange w:id="278" w:author="Michael Decker" w:date="2020-03-19T17:38:00Z">
                  <w:rPr>
                    <w:szCs w:val="24"/>
                  </w:rPr>
                </w:rPrChange>
              </w:rPr>
              <w:t xml:space="preserve"> *   </w:t>
            </w:r>
            <w:proofErr w:type="spellStart"/>
            <w:proofErr w:type="gramStart"/>
            <w:r w:rsidRPr="0033096B">
              <w:rPr>
                <w:rStyle w:val="Code"/>
                <w:sz w:val="22"/>
                <w:szCs w:val="22"/>
                <w:rPrChange w:id="279" w:author="Michael Decker" w:date="2020-03-19T17:38:00Z">
                  <w:rPr>
                    <w:szCs w:val="24"/>
                  </w:rPr>
                </w:rPrChange>
              </w:rPr>
              <w:t>ret.index</w:t>
            </w:r>
            <w:proofErr w:type="spellEnd"/>
            <w:proofErr w:type="gramEnd"/>
            <w:r w:rsidRPr="0033096B">
              <w:rPr>
                <w:rStyle w:val="Code"/>
                <w:sz w:val="22"/>
                <w:szCs w:val="22"/>
                <w:rPrChange w:id="280" w:author="Michael Decker" w:date="2020-03-19T17:38:00Z">
                  <w:rPr>
                    <w:szCs w:val="24"/>
                  </w:rPr>
                </w:rPrChange>
              </w:rPr>
              <w:t xml:space="preserve"> is set to capacity_.</w:t>
            </w:r>
          </w:p>
          <w:p w14:paraId="5684F6F7" w14:textId="32A13327" w:rsidR="00520C41" w:rsidRPr="0033096B" w:rsidRDefault="00520C41" w:rsidP="00A20996">
            <w:pPr>
              <w:spacing w:line="240" w:lineRule="auto"/>
              <w:ind w:firstLine="0"/>
              <w:rPr>
                <w:rStyle w:val="Code"/>
                <w:sz w:val="22"/>
                <w:szCs w:val="22"/>
                <w:rPrChange w:id="281" w:author="Michael Decker" w:date="2020-03-19T17:38:00Z">
                  <w:rPr>
                    <w:szCs w:val="24"/>
                  </w:rPr>
                </w:rPrChange>
              </w:rPr>
            </w:pPr>
            <w:r w:rsidRPr="0033096B">
              <w:rPr>
                <w:rStyle w:val="Code"/>
                <w:sz w:val="22"/>
                <w:szCs w:val="22"/>
                <w:rPrChange w:id="282" w:author="Michael Decker" w:date="2020-03-19T17:38:00Z">
                  <w:rPr>
                    <w:szCs w:val="24"/>
                  </w:rPr>
                </w:rPrChange>
              </w:rPr>
              <w:t xml:space="preserve"> */</w:t>
            </w:r>
          </w:p>
        </w:tc>
        <w:tc>
          <w:tcPr>
            <w:tcW w:w="2695" w:type="dxa"/>
            <w:tcPrChange w:id="283" w:author="Michael Decker" w:date="2020-03-19T17:39:00Z">
              <w:tcPr>
                <w:tcW w:w="9350" w:type="dxa"/>
              </w:tcPr>
            </w:tcPrChange>
          </w:tcPr>
          <w:p w14:paraId="58EEF8E8" w14:textId="663CE229" w:rsidR="00520C41" w:rsidRPr="00F302F0" w:rsidRDefault="00520C41" w:rsidP="00A20996">
            <w:pPr>
              <w:spacing w:line="240" w:lineRule="auto"/>
              <w:ind w:firstLine="0"/>
              <w:rPr>
                <w:szCs w:val="24"/>
              </w:rPr>
            </w:pPr>
            <w:r w:rsidRPr="00520C41">
              <w:rPr>
                <w:szCs w:val="24"/>
              </w:rPr>
              <w:t>This comment contains a full description of what is occurring in a function.</w:t>
            </w:r>
          </w:p>
        </w:tc>
      </w:tr>
      <w:tr w:rsidR="00520C41" w14:paraId="2B758A80" w14:textId="1ED508F4" w:rsidTr="0033096B">
        <w:tc>
          <w:tcPr>
            <w:tcW w:w="10255" w:type="dxa"/>
            <w:tcPrChange w:id="284" w:author="Michael Decker" w:date="2020-03-19T17:39:00Z">
              <w:tcPr>
                <w:tcW w:w="9350" w:type="dxa"/>
              </w:tcPr>
            </w:tcPrChange>
          </w:tcPr>
          <w:p w14:paraId="40878E94" w14:textId="77F17ECC" w:rsidR="00520C41" w:rsidRPr="0033096B" w:rsidRDefault="00520C41" w:rsidP="00A20996">
            <w:pPr>
              <w:ind w:firstLine="0"/>
              <w:jc w:val="center"/>
              <w:rPr>
                <w:rStyle w:val="Code"/>
                <w:sz w:val="22"/>
                <w:szCs w:val="22"/>
                <w:rPrChange w:id="285" w:author="Michael Decker" w:date="2020-03-19T17:38:00Z">
                  <w:rPr>
                    <w:szCs w:val="24"/>
                  </w:rPr>
                </w:rPrChange>
              </w:rPr>
            </w:pPr>
            <w:r w:rsidRPr="0033096B">
              <w:rPr>
                <w:rStyle w:val="Code"/>
                <w:sz w:val="22"/>
                <w:szCs w:val="22"/>
                <w:rPrChange w:id="286" w:author="Michael Decker" w:date="2020-03-19T17:38:00Z">
                  <w:rPr>
                    <w:szCs w:val="24"/>
                  </w:rPr>
                </w:rPrChange>
              </w:rPr>
              <w:t xml:space="preserve">/* Tests are based on the examples in the </w:t>
            </w:r>
            <w:proofErr w:type="spellStart"/>
            <w:r w:rsidRPr="0033096B">
              <w:rPr>
                <w:rStyle w:val="Code"/>
                <w:sz w:val="22"/>
                <w:szCs w:val="22"/>
                <w:rPrChange w:id="287" w:author="Michael Decker" w:date="2020-03-19T17:38:00Z">
                  <w:rPr>
                    <w:szCs w:val="24"/>
                  </w:rPr>
                </w:rPrChange>
              </w:rPr>
              <w:t>pandoc</w:t>
            </w:r>
            <w:proofErr w:type="spellEnd"/>
            <w:r w:rsidRPr="0033096B">
              <w:rPr>
                <w:rStyle w:val="Code"/>
                <w:sz w:val="22"/>
                <w:szCs w:val="22"/>
                <w:rPrChange w:id="288" w:author="Michael Decker" w:date="2020-03-19T17:38:00Z">
                  <w:rPr>
                    <w:szCs w:val="24"/>
                  </w:rPr>
                </w:rPrChange>
              </w:rPr>
              <w:t xml:space="preserve"> documentation */</w:t>
            </w:r>
          </w:p>
        </w:tc>
        <w:tc>
          <w:tcPr>
            <w:tcW w:w="2695" w:type="dxa"/>
            <w:tcPrChange w:id="289" w:author="Michael Decker" w:date="2020-03-19T17:39:00Z">
              <w:tcPr>
                <w:tcW w:w="9350" w:type="dxa"/>
              </w:tcPr>
            </w:tcPrChange>
          </w:tcPr>
          <w:p w14:paraId="6DC54717" w14:textId="64CE7D2F" w:rsidR="00520C41" w:rsidRPr="00B26EEB" w:rsidRDefault="00520C41" w:rsidP="00A20996">
            <w:pPr>
              <w:ind w:firstLine="0"/>
              <w:jc w:val="center"/>
              <w:rPr>
                <w:szCs w:val="24"/>
              </w:rPr>
            </w:pPr>
            <w:r w:rsidRPr="00520C41">
              <w:rPr>
                <w:szCs w:val="24"/>
              </w:rPr>
              <w:t>This comment is a sample of a single line kept in a block comment marker.</w:t>
            </w:r>
          </w:p>
        </w:tc>
      </w:tr>
      <w:tr w:rsidR="00520C41" w14:paraId="5C6CD025" w14:textId="6D8F10EC" w:rsidTr="0033096B">
        <w:tc>
          <w:tcPr>
            <w:tcW w:w="10255" w:type="dxa"/>
            <w:tcPrChange w:id="290" w:author="Michael Decker" w:date="2020-03-19T17:39:00Z">
              <w:tcPr>
                <w:tcW w:w="9350" w:type="dxa"/>
              </w:tcPr>
            </w:tcPrChange>
          </w:tcPr>
          <w:p w14:paraId="7097ACD0" w14:textId="77777777" w:rsidR="00520C41" w:rsidRPr="0033096B" w:rsidRDefault="00520C41" w:rsidP="00A20996">
            <w:pPr>
              <w:spacing w:line="240" w:lineRule="auto"/>
              <w:ind w:firstLine="0"/>
              <w:rPr>
                <w:rStyle w:val="Code"/>
                <w:sz w:val="22"/>
                <w:szCs w:val="22"/>
                <w:rPrChange w:id="291" w:author="Michael Decker" w:date="2020-03-19T17:38:00Z">
                  <w:rPr>
                    <w:szCs w:val="24"/>
                  </w:rPr>
                </w:rPrChange>
              </w:rPr>
            </w:pPr>
            <w:r w:rsidRPr="0033096B">
              <w:rPr>
                <w:rStyle w:val="Code"/>
                <w:sz w:val="22"/>
                <w:szCs w:val="22"/>
                <w:rPrChange w:id="292" w:author="Michael Decker" w:date="2020-03-19T17:38:00Z">
                  <w:rPr>
                    <w:szCs w:val="24"/>
                  </w:rPr>
                </w:rPrChange>
              </w:rPr>
              <w:lastRenderedPageBreak/>
              <w:t xml:space="preserve">/*var </w:t>
            </w:r>
            <w:proofErr w:type="spellStart"/>
            <w:r w:rsidRPr="0033096B">
              <w:rPr>
                <w:rStyle w:val="Code"/>
                <w:sz w:val="22"/>
                <w:szCs w:val="22"/>
                <w:rPrChange w:id="293" w:author="Michael Decker" w:date="2020-03-19T17:38:00Z">
                  <w:rPr>
                    <w:szCs w:val="24"/>
                  </w:rPr>
                </w:rPrChange>
              </w:rPr>
              <w:t>cour</w:t>
            </w:r>
            <w:proofErr w:type="spellEnd"/>
            <w:r w:rsidRPr="0033096B">
              <w:rPr>
                <w:rStyle w:val="Code"/>
                <w:sz w:val="22"/>
                <w:szCs w:val="22"/>
                <w:rPrChange w:id="294" w:author="Michael Decker" w:date="2020-03-19T17:38:00Z">
                  <w:rPr>
                    <w:szCs w:val="24"/>
                  </w:rPr>
                </w:rPrChange>
              </w:rPr>
              <w:t xml:space="preserve"> = </w:t>
            </w:r>
            <w:proofErr w:type="spellStart"/>
            <w:proofErr w:type="gramStart"/>
            <w:r w:rsidRPr="0033096B">
              <w:rPr>
                <w:rStyle w:val="Code"/>
                <w:sz w:val="22"/>
                <w:szCs w:val="22"/>
                <w:rPrChange w:id="295" w:author="Michael Decker" w:date="2020-03-19T17:38:00Z">
                  <w:rPr>
                    <w:szCs w:val="24"/>
                  </w:rPr>
                </w:rPrChange>
              </w:rPr>
              <w:t>EntityManager</w:t>
            </w:r>
            <w:proofErr w:type="spellEnd"/>
            <w:r w:rsidRPr="0033096B">
              <w:rPr>
                <w:rStyle w:val="Code"/>
                <w:sz w:val="22"/>
                <w:szCs w:val="22"/>
                <w:rPrChange w:id="296" w:author="Michael Decker" w:date="2020-03-19T17:38:00Z">
                  <w:rPr>
                    <w:szCs w:val="24"/>
                  </w:rPr>
                </w:rPrChange>
              </w:rPr>
              <w:t>&lt;Courier&gt;.</w:t>
            </w:r>
            <w:proofErr w:type="spellStart"/>
            <w:r w:rsidRPr="0033096B">
              <w:rPr>
                <w:rStyle w:val="Code"/>
                <w:sz w:val="22"/>
                <w:szCs w:val="22"/>
                <w:rPrChange w:id="297" w:author="Michael Decker" w:date="2020-03-19T17:38:00Z">
                  <w:rPr>
                    <w:szCs w:val="24"/>
                  </w:rPr>
                </w:rPrChange>
              </w:rPr>
              <w:t>Entities.FirstOrDefault</w:t>
            </w:r>
            <w:proofErr w:type="spellEnd"/>
            <w:proofErr w:type="gramEnd"/>
            <w:r w:rsidRPr="0033096B">
              <w:rPr>
                <w:rStyle w:val="Code"/>
                <w:sz w:val="22"/>
                <w:szCs w:val="22"/>
                <w:rPrChange w:id="298" w:author="Michael Decker" w:date="2020-03-19T17:38:00Z">
                  <w:rPr>
                    <w:szCs w:val="24"/>
                  </w:rPr>
                </w:rPrChange>
              </w:rPr>
              <w:t>();</w:t>
            </w:r>
          </w:p>
          <w:p w14:paraId="05CD9D81" w14:textId="77777777" w:rsidR="00520C41" w:rsidRPr="0033096B" w:rsidRDefault="00520C41" w:rsidP="00A20996">
            <w:pPr>
              <w:spacing w:line="240" w:lineRule="auto"/>
              <w:ind w:firstLine="0"/>
              <w:rPr>
                <w:rStyle w:val="Code"/>
                <w:sz w:val="22"/>
                <w:szCs w:val="22"/>
                <w:rPrChange w:id="299" w:author="Michael Decker" w:date="2020-03-19T17:38:00Z">
                  <w:rPr>
                    <w:szCs w:val="24"/>
                  </w:rPr>
                </w:rPrChange>
              </w:rPr>
            </w:pPr>
          </w:p>
          <w:p w14:paraId="3C200DBE" w14:textId="77777777" w:rsidR="00520C41" w:rsidRPr="0033096B" w:rsidRDefault="00520C41" w:rsidP="00A20996">
            <w:pPr>
              <w:spacing w:line="240" w:lineRule="auto"/>
              <w:ind w:firstLine="0"/>
              <w:rPr>
                <w:rStyle w:val="Code"/>
                <w:sz w:val="22"/>
                <w:szCs w:val="22"/>
                <w:rPrChange w:id="300" w:author="Michael Decker" w:date="2020-03-19T17:38:00Z">
                  <w:rPr>
                    <w:szCs w:val="24"/>
                  </w:rPr>
                </w:rPrChange>
              </w:rPr>
            </w:pPr>
            <w:r w:rsidRPr="0033096B">
              <w:rPr>
                <w:rStyle w:val="Code"/>
                <w:sz w:val="22"/>
                <w:szCs w:val="22"/>
                <w:rPrChange w:id="301" w:author="Michael Decker" w:date="2020-03-19T17:38:00Z">
                  <w:rPr>
                    <w:szCs w:val="24"/>
                  </w:rPr>
                </w:rPrChange>
              </w:rPr>
              <w:t xml:space="preserve">            </w:t>
            </w:r>
            <w:proofErr w:type="spellStart"/>
            <w:r w:rsidRPr="0033096B">
              <w:rPr>
                <w:rStyle w:val="Code"/>
                <w:sz w:val="22"/>
                <w:szCs w:val="22"/>
                <w:rPrChange w:id="302" w:author="Michael Decker" w:date="2020-03-19T17:38:00Z">
                  <w:rPr>
                    <w:szCs w:val="24"/>
                  </w:rPr>
                </w:rPrChange>
              </w:rPr>
              <w:t>UpdateManager.Subscribe</w:t>
            </w:r>
            <w:proofErr w:type="spellEnd"/>
            <w:r w:rsidRPr="0033096B">
              <w:rPr>
                <w:rStyle w:val="Code"/>
                <w:sz w:val="22"/>
                <w:szCs w:val="22"/>
                <w:rPrChange w:id="303" w:author="Michael Decker" w:date="2020-03-19T17:38:00Z">
                  <w:rPr>
                    <w:szCs w:val="24"/>
                  </w:rPr>
                </w:rPrChange>
              </w:rPr>
              <w:t>(() =&gt;</w:t>
            </w:r>
          </w:p>
          <w:p w14:paraId="34BC0E7C" w14:textId="77777777" w:rsidR="00520C41" w:rsidRPr="0033096B" w:rsidRDefault="00520C41" w:rsidP="00A20996">
            <w:pPr>
              <w:spacing w:line="240" w:lineRule="auto"/>
              <w:ind w:firstLine="0"/>
              <w:rPr>
                <w:rStyle w:val="Code"/>
                <w:sz w:val="22"/>
                <w:szCs w:val="22"/>
                <w:rPrChange w:id="304" w:author="Michael Decker" w:date="2020-03-19T17:38:00Z">
                  <w:rPr>
                    <w:szCs w:val="24"/>
                  </w:rPr>
                </w:rPrChange>
              </w:rPr>
            </w:pPr>
            <w:r w:rsidRPr="0033096B">
              <w:rPr>
                <w:rStyle w:val="Code"/>
                <w:sz w:val="22"/>
                <w:szCs w:val="22"/>
                <w:rPrChange w:id="305" w:author="Michael Decker" w:date="2020-03-19T17:38:00Z">
                  <w:rPr>
                    <w:szCs w:val="24"/>
                  </w:rPr>
                </w:rPrChange>
              </w:rPr>
              <w:t xml:space="preserve">            {</w:t>
            </w:r>
          </w:p>
          <w:p w14:paraId="2D848A6F" w14:textId="77777777" w:rsidR="00520C41" w:rsidRPr="0033096B" w:rsidRDefault="00520C41" w:rsidP="00A20996">
            <w:pPr>
              <w:spacing w:line="240" w:lineRule="auto"/>
              <w:ind w:firstLine="0"/>
              <w:rPr>
                <w:rStyle w:val="Code"/>
                <w:sz w:val="22"/>
                <w:szCs w:val="22"/>
                <w:rPrChange w:id="306" w:author="Michael Decker" w:date="2020-03-19T17:38:00Z">
                  <w:rPr>
                    <w:szCs w:val="24"/>
                  </w:rPr>
                </w:rPrChange>
              </w:rPr>
            </w:pPr>
            <w:r w:rsidRPr="0033096B">
              <w:rPr>
                <w:rStyle w:val="Code"/>
                <w:sz w:val="22"/>
                <w:szCs w:val="22"/>
                <w:rPrChange w:id="307" w:author="Michael Decker" w:date="2020-03-19T17:38:00Z">
                  <w:rPr>
                    <w:szCs w:val="24"/>
                  </w:rPr>
                </w:rPrChange>
              </w:rPr>
              <w:t xml:space="preserve">                if (</w:t>
            </w:r>
            <w:proofErr w:type="spellStart"/>
            <w:r w:rsidRPr="0033096B">
              <w:rPr>
                <w:rStyle w:val="Code"/>
                <w:sz w:val="22"/>
                <w:szCs w:val="22"/>
                <w:rPrChange w:id="308" w:author="Michael Decker" w:date="2020-03-19T17:38:00Z">
                  <w:rPr>
                    <w:szCs w:val="24"/>
                  </w:rPr>
                </w:rPrChange>
              </w:rPr>
              <w:t>cour</w:t>
            </w:r>
            <w:proofErr w:type="spellEnd"/>
            <w:r w:rsidRPr="0033096B">
              <w:rPr>
                <w:rStyle w:val="Code"/>
                <w:sz w:val="22"/>
                <w:szCs w:val="22"/>
                <w:rPrChange w:id="309" w:author="Michael Decker" w:date="2020-03-19T17:38:00Z">
                  <w:rPr>
                    <w:szCs w:val="24"/>
                  </w:rPr>
                </w:rPrChange>
              </w:rPr>
              <w:t xml:space="preserve"> == null)</w:t>
            </w:r>
          </w:p>
          <w:p w14:paraId="50BF8091" w14:textId="77777777" w:rsidR="00520C41" w:rsidRPr="0033096B" w:rsidRDefault="00520C41" w:rsidP="00A20996">
            <w:pPr>
              <w:spacing w:line="240" w:lineRule="auto"/>
              <w:ind w:firstLine="0"/>
              <w:rPr>
                <w:rStyle w:val="Code"/>
                <w:sz w:val="22"/>
                <w:szCs w:val="22"/>
                <w:rPrChange w:id="310" w:author="Michael Decker" w:date="2020-03-19T17:38:00Z">
                  <w:rPr>
                    <w:szCs w:val="24"/>
                  </w:rPr>
                </w:rPrChange>
              </w:rPr>
            </w:pPr>
            <w:r w:rsidRPr="0033096B">
              <w:rPr>
                <w:rStyle w:val="Code"/>
                <w:sz w:val="22"/>
                <w:szCs w:val="22"/>
                <w:rPrChange w:id="311" w:author="Michael Decker" w:date="2020-03-19T17:38:00Z">
                  <w:rPr>
                    <w:szCs w:val="24"/>
                  </w:rPr>
                </w:rPrChange>
              </w:rPr>
              <w:t xml:space="preserve">                    return;</w:t>
            </w:r>
          </w:p>
          <w:p w14:paraId="5DB41603" w14:textId="77777777" w:rsidR="00520C41" w:rsidRPr="0033096B" w:rsidRDefault="00520C41" w:rsidP="00A20996">
            <w:pPr>
              <w:spacing w:line="240" w:lineRule="auto"/>
              <w:ind w:firstLine="0"/>
              <w:rPr>
                <w:rStyle w:val="Code"/>
                <w:sz w:val="22"/>
                <w:szCs w:val="22"/>
                <w:rPrChange w:id="312" w:author="Michael Decker" w:date="2020-03-19T17:38:00Z">
                  <w:rPr>
                    <w:szCs w:val="24"/>
                  </w:rPr>
                </w:rPrChange>
              </w:rPr>
            </w:pPr>
            <w:r w:rsidRPr="0033096B">
              <w:rPr>
                <w:rStyle w:val="Code"/>
                <w:sz w:val="22"/>
                <w:szCs w:val="22"/>
                <w:rPrChange w:id="313" w:author="Michael Decker" w:date="2020-03-19T17:38:00Z">
                  <w:rPr>
                    <w:szCs w:val="24"/>
                  </w:rPr>
                </w:rPrChange>
              </w:rPr>
              <w:t xml:space="preserve">                var items = </w:t>
            </w:r>
            <w:proofErr w:type="spellStart"/>
            <w:proofErr w:type="gramStart"/>
            <w:r w:rsidRPr="0033096B">
              <w:rPr>
                <w:rStyle w:val="Code"/>
                <w:sz w:val="22"/>
                <w:szCs w:val="22"/>
                <w:rPrChange w:id="314" w:author="Michael Decker" w:date="2020-03-19T17:38:00Z">
                  <w:rPr>
                    <w:szCs w:val="24"/>
                  </w:rPr>
                </w:rPrChange>
              </w:rPr>
              <w:t>cour.Inventory.Items</w:t>
            </w:r>
            <w:proofErr w:type="spellEnd"/>
            <w:proofErr w:type="gramEnd"/>
            <w:r w:rsidRPr="0033096B">
              <w:rPr>
                <w:rStyle w:val="Code"/>
                <w:sz w:val="22"/>
                <w:szCs w:val="22"/>
                <w:rPrChange w:id="315" w:author="Michael Decker" w:date="2020-03-19T17:38:00Z">
                  <w:rPr>
                    <w:szCs w:val="24"/>
                  </w:rPr>
                </w:rPrChange>
              </w:rPr>
              <w:t>;</w:t>
            </w:r>
          </w:p>
          <w:p w14:paraId="60BD5B09" w14:textId="77777777" w:rsidR="00520C41" w:rsidRPr="0033096B" w:rsidRDefault="00520C41" w:rsidP="00A20996">
            <w:pPr>
              <w:spacing w:line="240" w:lineRule="auto"/>
              <w:ind w:firstLine="0"/>
              <w:rPr>
                <w:rStyle w:val="Code"/>
                <w:sz w:val="22"/>
                <w:szCs w:val="22"/>
                <w:rPrChange w:id="316" w:author="Michael Decker" w:date="2020-03-19T17:38:00Z">
                  <w:rPr>
                    <w:szCs w:val="24"/>
                  </w:rPr>
                </w:rPrChange>
              </w:rPr>
            </w:pPr>
            <w:r w:rsidRPr="0033096B">
              <w:rPr>
                <w:rStyle w:val="Code"/>
                <w:sz w:val="22"/>
                <w:szCs w:val="22"/>
                <w:rPrChange w:id="317" w:author="Michael Decker" w:date="2020-03-19T17:38:00Z">
                  <w:rPr>
                    <w:szCs w:val="24"/>
                  </w:rPr>
                </w:rPrChange>
              </w:rPr>
              <w:t xml:space="preserve">                </w:t>
            </w:r>
            <w:proofErr w:type="spellStart"/>
            <w:r w:rsidRPr="0033096B">
              <w:rPr>
                <w:rStyle w:val="Code"/>
                <w:sz w:val="22"/>
                <w:szCs w:val="22"/>
                <w:rPrChange w:id="318" w:author="Michael Decker" w:date="2020-03-19T17:38:00Z">
                  <w:rPr>
                    <w:szCs w:val="24"/>
                  </w:rPr>
                </w:rPrChange>
              </w:rPr>
              <w:t>Console.WriteLine</w:t>
            </w:r>
            <w:proofErr w:type="spellEnd"/>
            <w:r w:rsidRPr="0033096B">
              <w:rPr>
                <w:rStyle w:val="Code"/>
                <w:sz w:val="22"/>
                <w:szCs w:val="22"/>
                <w:rPrChange w:id="319" w:author="Michael Decker" w:date="2020-03-19T17:38:00Z">
                  <w:rPr>
                    <w:szCs w:val="24"/>
                  </w:rPr>
                </w:rPrChange>
              </w:rPr>
              <w:t>("-----------------------");</w:t>
            </w:r>
          </w:p>
          <w:p w14:paraId="5B5A6254" w14:textId="77777777" w:rsidR="00520C41" w:rsidRPr="0033096B" w:rsidRDefault="00520C41" w:rsidP="00A20996">
            <w:pPr>
              <w:spacing w:line="240" w:lineRule="auto"/>
              <w:ind w:firstLine="0"/>
              <w:rPr>
                <w:rStyle w:val="Code"/>
                <w:sz w:val="22"/>
                <w:szCs w:val="22"/>
                <w:rPrChange w:id="320" w:author="Michael Decker" w:date="2020-03-19T17:38:00Z">
                  <w:rPr>
                    <w:szCs w:val="24"/>
                  </w:rPr>
                </w:rPrChange>
              </w:rPr>
            </w:pPr>
            <w:r w:rsidRPr="0033096B">
              <w:rPr>
                <w:rStyle w:val="Code"/>
                <w:sz w:val="22"/>
                <w:szCs w:val="22"/>
                <w:rPrChange w:id="321" w:author="Michael Decker" w:date="2020-03-19T17:38:00Z">
                  <w:rPr>
                    <w:szCs w:val="24"/>
                  </w:rPr>
                </w:rPrChange>
              </w:rPr>
              <w:t xml:space="preserve">                foreach (var item in items)</w:t>
            </w:r>
          </w:p>
          <w:p w14:paraId="357B063C" w14:textId="77777777" w:rsidR="00520C41" w:rsidRPr="0033096B" w:rsidRDefault="00520C41" w:rsidP="00A20996">
            <w:pPr>
              <w:spacing w:line="240" w:lineRule="auto"/>
              <w:ind w:firstLine="0"/>
              <w:rPr>
                <w:rStyle w:val="Code"/>
                <w:sz w:val="22"/>
                <w:szCs w:val="22"/>
                <w:rPrChange w:id="322" w:author="Michael Decker" w:date="2020-03-19T17:38:00Z">
                  <w:rPr>
                    <w:szCs w:val="24"/>
                  </w:rPr>
                </w:rPrChange>
              </w:rPr>
            </w:pPr>
            <w:r w:rsidRPr="0033096B">
              <w:rPr>
                <w:rStyle w:val="Code"/>
                <w:sz w:val="22"/>
                <w:szCs w:val="22"/>
                <w:rPrChange w:id="323" w:author="Michael Decker" w:date="2020-03-19T17:38:00Z">
                  <w:rPr>
                    <w:szCs w:val="24"/>
                  </w:rPr>
                </w:rPrChange>
              </w:rPr>
              <w:t xml:space="preserve">                {</w:t>
            </w:r>
          </w:p>
          <w:p w14:paraId="5EEE0AF1" w14:textId="6D26A11B" w:rsidR="0033096B" w:rsidRDefault="00520C41" w:rsidP="00A20996">
            <w:pPr>
              <w:spacing w:line="240" w:lineRule="auto"/>
              <w:ind w:firstLine="0"/>
              <w:rPr>
                <w:ins w:id="324" w:author="Michael Decker" w:date="2020-03-19T17:39:00Z"/>
                <w:rStyle w:val="Code"/>
                <w:sz w:val="22"/>
                <w:szCs w:val="22"/>
              </w:rPr>
            </w:pPr>
            <w:r w:rsidRPr="0033096B">
              <w:rPr>
                <w:rStyle w:val="Code"/>
                <w:sz w:val="22"/>
                <w:szCs w:val="22"/>
                <w:rPrChange w:id="325" w:author="Michael Decker" w:date="2020-03-19T17:38:00Z">
                  <w:rPr>
                    <w:szCs w:val="24"/>
                  </w:rPr>
                </w:rPrChange>
              </w:rPr>
              <w:t xml:space="preserve">                    </w:t>
            </w:r>
            <w:proofErr w:type="spellStart"/>
            <w:r w:rsidRPr="0033096B">
              <w:rPr>
                <w:rStyle w:val="Code"/>
                <w:sz w:val="22"/>
                <w:szCs w:val="22"/>
                <w:rPrChange w:id="326" w:author="Michael Decker" w:date="2020-03-19T17:38:00Z">
                  <w:rPr>
                    <w:szCs w:val="24"/>
                  </w:rPr>
                </w:rPrChange>
              </w:rPr>
              <w:t>Console.WriteLine</w:t>
            </w:r>
            <w:proofErr w:type="spellEnd"/>
            <w:r w:rsidRPr="0033096B">
              <w:rPr>
                <w:rStyle w:val="Code"/>
                <w:sz w:val="22"/>
                <w:szCs w:val="22"/>
                <w:rPrChange w:id="327" w:author="Michael Decker" w:date="2020-03-19T17:38:00Z">
                  <w:rPr>
                    <w:szCs w:val="24"/>
                  </w:rPr>
                </w:rPrChange>
              </w:rPr>
              <w:t>($"{</w:t>
            </w:r>
            <w:proofErr w:type="spellStart"/>
            <w:proofErr w:type="gramStart"/>
            <w:r w:rsidRPr="0033096B">
              <w:rPr>
                <w:rStyle w:val="Code"/>
                <w:sz w:val="22"/>
                <w:szCs w:val="22"/>
                <w:rPrChange w:id="328" w:author="Michael Decker" w:date="2020-03-19T17:38:00Z">
                  <w:rPr>
                    <w:szCs w:val="24"/>
                  </w:rPr>
                </w:rPrChange>
              </w:rPr>
              <w:t>item.Name</w:t>
            </w:r>
            <w:proofErr w:type="spellEnd"/>
            <w:proofErr w:type="gramEnd"/>
            <w:r w:rsidRPr="0033096B">
              <w:rPr>
                <w:rStyle w:val="Code"/>
                <w:sz w:val="22"/>
                <w:szCs w:val="22"/>
                <w:rPrChange w:id="329" w:author="Michael Decker" w:date="2020-03-19T17:38:00Z">
                  <w:rPr>
                    <w:szCs w:val="24"/>
                  </w:rPr>
                </w:rPrChange>
              </w:rPr>
              <w:t xml:space="preserve">} </w:t>
            </w:r>
            <w:commentRangeStart w:id="330"/>
            <w:ins w:id="331" w:author="Michael Decker" w:date="2020-03-19T17:39:00Z">
              <w:r w:rsidR="0033096B">
                <w:rPr>
                  <w:rStyle w:val="Code"/>
                  <w:sz w:val="22"/>
                  <w:szCs w:val="22"/>
                </w:rPr>
                <w:t>\</w:t>
              </w:r>
              <w:commentRangeEnd w:id="330"/>
              <w:r w:rsidR="00BD37BF">
                <w:rPr>
                  <w:rStyle w:val="CommentReference"/>
                </w:rPr>
                <w:commentReference w:id="330"/>
              </w:r>
            </w:ins>
          </w:p>
          <w:p w14:paraId="4BAAFDD8" w14:textId="127CF5CA" w:rsidR="00520C41" w:rsidRPr="0033096B" w:rsidRDefault="00520C41" w:rsidP="00A20996">
            <w:pPr>
              <w:spacing w:line="240" w:lineRule="auto"/>
              <w:ind w:firstLine="0"/>
              <w:rPr>
                <w:rStyle w:val="Code"/>
                <w:sz w:val="22"/>
                <w:szCs w:val="22"/>
                <w:rPrChange w:id="332" w:author="Michael Decker" w:date="2020-03-19T17:38:00Z">
                  <w:rPr>
                    <w:szCs w:val="24"/>
                  </w:rPr>
                </w:rPrChange>
              </w:rPr>
            </w:pPr>
            <w:r w:rsidRPr="0033096B">
              <w:rPr>
                <w:rStyle w:val="Code"/>
                <w:sz w:val="22"/>
                <w:szCs w:val="22"/>
                <w:rPrChange w:id="333" w:author="Michael Decker" w:date="2020-03-19T17:38:00Z">
                  <w:rPr>
                    <w:szCs w:val="24"/>
                  </w:rPr>
                </w:rPrChange>
              </w:rPr>
              <w:t>{</w:t>
            </w:r>
            <w:proofErr w:type="gramStart"/>
            <w:r w:rsidRPr="0033096B">
              <w:rPr>
                <w:rStyle w:val="Code"/>
                <w:sz w:val="22"/>
                <w:szCs w:val="22"/>
                <w:rPrChange w:id="334" w:author="Michael Decker" w:date="2020-03-19T17:38:00Z">
                  <w:rPr>
                    <w:szCs w:val="24"/>
                  </w:rPr>
                </w:rPrChange>
              </w:rPr>
              <w:t>item.</w:t>
            </w:r>
            <w:proofErr w:type="spellStart"/>
            <w:r w:rsidRPr="0033096B">
              <w:rPr>
                <w:rStyle w:val="Code"/>
                <w:sz w:val="22"/>
                <w:szCs w:val="22"/>
                <w:rPrChange w:id="335" w:author="Michael Decker" w:date="2020-03-19T17:38:00Z">
                  <w:rPr>
                    <w:szCs w:val="24"/>
                  </w:rPr>
                </w:rPrChange>
              </w:rPr>
              <w:t>OldOwner</w:t>
            </w:r>
            <w:proofErr w:type="spellEnd"/>
            <w:r w:rsidRPr="0033096B">
              <w:rPr>
                <w:rStyle w:val="Code"/>
                <w:sz w:val="22"/>
                <w:szCs w:val="22"/>
                <w:rPrChange w:id="336" w:author="Michael Decker" w:date="2020-03-19T17:38:00Z">
                  <w:rPr>
                    <w:szCs w:val="24"/>
                  </w:rPr>
                </w:rPrChange>
              </w:rPr>
              <w:t>?.</w:t>
            </w:r>
            <w:proofErr w:type="gramEnd"/>
            <w:r w:rsidRPr="0033096B">
              <w:rPr>
                <w:rStyle w:val="Code"/>
                <w:sz w:val="22"/>
                <w:szCs w:val="22"/>
                <w:rPrChange w:id="337" w:author="Michael Decker" w:date="2020-03-19T17:38:00Z">
                  <w:rPr>
                    <w:szCs w:val="24"/>
                  </w:rPr>
                </w:rPrChange>
              </w:rPr>
              <w:t>Name} | {</w:t>
            </w:r>
            <w:proofErr w:type="spellStart"/>
            <w:r w:rsidRPr="0033096B">
              <w:rPr>
                <w:rStyle w:val="Code"/>
                <w:sz w:val="22"/>
                <w:szCs w:val="22"/>
                <w:rPrChange w:id="338" w:author="Michael Decker" w:date="2020-03-19T17:38:00Z">
                  <w:rPr>
                    <w:szCs w:val="24"/>
                  </w:rPr>
                </w:rPrChange>
              </w:rPr>
              <w:t>item.Owner?.Name</w:t>
            </w:r>
            <w:proofErr w:type="spellEnd"/>
            <w:r w:rsidRPr="0033096B">
              <w:rPr>
                <w:rStyle w:val="Code"/>
                <w:sz w:val="22"/>
                <w:szCs w:val="22"/>
                <w:rPrChange w:id="339" w:author="Michael Decker" w:date="2020-03-19T17:38:00Z">
                  <w:rPr>
                    <w:szCs w:val="24"/>
                  </w:rPr>
                </w:rPrChange>
              </w:rPr>
              <w:t>}");</w:t>
            </w:r>
          </w:p>
          <w:p w14:paraId="79D91D55" w14:textId="77777777" w:rsidR="00520C41" w:rsidRPr="0033096B" w:rsidRDefault="00520C41" w:rsidP="00A20996">
            <w:pPr>
              <w:spacing w:line="240" w:lineRule="auto"/>
              <w:ind w:firstLine="0"/>
              <w:rPr>
                <w:rStyle w:val="Code"/>
                <w:sz w:val="22"/>
                <w:szCs w:val="22"/>
                <w:rPrChange w:id="340" w:author="Michael Decker" w:date="2020-03-19T17:38:00Z">
                  <w:rPr>
                    <w:szCs w:val="24"/>
                  </w:rPr>
                </w:rPrChange>
              </w:rPr>
            </w:pPr>
            <w:r w:rsidRPr="0033096B">
              <w:rPr>
                <w:rStyle w:val="Code"/>
                <w:sz w:val="22"/>
                <w:szCs w:val="22"/>
                <w:rPrChange w:id="341" w:author="Michael Decker" w:date="2020-03-19T17:38:00Z">
                  <w:rPr>
                    <w:szCs w:val="24"/>
                  </w:rPr>
                </w:rPrChange>
              </w:rPr>
              <w:t xml:space="preserve">                }</w:t>
            </w:r>
          </w:p>
          <w:p w14:paraId="745783EB" w14:textId="19474C3A" w:rsidR="00520C41" w:rsidRPr="0033096B" w:rsidRDefault="00520C41" w:rsidP="00A20996">
            <w:pPr>
              <w:spacing w:line="240" w:lineRule="auto"/>
              <w:ind w:firstLine="0"/>
              <w:rPr>
                <w:rStyle w:val="Code"/>
                <w:sz w:val="22"/>
                <w:szCs w:val="22"/>
                <w:rPrChange w:id="342" w:author="Michael Decker" w:date="2020-03-19T17:38:00Z">
                  <w:rPr>
                    <w:szCs w:val="24"/>
                  </w:rPr>
                </w:rPrChange>
              </w:rPr>
            </w:pPr>
            <w:r w:rsidRPr="0033096B">
              <w:rPr>
                <w:rStyle w:val="Code"/>
                <w:sz w:val="22"/>
                <w:szCs w:val="22"/>
                <w:rPrChange w:id="343" w:author="Michael Decker" w:date="2020-03-19T17:38:00Z">
                  <w:rPr>
                    <w:szCs w:val="24"/>
                  </w:rPr>
                </w:rPrChange>
              </w:rPr>
              <w:t xml:space="preserve">            }, 1000</w:t>
            </w:r>
            <w:proofErr w:type="gramStart"/>
            <w:r w:rsidRPr="0033096B">
              <w:rPr>
                <w:rStyle w:val="Code"/>
                <w:sz w:val="22"/>
                <w:szCs w:val="22"/>
                <w:rPrChange w:id="344" w:author="Michael Decker" w:date="2020-03-19T17:38:00Z">
                  <w:rPr>
                    <w:szCs w:val="24"/>
                  </w:rPr>
                </w:rPrChange>
              </w:rPr>
              <w:t>);*</w:t>
            </w:r>
            <w:proofErr w:type="gramEnd"/>
            <w:r w:rsidRPr="0033096B">
              <w:rPr>
                <w:rStyle w:val="Code"/>
                <w:sz w:val="22"/>
                <w:szCs w:val="22"/>
                <w:rPrChange w:id="345" w:author="Michael Decker" w:date="2020-03-19T17:38:00Z">
                  <w:rPr>
                    <w:szCs w:val="24"/>
                  </w:rPr>
                </w:rPrChange>
              </w:rPr>
              <w:t>/</w:t>
            </w:r>
          </w:p>
        </w:tc>
        <w:tc>
          <w:tcPr>
            <w:tcW w:w="2695" w:type="dxa"/>
            <w:tcPrChange w:id="346" w:author="Michael Decker" w:date="2020-03-19T17:39:00Z">
              <w:tcPr>
                <w:tcW w:w="9350" w:type="dxa"/>
              </w:tcPr>
            </w:tcPrChange>
          </w:tcPr>
          <w:p w14:paraId="248915D0" w14:textId="0D566835" w:rsidR="00520C41" w:rsidRPr="00A20996" w:rsidRDefault="00520C41" w:rsidP="00A20996">
            <w:pPr>
              <w:spacing w:line="240" w:lineRule="auto"/>
              <w:ind w:firstLine="0"/>
              <w:rPr>
                <w:szCs w:val="24"/>
              </w:rPr>
            </w:pPr>
            <w:r w:rsidRPr="00520C41">
              <w:rPr>
                <w:szCs w:val="24"/>
              </w:rPr>
              <w:t>This comment is a sample of commented out code.</w:t>
            </w:r>
          </w:p>
        </w:tc>
      </w:tr>
      <w:tr w:rsidR="00520C41" w14:paraId="7A7E9C20" w14:textId="1DD829E4" w:rsidTr="0033096B">
        <w:tc>
          <w:tcPr>
            <w:tcW w:w="10255" w:type="dxa"/>
            <w:tcPrChange w:id="347" w:author="Michael Decker" w:date="2020-03-19T17:39:00Z">
              <w:tcPr>
                <w:tcW w:w="9350" w:type="dxa"/>
              </w:tcPr>
            </w:tcPrChange>
          </w:tcPr>
          <w:p w14:paraId="13C5248D" w14:textId="04380A04" w:rsidR="00520C41" w:rsidRPr="0033096B" w:rsidDel="00520C41" w:rsidRDefault="00520C41" w:rsidP="00520C41">
            <w:pPr>
              <w:spacing w:line="240" w:lineRule="auto"/>
              <w:ind w:firstLine="0"/>
              <w:rPr>
                <w:del w:id="348" w:author="blake grills" w:date="2020-03-18T23:59:00Z"/>
                <w:rStyle w:val="Code"/>
                <w:sz w:val="22"/>
                <w:szCs w:val="22"/>
                <w:rPrChange w:id="349" w:author="Michael Decker" w:date="2020-03-19T17:38:00Z">
                  <w:rPr>
                    <w:del w:id="350" w:author="blake grills" w:date="2020-03-18T23:59:00Z"/>
                    <w:szCs w:val="24"/>
                  </w:rPr>
                </w:rPrChange>
              </w:rPr>
            </w:pPr>
            <w:commentRangeStart w:id="351"/>
            <w:r w:rsidRPr="0033096B">
              <w:rPr>
                <w:rStyle w:val="Code"/>
                <w:sz w:val="22"/>
                <w:szCs w:val="22"/>
                <w:rPrChange w:id="352" w:author="Michael Decker" w:date="2020-03-19T17:38:00Z">
                  <w:rPr>
                    <w:szCs w:val="24"/>
                  </w:rPr>
                </w:rPrChange>
              </w:rPr>
              <w:t>/*</w:t>
            </w:r>
            <w:ins w:id="353" w:author="blake grills" w:date="2020-03-18T23:59:00Z">
              <w:r w:rsidRPr="0033096B">
                <w:rPr>
                  <w:rStyle w:val="Code"/>
                  <w:sz w:val="22"/>
                  <w:szCs w:val="22"/>
                  <w:rPrChange w:id="354" w:author="Michael Decker" w:date="2020-03-19T17:38:00Z">
                    <w:rPr>
                      <w:szCs w:val="24"/>
                    </w:rPr>
                  </w:rPrChange>
                </w:rPr>
                <w:t xml:space="preserve">virtual*/ void </w:t>
              </w:r>
              <w:proofErr w:type="gramStart"/>
              <w:r w:rsidRPr="0033096B">
                <w:rPr>
                  <w:rStyle w:val="Code"/>
                  <w:sz w:val="22"/>
                  <w:szCs w:val="22"/>
                  <w:rPrChange w:id="355" w:author="Michael Decker" w:date="2020-03-19T17:38:00Z">
                    <w:rPr>
                      <w:szCs w:val="24"/>
                    </w:rPr>
                  </w:rPrChange>
                </w:rPr>
                <w:t>f(</w:t>
              </w:r>
              <w:proofErr w:type="gramEnd"/>
              <w:r w:rsidRPr="0033096B">
                <w:rPr>
                  <w:rStyle w:val="Code"/>
                  <w:sz w:val="22"/>
                  <w:szCs w:val="22"/>
                  <w:rPrChange w:id="356" w:author="Michael Decker" w:date="2020-03-19T17:38:00Z">
                    <w:rPr>
                      <w:szCs w:val="24"/>
                    </w:rPr>
                  </w:rPrChange>
                </w:rPr>
                <w:t>);</w:t>
              </w:r>
            </w:ins>
            <w:commentRangeEnd w:id="351"/>
            <w:r w:rsidR="00BD37BF">
              <w:rPr>
                <w:rStyle w:val="CommentReference"/>
              </w:rPr>
              <w:commentReference w:id="351"/>
            </w:r>
          </w:p>
          <w:p w14:paraId="0D17E4BB" w14:textId="3B64D2EC" w:rsidR="00520C41" w:rsidRPr="0033096B" w:rsidDel="00520C41" w:rsidRDefault="00520C41" w:rsidP="00397FA2">
            <w:pPr>
              <w:spacing w:line="240" w:lineRule="auto"/>
              <w:ind w:firstLine="0"/>
              <w:rPr>
                <w:del w:id="357" w:author="blake grills" w:date="2020-03-18T23:59:00Z"/>
                <w:rStyle w:val="Code"/>
                <w:sz w:val="22"/>
                <w:szCs w:val="22"/>
                <w:rPrChange w:id="358" w:author="Michael Decker" w:date="2020-03-19T17:38:00Z">
                  <w:rPr>
                    <w:del w:id="359" w:author="blake grills" w:date="2020-03-18T23:59:00Z"/>
                    <w:szCs w:val="24"/>
                  </w:rPr>
                </w:rPrChange>
              </w:rPr>
            </w:pPr>
            <w:del w:id="360" w:author="blake grills" w:date="2020-03-18T23:59:00Z">
              <w:r w:rsidRPr="0033096B" w:rsidDel="00520C41">
                <w:rPr>
                  <w:rStyle w:val="Code"/>
                  <w:sz w:val="22"/>
                  <w:szCs w:val="22"/>
                  <w:rPrChange w:id="361" w:author="Michael Decker" w:date="2020-03-19T17:38:00Z">
                    <w:rPr>
                      <w:szCs w:val="24"/>
                    </w:rPr>
                  </w:rPrChange>
                </w:rPr>
                <w:delText xml:space="preserve">                _messagesService.AddMessageAsync("Loading weather info...")</w:delText>
              </w:r>
            </w:del>
          </w:p>
          <w:p w14:paraId="68AE938D" w14:textId="61EA02BF" w:rsidR="00520C41" w:rsidRPr="0033096B" w:rsidDel="00520C41" w:rsidRDefault="00520C41" w:rsidP="00397FA2">
            <w:pPr>
              <w:spacing w:line="240" w:lineRule="auto"/>
              <w:ind w:firstLine="0"/>
              <w:rPr>
                <w:del w:id="362" w:author="blake grills" w:date="2020-03-18T23:59:00Z"/>
                <w:rStyle w:val="Code"/>
                <w:sz w:val="22"/>
                <w:szCs w:val="22"/>
                <w:rPrChange w:id="363" w:author="Michael Decker" w:date="2020-03-19T17:38:00Z">
                  <w:rPr>
                    <w:del w:id="364" w:author="blake grills" w:date="2020-03-18T23:59:00Z"/>
                    <w:szCs w:val="24"/>
                  </w:rPr>
                </w:rPrChange>
              </w:rPr>
            </w:pPr>
            <w:del w:id="365" w:author="blake grills" w:date="2020-03-18T23:59:00Z">
              <w:r w:rsidRPr="0033096B" w:rsidDel="00520C41">
                <w:rPr>
                  <w:rStyle w:val="Code"/>
                  <w:sz w:val="22"/>
                  <w:szCs w:val="22"/>
                  <w:rPrChange w:id="366" w:author="Michael Decker" w:date="2020-03-19T17:38:00Z">
                    <w:rPr>
                      <w:szCs w:val="24"/>
                    </w:rPr>
                  </w:rPrChange>
                </w:rPr>
                <w:delText xml:space="preserve">                    .ContinueWith(async i =&gt;</w:delText>
              </w:r>
            </w:del>
          </w:p>
          <w:p w14:paraId="0C5F7C37" w14:textId="4648E79A" w:rsidR="00520C41" w:rsidRPr="0033096B" w:rsidDel="00520C41" w:rsidRDefault="00520C41" w:rsidP="0023523B">
            <w:pPr>
              <w:spacing w:line="240" w:lineRule="auto"/>
              <w:ind w:firstLine="0"/>
              <w:rPr>
                <w:del w:id="367" w:author="blake grills" w:date="2020-03-18T23:59:00Z"/>
                <w:rStyle w:val="Code"/>
                <w:sz w:val="22"/>
                <w:szCs w:val="22"/>
                <w:rPrChange w:id="368" w:author="Michael Decker" w:date="2020-03-19T17:38:00Z">
                  <w:rPr>
                    <w:del w:id="369" w:author="blake grills" w:date="2020-03-18T23:59:00Z"/>
                    <w:szCs w:val="24"/>
                  </w:rPr>
                </w:rPrChange>
              </w:rPr>
            </w:pPr>
            <w:del w:id="370" w:author="blake grills" w:date="2020-03-18T23:59:00Z">
              <w:r w:rsidRPr="0033096B" w:rsidDel="00520C41">
                <w:rPr>
                  <w:rStyle w:val="Code"/>
                  <w:sz w:val="22"/>
                  <w:szCs w:val="22"/>
                  <w:rPrChange w:id="371" w:author="Michael Decker" w:date="2020-03-19T17:38:00Z">
                    <w:rPr>
                      <w:szCs w:val="24"/>
                    </w:rPr>
                  </w:rPrChange>
                </w:rPr>
                <w:delText xml:space="preserve">                    {</w:delText>
              </w:r>
            </w:del>
          </w:p>
          <w:p w14:paraId="462D0459" w14:textId="62309076" w:rsidR="00520C41" w:rsidRPr="0033096B" w:rsidDel="00520C41" w:rsidRDefault="00520C41" w:rsidP="0023523B">
            <w:pPr>
              <w:spacing w:line="240" w:lineRule="auto"/>
              <w:ind w:firstLine="0"/>
              <w:rPr>
                <w:del w:id="372" w:author="blake grills" w:date="2020-03-18T23:59:00Z"/>
                <w:rStyle w:val="Code"/>
                <w:sz w:val="22"/>
                <w:szCs w:val="22"/>
                <w:rPrChange w:id="373" w:author="Michael Decker" w:date="2020-03-19T17:38:00Z">
                  <w:rPr>
                    <w:del w:id="374" w:author="blake grills" w:date="2020-03-18T23:59:00Z"/>
                    <w:szCs w:val="24"/>
                  </w:rPr>
                </w:rPrChange>
              </w:rPr>
            </w:pPr>
            <w:del w:id="375" w:author="blake grills" w:date="2020-03-18T23:59:00Z">
              <w:r w:rsidRPr="0033096B" w:rsidDel="00520C41">
                <w:rPr>
                  <w:rStyle w:val="Code"/>
                  <w:sz w:val="22"/>
                  <w:szCs w:val="22"/>
                  <w:rPrChange w:id="376" w:author="Michael Decker" w:date="2020-03-19T17:38:00Z">
                    <w:rPr>
                      <w:szCs w:val="24"/>
                    </w:rPr>
                  </w:rPrChange>
                </w:rPr>
                <w:delText xml:space="preserve">                        try</w:delText>
              </w:r>
            </w:del>
          </w:p>
          <w:p w14:paraId="480CB747" w14:textId="64B751AF" w:rsidR="00520C41" w:rsidRPr="0033096B" w:rsidDel="00520C41" w:rsidRDefault="00520C41" w:rsidP="0023523B">
            <w:pPr>
              <w:spacing w:line="240" w:lineRule="auto"/>
              <w:ind w:firstLine="0"/>
              <w:rPr>
                <w:del w:id="377" w:author="blake grills" w:date="2020-03-18T23:59:00Z"/>
                <w:rStyle w:val="Code"/>
                <w:sz w:val="22"/>
                <w:szCs w:val="22"/>
                <w:rPrChange w:id="378" w:author="Michael Decker" w:date="2020-03-19T17:38:00Z">
                  <w:rPr>
                    <w:del w:id="379" w:author="blake grills" w:date="2020-03-18T23:59:00Z"/>
                    <w:szCs w:val="24"/>
                  </w:rPr>
                </w:rPrChange>
              </w:rPr>
            </w:pPr>
            <w:del w:id="380" w:author="blake grills" w:date="2020-03-18T23:59:00Z">
              <w:r w:rsidRPr="0033096B" w:rsidDel="00520C41">
                <w:rPr>
                  <w:rStyle w:val="Code"/>
                  <w:sz w:val="22"/>
                  <w:szCs w:val="22"/>
                  <w:rPrChange w:id="381" w:author="Michael Decker" w:date="2020-03-19T17:38:00Z">
                    <w:rPr>
                      <w:szCs w:val="24"/>
                    </w:rPr>
                  </w:rPrChange>
                </w:rPr>
                <w:delText xml:space="preserve">                        {</w:delText>
              </w:r>
            </w:del>
          </w:p>
          <w:p w14:paraId="2ADFFCAE" w14:textId="22D5C667" w:rsidR="00520C41" w:rsidRPr="0033096B" w:rsidDel="00520C41" w:rsidRDefault="00520C41" w:rsidP="0023523B">
            <w:pPr>
              <w:spacing w:line="240" w:lineRule="auto"/>
              <w:ind w:firstLine="0"/>
              <w:rPr>
                <w:del w:id="382" w:author="blake grills" w:date="2020-03-18T23:59:00Z"/>
                <w:rStyle w:val="Code"/>
                <w:sz w:val="22"/>
                <w:szCs w:val="22"/>
                <w:rPrChange w:id="383" w:author="Michael Decker" w:date="2020-03-19T17:38:00Z">
                  <w:rPr>
                    <w:del w:id="384" w:author="blake grills" w:date="2020-03-18T23:59:00Z"/>
                    <w:szCs w:val="24"/>
                  </w:rPr>
                </w:rPrChange>
              </w:rPr>
            </w:pPr>
            <w:del w:id="385" w:author="blake grills" w:date="2020-03-18T23:59:00Z">
              <w:r w:rsidRPr="0033096B" w:rsidDel="00520C41">
                <w:rPr>
                  <w:rStyle w:val="Code"/>
                  <w:sz w:val="22"/>
                  <w:szCs w:val="22"/>
                  <w:rPrChange w:id="386" w:author="Michael Decker" w:date="2020-03-19T17:38:00Z">
                    <w:rPr>
                      <w:szCs w:val="24"/>
                    </w:rPr>
                  </w:rPrChange>
                </w:rPr>
                <w:delText xml:space="preserve">                            await UpdateWeatherData(_missionPlanner.FlightDataMap.GetCenter());</w:delText>
              </w:r>
            </w:del>
          </w:p>
          <w:p w14:paraId="6DED698A" w14:textId="2BE69C03" w:rsidR="00520C41" w:rsidRPr="0033096B" w:rsidDel="00520C41" w:rsidRDefault="00520C41" w:rsidP="0023523B">
            <w:pPr>
              <w:spacing w:line="240" w:lineRule="auto"/>
              <w:ind w:firstLine="0"/>
              <w:rPr>
                <w:del w:id="387" w:author="blake grills" w:date="2020-03-18T23:59:00Z"/>
                <w:rStyle w:val="Code"/>
                <w:sz w:val="22"/>
                <w:szCs w:val="22"/>
                <w:rPrChange w:id="388" w:author="Michael Decker" w:date="2020-03-19T17:38:00Z">
                  <w:rPr>
                    <w:del w:id="389" w:author="blake grills" w:date="2020-03-18T23:59:00Z"/>
                    <w:szCs w:val="24"/>
                  </w:rPr>
                </w:rPrChange>
              </w:rPr>
            </w:pPr>
            <w:del w:id="390" w:author="blake grills" w:date="2020-03-18T23:59:00Z">
              <w:r w:rsidRPr="0033096B" w:rsidDel="00520C41">
                <w:rPr>
                  <w:rStyle w:val="Code"/>
                  <w:sz w:val="22"/>
                  <w:szCs w:val="22"/>
                  <w:rPrChange w:id="391" w:author="Michael Decker" w:date="2020-03-19T17:38:00Z">
                    <w:rPr>
                      <w:szCs w:val="24"/>
                    </w:rPr>
                  </w:rPrChange>
                </w:rPr>
                <w:delText xml:space="preserve">                            await _messagesService.AddMessageAsync("Weather loaded");</w:delText>
              </w:r>
            </w:del>
          </w:p>
          <w:p w14:paraId="47F6B42A" w14:textId="04C33D0F" w:rsidR="00520C41" w:rsidRPr="0033096B" w:rsidDel="00520C41" w:rsidRDefault="00520C41">
            <w:pPr>
              <w:spacing w:line="240" w:lineRule="auto"/>
              <w:ind w:firstLine="0"/>
              <w:rPr>
                <w:del w:id="392" w:author="blake grills" w:date="2020-03-18T23:59:00Z"/>
                <w:rStyle w:val="Code"/>
                <w:sz w:val="22"/>
                <w:szCs w:val="22"/>
                <w:rPrChange w:id="393" w:author="Michael Decker" w:date="2020-03-19T17:38:00Z">
                  <w:rPr>
                    <w:del w:id="394" w:author="blake grills" w:date="2020-03-18T23:59:00Z"/>
                    <w:szCs w:val="24"/>
                  </w:rPr>
                </w:rPrChange>
              </w:rPr>
            </w:pPr>
            <w:del w:id="395" w:author="blake grills" w:date="2020-03-18T23:59:00Z">
              <w:r w:rsidRPr="0033096B" w:rsidDel="00520C41">
                <w:rPr>
                  <w:rStyle w:val="Code"/>
                  <w:sz w:val="22"/>
                  <w:szCs w:val="22"/>
                  <w:rPrChange w:id="396" w:author="Michael Decker" w:date="2020-03-19T17:38:00Z">
                    <w:rPr>
                      <w:szCs w:val="24"/>
                    </w:rPr>
                  </w:rPrChange>
                </w:rPr>
                <w:delText xml:space="preserve">                        }</w:delText>
              </w:r>
            </w:del>
          </w:p>
          <w:p w14:paraId="5E6A91C9" w14:textId="0E2B6A43" w:rsidR="00520C41" w:rsidRPr="0033096B" w:rsidDel="00520C41" w:rsidRDefault="00520C41">
            <w:pPr>
              <w:spacing w:line="240" w:lineRule="auto"/>
              <w:ind w:firstLine="0"/>
              <w:rPr>
                <w:del w:id="397" w:author="blake grills" w:date="2020-03-18T23:59:00Z"/>
                <w:rStyle w:val="Code"/>
                <w:sz w:val="22"/>
                <w:szCs w:val="22"/>
                <w:rPrChange w:id="398" w:author="Michael Decker" w:date="2020-03-19T17:38:00Z">
                  <w:rPr>
                    <w:del w:id="399" w:author="blake grills" w:date="2020-03-18T23:59:00Z"/>
                    <w:szCs w:val="24"/>
                  </w:rPr>
                </w:rPrChange>
              </w:rPr>
            </w:pPr>
            <w:del w:id="400" w:author="blake grills" w:date="2020-03-18T23:59:00Z">
              <w:r w:rsidRPr="0033096B" w:rsidDel="00520C41">
                <w:rPr>
                  <w:rStyle w:val="Code"/>
                  <w:sz w:val="22"/>
                  <w:szCs w:val="22"/>
                  <w:rPrChange w:id="401" w:author="Michael Decker" w:date="2020-03-19T17:38:00Z">
                    <w:rPr>
                      <w:szCs w:val="24"/>
                    </w:rPr>
                  </w:rPrChange>
                </w:rPr>
                <w:delText xml:space="preserve">                        catch</w:delText>
              </w:r>
            </w:del>
          </w:p>
          <w:p w14:paraId="3967C6C1" w14:textId="15A428CD" w:rsidR="00520C41" w:rsidRPr="0033096B" w:rsidDel="00520C41" w:rsidRDefault="00520C41">
            <w:pPr>
              <w:spacing w:line="240" w:lineRule="auto"/>
              <w:ind w:firstLine="0"/>
              <w:rPr>
                <w:del w:id="402" w:author="blake grills" w:date="2020-03-18T23:59:00Z"/>
                <w:rStyle w:val="Code"/>
                <w:sz w:val="22"/>
                <w:szCs w:val="22"/>
                <w:rPrChange w:id="403" w:author="Michael Decker" w:date="2020-03-19T17:38:00Z">
                  <w:rPr>
                    <w:del w:id="404" w:author="blake grills" w:date="2020-03-18T23:59:00Z"/>
                    <w:szCs w:val="24"/>
                  </w:rPr>
                </w:rPrChange>
              </w:rPr>
            </w:pPr>
            <w:del w:id="405" w:author="blake grills" w:date="2020-03-18T23:59:00Z">
              <w:r w:rsidRPr="0033096B" w:rsidDel="00520C41">
                <w:rPr>
                  <w:rStyle w:val="Code"/>
                  <w:sz w:val="22"/>
                  <w:szCs w:val="22"/>
                  <w:rPrChange w:id="406" w:author="Michael Decker" w:date="2020-03-19T17:38:00Z">
                    <w:rPr>
                      <w:szCs w:val="24"/>
                    </w:rPr>
                  </w:rPrChange>
                </w:rPr>
                <w:delText xml:space="preserve">                        {</w:delText>
              </w:r>
            </w:del>
          </w:p>
          <w:p w14:paraId="5D40A1D1" w14:textId="72336F3B" w:rsidR="00520C41" w:rsidRPr="0033096B" w:rsidDel="00520C41" w:rsidRDefault="00520C41">
            <w:pPr>
              <w:spacing w:line="240" w:lineRule="auto"/>
              <w:ind w:firstLine="0"/>
              <w:rPr>
                <w:del w:id="407" w:author="blake grills" w:date="2020-03-18T23:59:00Z"/>
                <w:rStyle w:val="Code"/>
                <w:sz w:val="22"/>
                <w:szCs w:val="22"/>
                <w:rPrChange w:id="408" w:author="Michael Decker" w:date="2020-03-19T17:38:00Z">
                  <w:rPr>
                    <w:del w:id="409" w:author="blake grills" w:date="2020-03-18T23:59:00Z"/>
                    <w:szCs w:val="24"/>
                  </w:rPr>
                </w:rPrChange>
              </w:rPr>
            </w:pPr>
            <w:del w:id="410" w:author="blake grills" w:date="2020-03-18T23:59:00Z">
              <w:r w:rsidRPr="0033096B" w:rsidDel="00520C41">
                <w:rPr>
                  <w:rStyle w:val="Code"/>
                  <w:sz w:val="22"/>
                  <w:szCs w:val="22"/>
                  <w:rPrChange w:id="411" w:author="Michael Decker" w:date="2020-03-19T17:38:00Z">
                    <w:rPr>
                      <w:szCs w:val="24"/>
                    </w:rPr>
                  </w:rPrChange>
                </w:rPr>
                <w:delText xml:space="preserve">                        }</w:delText>
              </w:r>
            </w:del>
          </w:p>
          <w:p w14:paraId="7F65ABD9" w14:textId="3A3F320E" w:rsidR="00520C41" w:rsidRPr="0033096B" w:rsidRDefault="00520C41">
            <w:pPr>
              <w:spacing w:line="240" w:lineRule="auto"/>
              <w:ind w:firstLine="0"/>
              <w:rPr>
                <w:rStyle w:val="Code"/>
                <w:sz w:val="22"/>
                <w:szCs w:val="22"/>
                <w:rPrChange w:id="412" w:author="Michael Decker" w:date="2020-03-19T17:38:00Z">
                  <w:rPr>
                    <w:szCs w:val="24"/>
                  </w:rPr>
                </w:rPrChange>
              </w:rPr>
            </w:pPr>
            <w:del w:id="413" w:author="blake grills" w:date="2020-03-18T23:59:00Z">
              <w:r w:rsidRPr="0033096B" w:rsidDel="00520C41">
                <w:rPr>
                  <w:rStyle w:val="Code"/>
                  <w:sz w:val="22"/>
                  <w:szCs w:val="22"/>
                  <w:rPrChange w:id="414" w:author="Michael Decker" w:date="2020-03-19T17:38:00Z">
                    <w:rPr>
                      <w:szCs w:val="24"/>
                    </w:rPr>
                  </w:rPrChange>
                </w:rPr>
                <w:delText xml:space="preserve">                    });*/</w:delText>
              </w:r>
            </w:del>
          </w:p>
        </w:tc>
        <w:tc>
          <w:tcPr>
            <w:tcW w:w="2695" w:type="dxa"/>
            <w:tcPrChange w:id="415" w:author="Michael Decker" w:date="2020-03-19T17:39:00Z">
              <w:tcPr>
                <w:tcW w:w="9350" w:type="dxa"/>
              </w:tcPr>
            </w:tcPrChange>
          </w:tcPr>
          <w:p w14:paraId="08CBCB06" w14:textId="16164BC0" w:rsidR="00520C41" w:rsidRPr="00F302F0" w:rsidRDefault="00520C41" w:rsidP="00A20996">
            <w:pPr>
              <w:spacing w:line="240" w:lineRule="auto"/>
              <w:ind w:firstLine="0"/>
              <w:rPr>
                <w:szCs w:val="24"/>
              </w:rPr>
            </w:pPr>
            <w:r>
              <w:rPr>
                <w:szCs w:val="24"/>
              </w:rPr>
              <w:t>This comment is a special sample of commented out code were only the virtualization of the function has been commented out.</w:t>
            </w:r>
          </w:p>
        </w:tc>
      </w:tr>
    </w:tbl>
    <w:p w14:paraId="0474EAAB" w14:textId="77777777" w:rsidR="004B145D" w:rsidRDefault="004B145D" w:rsidP="00531EC9">
      <w:pPr>
        <w:jc w:val="both"/>
        <w:rPr>
          <w:ins w:id="416" w:author="blake grills" w:date="2020-03-18T23:50:00Z"/>
          <w:szCs w:val="24"/>
        </w:rPr>
        <w:sectPr w:rsidR="004B145D" w:rsidSect="00403C1E">
          <w:pgSz w:w="15840" w:h="12240" w:orient="landscape"/>
          <w:pgMar w:top="1440" w:right="1440" w:bottom="1440" w:left="1440" w:header="720" w:footer="720" w:gutter="0"/>
          <w:cols w:space="720"/>
          <w:docGrid w:linePitch="360"/>
        </w:sectPr>
      </w:pPr>
    </w:p>
    <w:p w14:paraId="6EF8479B" w14:textId="6C75F640" w:rsidR="002F6928" w:rsidRDefault="002F6928" w:rsidP="00531EC9">
      <w:pPr>
        <w:jc w:val="both"/>
        <w:rPr>
          <w:szCs w:val="24"/>
        </w:rPr>
      </w:pPr>
    </w:p>
    <w:p w14:paraId="63E58977" w14:textId="36D82967"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t xml:space="preserve"> 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ins w:id="417" w:author="Michael Decker" w:date="2020-03-18T15:26:00Z">
        <w:r w:rsidR="004979E3">
          <w:rPr>
            <w:szCs w:val="24"/>
          </w:rPr>
          <w:t xml:space="preserve">These types of comments employ specific structure syntax and </w:t>
        </w:r>
      </w:ins>
      <w:ins w:id="418" w:author="Michael Decker" w:date="2020-03-18T15:27:00Z">
        <w:r w:rsidR="004979E3">
          <w:rPr>
            <w:szCs w:val="24"/>
          </w:rPr>
          <w:t xml:space="preserve">operators to allow for the automatic generation of API </w:t>
        </w:r>
        <w:proofErr w:type="spellStart"/>
        <w:r w:rsidR="004979E3">
          <w:rPr>
            <w:szCs w:val="24"/>
          </w:rPr>
          <w:t>documention</w:t>
        </w:r>
        <w:proofErr w:type="spellEnd"/>
        <w:r w:rsidR="004979E3">
          <w:rPr>
            <w:szCs w:val="24"/>
          </w:rPr>
          <w:t xml:space="preserve">.  </w:t>
        </w:r>
      </w:ins>
      <w:ins w:id="419" w:author="Michael Decker" w:date="2020-03-18T15:26:00Z">
        <w:r w:rsidR="004979E3">
          <w:rPr>
            <w:szCs w:val="24"/>
          </w:rPr>
          <w:t xml:space="preserve"> </w:t>
        </w:r>
      </w:ins>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420"/>
      <w:r w:rsidR="00310BAD">
        <w:rPr>
          <w:szCs w:val="24"/>
        </w:rPr>
        <w:t>here.</w:t>
      </w:r>
      <w:commentRangeEnd w:id="420"/>
      <w:r w:rsidR="00D65CD4">
        <w:rPr>
          <w:rStyle w:val="CommentReference"/>
        </w:rPr>
        <w:commentReference w:id="420"/>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w:t>
      </w:r>
      <w:del w:id="421" w:author="Michael Decker" w:date="2020-03-19T17:45:00Z">
        <w:r w:rsidR="00BE3D3A" w:rsidDel="00AF3653">
          <w:rPr>
            <w:szCs w:val="24"/>
          </w:rPr>
          <w:delText xml:space="preserve"> </w:delText>
        </w:r>
      </w:del>
      <w:r w:rsidR="00BE3D3A">
        <w:rPr>
          <w:szCs w:val="24"/>
        </w:rPr>
        <w:t>to be commented</w:t>
      </w:r>
      <w:ins w:id="422" w:author="Michael Decker" w:date="2020-03-19T17:45:00Z">
        <w:r w:rsidR="00AF3653">
          <w:rPr>
            <w:szCs w:val="24"/>
          </w:rPr>
          <w:t>-</w:t>
        </w:r>
      </w:ins>
      <w:del w:id="423" w:author="Michael Decker" w:date="2020-03-19T17:45:00Z">
        <w:r w:rsidR="00BE3D3A" w:rsidDel="00AF3653">
          <w:rPr>
            <w:szCs w:val="24"/>
          </w:rPr>
          <w:delText xml:space="preserve"> </w:delText>
        </w:r>
      </w:del>
      <w:r w:rsidR="00BE3D3A">
        <w:rPr>
          <w:szCs w:val="24"/>
        </w:rPr>
        <w:t xml:space="preserve">out code as it is used as English words. The third comment is a sample of standard English </w:t>
      </w:r>
      <w:ins w:id="424" w:author="Michael Decker" w:date="2020-03-19T17:45:00Z">
        <w:r w:rsidR="00AF3653">
          <w:rPr>
            <w:szCs w:val="24"/>
          </w:rPr>
          <w:t>p</w:t>
        </w:r>
      </w:ins>
      <w:del w:id="425" w:author="Michael Decker" w:date="2020-03-19T17:45:00Z">
        <w:r w:rsidR="00BE3D3A" w:rsidDel="00AF3653">
          <w:rPr>
            <w:szCs w:val="24"/>
          </w:rPr>
          <w:delText>P</w:delText>
        </w:r>
      </w:del>
      <w:r w:rsidR="00BE3D3A">
        <w:rPr>
          <w:szCs w:val="24"/>
        </w:rPr>
        <w:t>rose being commented out using single line commenting from Doxygen/Javadoc. The fourth comment is a sample of an alternative commenting method of doing block comments when using Doxygen/Javadoc style comments. The final comment is all commented out code, which has been commented out using the Doxygen/Javadoc style.</w:t>
      </w:r>
    </w:p>
    <w:p w14:paraId="0CD33892" w14:textId="1E2DF38F" w:rsidR="004B145D" w:rsidRDefault="004B145D" w:rsidP="00531EC9">
      <w:pPr>
        <w:jc w:val="both"/>
        <w:rPr>
          <w:szCs w:val="24"/>
        </w:rPr>
      </w:pPr>
    </w:p>
    <w:p w14:paraId="311954FE" w14:textId="51493C73" w:rsidR="00F3698E" w:rsidRPr="00F3698E" w:rsidRDefault="00F3698E" w:rsidP="00F3698E">
      <w:pPr>
        <w:pStyle w:val="Caption"/>
        <w:keepNext/>
        <w:jc w:val="center"/>
        <w:rPr>
          <w:smallCaps/>
          <w:sz w:val="24"/>
          <w:szCs w:val="24"/>
        </w:rPr>
      </w:pPr>
      <w:bookmarkStart w:id="426" w:name="_Ref35393818"/>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B26D4D">
        <w:rPr>
          <w:noProof/>
          <w:sz w:val="24"/>
          <w:szCs w:val="24"/>
        </w:rPr>
        <w:t>4</w:t>
      </w:r>
      <w:r w:rsidRPr="00F3698E">
        <w:rPr>
          <w:sz w:val="24"/>
          <w:szCs w:val="24"/>
        </w:rPr>
        <w:fldChar w:fldCharType="end"/>
      </w:r>
      <w:bookmarkEnd w:id="426"/>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Change w:id="427" w:author="blake grills" w:date="2020-03-19T00:13:00Z">
          <w:tblPr>
            <w:tblStyle w:val="TableGrid"/>
            <w:tblW w:w="0" w:type="auto"/>
            <w:tblLook w:val="04A0" w:firstRow="1" w:lastRow="0" w:firstColumn="1" w:lastColumn="0" w:noHBand="0" w:noVBand="1"/>
          </w:tblPr>
        </w:tblPrChange>
      </w:tblPr>
      <w:tblGrid>
        <w:gridCol w:w="9355"/>
        <w:gridCol w:w="3595"/>
        <w:tblGridChange w:id="428">
          <w:tblGrid>
            <w:gridCol w:w="9350"/>
            <w:gridCol w:w="9350"/>
          </w:tblGrid>
        </w:tblGridChange>
      </w:tblGrid>
      <w:tr w:rsidR="00520C41" w14:paraId="5476D894" w14:textId="4A20E759" w:rsidTr="00397FA2">
        <w:tc>
          <w:tcPr>
            <w:tcW w:w="9355" w:type="dxa"/>
            <w:tcPrChange w:id="429" w:author="blake grills" w:date="2020-03-19T00:13:00Z">
              <w:tcPr>
                <w:tcW w:w="9350" w:type="dxa"/>
              </w:tcPr>
            </w:tcPrChange>
          </w:tcPr>
          <w:p w14:paraId="352F4FA0" w14:textId="77777777" w:rsidR="00520C41" w:rsidRPr="00F3698E" w:rsidRDefault="00520C41" w:rsidP="00F3698E">
            <w:pPr>
              <w:spacing w:line="259" w:lineRule="auto"/>
              <w:ind w:firstLine="0"/>
              <w:rPr>
                <w:szCs w:val="24"/>
              </w:rPr>
            </w:pPr>
            <w:r w:rsidRPr="00F3698E">
              <w:rPr>
                <w:szCs w:val="24"/>
              </w:rPr>
              <w:t>/**</w:t>
            </w:r>
          </w:p>
          <w:p w14:paraId="730E8E4E" w14:textId="77777777" w:rsidR="00520C41" w:rsidRPr="00F3698E" w:rsidRDefault="00520C41"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520C41" w:rsidRPr="00F3698E" w:rsidRDefault="00520C41"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520C41" w:rsidRPr="00F3698E" w:rsidRDefault="00520C41"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520C41" w:rsidRPr="00F3698E" w:rsidRDefault="00520C41" w:rsidP="00F3698E">
            <w:pPr>
              <w:spacing w:line="259" w:lineRule="auto"/>
              <w:ind w:firstLine="0"/>
              <w:rPr>
                <w:szCs w:val="24"/>
              </w:rPr>
            </w:pPr>
            <w:r w:rsidRPr="00F3698E">
              <w:rPr>
                <w:szCs w:val="24"/>
              </w:rPr>
              <w:t xml:space="preserve"> * uses it with counter semantics (iteration occurs inside the</w:t>
            </w:r>
          </w:p>
          <w:p w14:paraId="73705182" w14:textId="77777777" w:rsidR="00520C41" w:rsidRPr="00F3698E" w:rsidRDefault="00520C41" w:rsidP="00F3698E">
            <w:pPr>
              <w:spacing w:line="259" w:lineRule="auto"/>
              <w:ind w:firstLine="0"/>
              <w:rPr>
                <w:szCs w:val="24"/>
              </w:rPr>
            </w:pPr>
            <w:r w:rsidRPr="00F3698E">
              <w:rPr>
                <w:szCs w:val="24"/>
              </w:rPr>
              <w:t xml:space="preserve"> * function).</w:t>
            </w:r>
          </w:p>
          <w:p w14:paraId="09211031" w14:textId="36F3E881" w:rsidR="00520C41" w:rsidRDefault="00520C41" w:rsidP="00F3698E">
            <w:pPr>
              <w:spacing w:line="259" w:lineRule="auto"/>
              <w:ind w:firstLine="0"/>
              <w:rPr>
                <w:szCs w:val="24"/>
              </w:rPr>
            </w:pPr>
            <w:r w:rsidRPr="00F3698E">
              <w:rPr>
                <w:szCs w:val="24"/>
              </w:rPr>
              <w:t xml:space="preserve"> */</w:t>
            </w:r>
          </w:p>
        </w:tc>
        <w:tc>
          <w:tcPr>
            <w:tcW w:w="3595" w:type="dxa"/>
            <w:tcPrChange w:id="430" w:author="blake grills" w:date="2020-03-19T00:13:00Z">
              <w:tcPr>
                <w:tcW w:w="9350" w:type="dxa"/>
              </w:tcPr>
            </w:tcPrChange>
          </w:tcPr>
          <w:p w14:paraId="6B5818B2" w14:textId="2522B33F" w:rsidR="00520C41" w:rsidRPr="00F3698E" w:rsidRDefault="00520C41" w:rsidP="00F3698E">
            <w:pPr>
              <w:spacing w:line="259" w:lineRule="auto"/>
              <w:ind w:firstLine="0"/>
              <w:rPr>
                <w:szCs w:val="24"/>
              </w:rPr>
            </w:pPr>
            <w:r>
              <w:rPr>
                <w:szCs w:val="24"/>
              </w:rPr>
              <w:t>This comment is a simple sample of a Doxygen/Javadoc comment with no special markers or extra features.</w:t>
            </w:r>
          </w:p>
        </w:tc>
      </w:tr>
      <w:tr w:rsidR="00520C41" w14:paraId="2D5B7B40" w14:textId="4C90ACA3" w:rsidTr="00397FA2">
        <w:tc>
          <w:tcPr>
            <w:tcW w:w="9355" w:type="dxa"/>
            <w:tcPrChange w:id="431" w:author="blake grills" w:date="2020-03-19T00:13:00Z">
              <w:tcPr>
                <w:tcW w:w="9350" w:type="dxa"/>
              </w:tcPr>
            </w:tcPrChange>
          </w:tcPr>
          <w:p w14:paraId="2A4CA969" w14:textId="77777777" w:rsidR="00520C41" w:rsidRPr="00FC1765" w:rsidRDefault="00520C41" w:rsidP="00FC1765">
            <w:pPr>
              <w:spacing w:line="259" w:lineRule="auto"/>
              <w:ind w:firstLine="0"/>
              <w:rPr>
                <w:szCs w:val="24"/>
              </w:rPr>
            </w:pPr>
            <w:r w:rsidRPr="00FC1765">
              <w:rPr>
                <w:szCs w:val="24"/>
              </w:rPr>
              <w:t>/**</w:t>
            </w:r>
          </w:p>
          <w:p w14:paraId="5A0BD96A" w14:textId="77777777" w:rsidR="00520C41" w:rsidRPr="00FC1765" w:rsidRDefault="00520C41" w:rsidP="00FC1765">
            <w:pPr>
              <w:spacing w:line="259" w:lineRule="auto"/>
              <w:ind w:firstLine="0"/>
              <w:rPr>
                <w:szCs w:val="24"/>
              </w:rPr>
            </w:pPr>
            <w:r w:rsidRPr="00FC1765">
              <w:rPr>
                <w:szCs w:val="24"/>
              </w:rPr>
              <w:t xml:space="preserve">         * Appends the specified number of low-order bits of the specified value to this</w:t>
            </w:r>
          </w:p>
          <w:p w14:paraId="13A0A129" w14:textId="4F640447" w:rsidR="00520C41" w:rsidRPr="00FC1765" w:rsidRDefault="00520C41" w:rsidP="00FC1765">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520C41" w:rsidRPr="00FC1765" w:rsidRDefault="00520C41" w:rsidP="00FC1765">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520C41" w:rsidRPr="00FC1765" w:rsidRDefault="00520C41" w:rsidP="00FC1765">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520C41" w:rsidRPr="00FC1765" w:rsidRDefault="00520C41" w:rsidP="00FC1765">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520C41" w:rsidRPr="00FC1765" w:rsidRDefault="00520C41" w:rsidP="00FC1765">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520C41" w:rsidRPr="00FC1765" w:rsidRDefault="00520C41" w:rsidP="00FC1765">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520C41" w:rsidRDefault="00520C41" w:rsidP="00FC1765">
            <w:pPr>
              <w:spacing w:line="259" w:lineRule="auto"/>
              <w:ind w:firstLine="0"/>
              <w:rPr>
                <w:szCs w:val="24"/>
              </w:rPr>
            </w:pPr>
            <w:r w:rsidRPr="00FC1765">
              <w:rPr>
                <w:szCs w:val="24"/>
              </w:rPr>
              <w:t xml:space="preserve">         */</w:t>
            </w:r>
          </w:p>
        </w:tc>
        <w:tc>
          <w:tcPr>
            <w:tcW w:w="3595" w:type="dxa"/>
            <w:tcPrChange w:id="432" w:author="blake grills" w:date="2020-03-19T00:13:00Z">
              <w:tcPr>
                <w:tcW w:w="9350" w:type="dxa"/>
              </w:tcPr>
            </w:tcPrChange>
          </w:tcPr>
          <w:p w14:paraId="653BD855" w14:textId="1E40DA4B" w:rsidR="00520C41" w:rsidRPr="00FC1765" w:rsidRDefault="00520C41" w:rsidP="00FC1765">
            <w:pPr>
              <w:spacing w:line="259" w:lineRule="auto"/>
              <w:ind w:firstLine="0"/>
              <w:rPr>
                <w:szCs w:val="24"/>
              </w:rPr>
            </w:pPr>
            <w:r>
              <w:rPr>
                <w:szCs w:val="24"/>
              </w:rPr>
              <w:t>This comment is a sample of a Doxygen/Javadoc comment that includes hyperlinks to both parameters and exceptions.</w:t>
            </w:r>
          </w:p>
        </w:tc>
      </w:tr>
      <w:tr w:rsidR="00520C41" w14:paraId="05D38644" w14:textId="15EDF476" w:rsidTr="00397FA2">
        <w:tc>
          <w:tcPr>
            <w:tcW w:w="9355" w:type="dxa"/>
            <w:tcPrChange w:id="433" w:author="blake grills" w:date="2020-03-19T00:13:00Z">
              <w:tcPr>
                <w:tcW w:w="9350" w:type="dxa"/>
              </w:tcPr>
            </w:tcPrChange>
          </w:tcPr>
          <w:p w14:paraId="6FC59904" w14:textId="75CC306C" w:rsidR="00520C41" w:rsidRPr="00FC1765" w:rsidRDefault="00520C41" w:rsidP="00FC1765">
            <w:pPr>
              <w:spacing w:line="259" w:lineRule="auto"/>
              <w:ind w:firstLine="0"/>
              <w:rPr>
                <w:szCs w:val="24"/>
              </w:rPr>
            </w:pPr>
            <w:r w:rsidRPr="00FC1765">
              <w:rPr>
                <w:szCs w:val="24"/>
              </w:rPr>
              <w:t>/// Construct an alive Account, with given endowment, for either a normal (non-contract)</w:t>
            </w:r>
          </w:p>
          <w:p w14:paraId="7047995D" w14:textId="1168B8EA" w:rsidR="00520C41" w:rsidRDefault="00520C41"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Change w:id="434" w:author="blake grills" w:date="2020-03-19T00:13:00Z">
              <w:tcPr>
                <w:tcW w:w="9350" w:type="dxa"/>
              </w:tcPr>
            </w:tcPrChange>
          </w:tcPr>
          <w:p w14:paraId="64C81BEC" w14:textId="60E97A0A" w:rsidR="00520C41" w:rsidRPr="00FC1765" w:rsidRDefault="00520C41" w:rsidP="00FC1765">
            <w:pPr>
              <w:spacing w:line="259" w:lineRule="auto"/>
              <w:ind w:firstLine="0"/>
              <w:rPr>
                <w:szCs w:val="24"/>
              </w:rPr>
            </w:pPr>
            <w:r>
              <w:rPr>
                <w:szCs w:val="24"/>
              </w:rPr>
              <w:t>This comment is a sample of Doxygen/Javadoc that is using the /// rather than /** and */ to block off a comment.</w:t>
            </w:r>
          </w:p>
        </w:tc>
      </w:tr>
      <w:tr w:rsidR="00520C41" w14:paraId="4353F986" w14:textId="236C55CB" w:rsidTr="00397FA2">
        <w:tc>
          <w:tcPr>
            <w:tcW w:w="9355" w:type="dxa"/>
            <w:tcPrChange w:id="435" w:author="blake grills" w:date="2020-03-19T00:13:00Z">
              <w:tcPr>
                <w:tcW w:w="9350" w:type="dxa"/>
              </w:tcPr>
            </w:tcPrChange>
          </w:tcPr>
          <w:p w14:paraId="24720E60" w14:textId="77777777" w:rsidR="00520C41" w:rsidRPr="002543A1" w:rsidRDefault="00520C41" w:rsidP="00520C41">
            <w:pPr>
              <w:spacing w:line="259" w:lineRule="auto"/>
              <w:ind w:firstLine="0"/>
              <w:rPr>
                <w:szCs w:val="24"/>
              </w:rPr>
            </w:pPr>
            <w:r w:rsidRPr="002543A1">
              <w:rPr>
                <w:szCs w:val="24"/>
              </w:rPr>
              <w:t>/*!</w:t>
            </w:r>
          </w:p>
          <w:p w14:paraId="469E4B99" w14:textId="77777777" w:rsidR="00520C41" w:rsidRPr="002543A1" w:rsidRDefault="00520C41" w:rsidP="00520C41">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520C41" w:rsidRPr="002543A1" w:rsidRDefault="00520C41" w:rsidP="00520C41">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520C41" w:rsidRPr="002543A1" w:rsidRDefault="00520C41" w:rsidP="00520C41">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520C41" w:rsidRPr="002543A1" w:rsidRDefault="00520C41" w:rsidP="00520C41">
            <w:pPr>
              <w:spacing w:line="259" w:lineRule="auto"/>
              <w:ind w:firstLine="0"/>
              <w:rPr>
                <w:szCs w:val="24"/>
              </w:rPr>
            </w:pPr>
          </w:p>
          <w:p w14:paraId="5F8D8B0B" w14:textId="77777777" w:rsidR="00520C41" w:rsidRPr="002543A1" w:rsidRDefault="00520C41" w:rsidP="00520C41">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520C41" w:rsidRPr="002543A1" w:rsidRDefault="00520C41" w:rsidP="00520C41">
            <w:pPr>
              <w:spacing w:line="259" w:lineRule="auto"/>
              <w:ind w:firstLine="0"/>
              <w:rPr>
                <w:szCs w:val="24"/>
              </w:rPr>
            </w:pPr>
            <w:r w:rsidRPr="002543A1">
              <w:rPr>
                <w:szCs w:val="24"/>
              </w:rPr>
              <w:lastRenderedPageBreak/>
              <w:t xml:space="preserve"> for financial quantitative analysts and developers - http://quantlib.org/</w:t>
            </w:r>
          </w:p>
          <w:p w14:paraId="54DD7D71" w14:textId="77777777" w:rsidR="00520C41" w:rsidRPr="002543A1" w:rsidRDefault="00520C41" w:rsidP="00520C41">
            <w:pPr>
              <w:spacing w:line="259" w:lineRule="auto"/>
              <w:ind w:firstLine="0"/>
              <w:rPr>
                <w:szCs w:val="24"/>
              </w:rPr>
            </w:pPr>
          </w:p>
          <w:p w14:paraId="502243B9" w14:textId="77777777" w:rsidR="00520C41" w:rsidRPr="002543A1" w:rsidRDefault="00520C41" w:rsidP="00520C41">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520C41" w:rsidRPr="002543A1" w:rsidRDefault="00520C41" w:rsidP="00520C41">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520C41" w:rsidRPr="002543A1" w:rsidRDefault="00520C41" w:rsidP="00520C41">
            <w:pPr>
              <w:spacing w:line="259" w:lineRule="auto"/>
              <w:ind w:firstLine="0"/>
              <w:rPr>
                <w:szCs w:val="24"/>
              </w:rPr>
            </w:pPr>
            <w:r w:rsidRPr="002543A1">
              <w:rPr>
                <w:szCs w:val="24"/>
              </w:rPr>
              <w:t xml:space="preserve"> copy of the license along with this program; if not, please email</w:t>
            </w:r>
          </w:p>
          <w:p w14:paraId="7DB0E54F" w14:textId="77777777" w:rsidR="00520C41" w:rsidRPr="002543A1" w:rsidRDefault="00520C41" w:rsidP="00520C41">
            <w:pPr>
              <w:spacing w:line="259" w:lineRule="auto"/>
              <w:ind w:firstLine="0"/>
              <w:rPr>
                <w:szCs w:val="24"/>
              </w:rPr>
            </w:pPr>
            <w:r w:rsidRPr="002543A1">
              <w:rPr>
                <w:szCs w:val="24"/>
              </w:rPr>
              <w:t xml:space="preserve"> &lt;quantlib-dev@lists.sf.net&gt;. The license is also available online at</w:t>
            </w:r>
          </w:p>
          <w:p w14:paraId="0659FFAA" w14:textId="77777777" w:rsidR="00520C41" w:rsidRPr="002543A1" w:rsidRDefault="00520C41" w:rsidP="00520C41">
            <w:pPr>
              <w:spacing w:line="259" w:lineRule="auto"/>
              <w:ind w:firstLine="0"/>
              <w:rPr>
                <w:szCs w:val="24"/>
              </w:rPr>
            </w:pPr>
            <w:r w:rsidRPr="002543A1">
              <w:rPr>
                <w:szCs w:val="24"/>
              </w:rPr>
              <w:t xml:space="preserve"> &lt;http://quantlib.org/license.shtml&gt;.</w:t>
            </w:r>
          </w:p>
          <w:p w14:paraId="45B1C8E4" w14:textId="77777777" w:rsidR="00520C41" w:rsidRPr="002543A1" w:rsidRDefault="00520C41" w:rsidP="00520C41">
            <w:pPr>
              <w:spacing w:line="259" w:lineRule="auto"/>
              <w:ind w:firstLine="0"/>
              <w:rPr>
                <w:szCs w:val="24"/>
              </w:rPr>
            </w:pPr>
          </w:p>
          <w:p w14:paraId="5074AC24" w14:textId="77777777" w:rsidR="00520C41" w:rsidRPr="002543A1" w:rsidRDefault="00520C41" w:rsidP="00520C41">
            <w:pPr>
              <w:spacing w:line="259" w:lineRule="auto"/>
              <w:ind w:firstLine="0"/>
              <w:rPr>
                <w:szCs w:val="24"/>
              </w:rPr>
            </w:pPr>
            <w:r w:rsidRPr="002543A1">
              <w:rPr>
                <w:szCs w:val="24"/>
              </w:rPr>
              <w:t xml:space="preserve"> This program is distributed in the hope that it will be useful, but WITHOUT</w:t>
            </w:r>
          </w:p>
          <w:p w14:paraId="26FCCEB3" w14:textId="77777777" w:rsidR="00520C41" w:rsidRPr="002543A1" w:rsidRDefault="00520C41" w:rsidP="00520C41">
            <w:pPr>
              <w:spacing w:line="259" w:lineRule="auto"/>
              <w:ind w:firstLine="0"/>
              <w:rPr>
                <w:szCs w:val="24"/>
              </w:rPr>
            </w:pPr>
            <w:r w:rsidRPr="002543A1">
              <w:rPr>
                <w:szCs w:val="24"/>
              </w:rPr>
              <w:t xml:space="preserve"> ANY WARRANTY; without even the implied warranty of MERCHANTABILITY or FITNESS</w:t>
            </w:r>
          </w:p>
          <w:p w14:paraId="4B9278E7" w14:textId="77777777" w:rsidR="00520C41" w:rsidRPr="002543A1" w:rsidRDefault="00520C41" w:rsidP="00520C41">
            <w:pPr>
              <w:spacing w:line="259" w:lineRule="auto"/>
              <w:ind w:firstLine="0"/>
              <w:rPr>
                <w:szCs w:val="24"/>
              </w:rPr>
            </w:pPr>
            <w:r w:rsidRPr="002543A1">
              <w:rPr>
                <w:szCs w:val="24"/>
              </w:rPr>
              <w:t xml:space="preserve"> FOR A PARTICULAR PURPOSE.  See the license for more details.</w:t>
            </w:r>
          </w:p>
          <w:p w14:paraId="63CCCFFD" w14:textId="4D350185" w:rsidR="00520C41" w:rsidRDefault="00520C41" w:rsidP="00520C41">
            <w:pPr>
              <w:spacing w:line="259" w:lineRule="auto"/>
              <w:ind w:firstLine="0"/>
              <w:rPr>
                <w:szCs w:val="24"/>
              </w:rPr>
            </w:pPr>
            <w:r w:rsidRPr="002543A1">
              <w:rPr>
                <w:szCs w:val="24"/>
              </w:rPr>
              <w:t>*/</w:t>
            </w:r>
          </w:p>
        </w:tc>
        <w:tc>
          <w:tcPr>
            <w:tcW w:w="3595" w:type="dxa"/>
            <w:tcPrChange w:id="436" w:author="blake grills" w:date="2020-03-19T00:13:00Z">
              <w:tcPr>
                <w:tcW w:w="9350" w:type="dxa"/>
              </w:tcPr>
            </w:tcPrChange>
          </w:tcPr>
          <w:p w14:paraId="0E240EB0" w14:textId="2B7E1907" w:rsidR="00520C41" w:rsidRPr="002543A1" w:rsidRDefault="00520C41" w:rsidP="00520C41">
            <w:pPr>
              <w:spacing w:line="259" w:lineRule="auto"/>
              <w:ind w:firstLine="0"/>
              <w:rPr>
                <w:szCs w:val="24"/>
              </w:rPr>
            </w:pPr>
            <w:r>
              <w:rPr>
                <w:szCs w:val="24"/>
              </w:rPr>
              <w:lastRenderedPageBreak/>
              <w:t>This comment is a sample of Doxygen/Javadoc that is using the /*! And */ rather than /** and */ to block off a comment.</w:t>
            </w:r>
          </w:p>
        </w:tc>
      </w:tr>
      <w:tr w:rsidR="00520C41" w14:paraId="32D90110" w14:textId="14913BDA" w:rsidTr="00397FA2">
        <w:tc>
          <w:tcPr>
            <w:tcW w:w="9355" w:type="dxa"/>
            <w:tcPrChange w:id="437" w:author="blake grills" w:date="2020-03-19T00:13:00Z">
              <w:tcPr>
                <w:tcW w:w="9350" w:type="dxa"/>
              </w:tcPr>
            </w:tcPrChange>
          </w:tcPr>
          <w:p w14:paraId="3786356D" w14:textId="60213A34" w:rsidR="00520C41" w:rsidRPr="00451BCC" w:rsidRDefault="00520C41" w:rsidP="00520C41">
            <w:pPr>
              <w:spacing w:line="259" w:lineRule="auto"/>
              <w:ind w:firstLine="0"/>
              <w:rPr>
                <w:szCs w:val="24"/>
              </w:rPr>
            </w:pPr>
            <w:r w:rsidRPr="00451BCC">
              <w:rPr>
                <w:szCs w:val="24"/>
              </w:rPr>
              <w:t>/**</w:t>
            </w:r>
          </w:p>
          <w:p w14:paraId="32BC5F0E" w14:textId="77777777" w:rsidR="00520C41" w:rsidRPr="00451BCC" w:rsidRDefault="00520C41" w:rsidP="00520C41">
            <w:pPr>
              <w:spacing w:line="259" w:lineRule="auto"/>
              <w:ind w:firstLine="0"/>
              <w:rPr>
                <w:szCs w:val="24"/>
              </w:rPr>
            </w:pPr>
            <w:r w:rsidRPr="00451BCC">
              <w:rPr>
                <w:szCs w:val="24"/>
              </w:rPr>
              <w:t xml:space="preserve"> *</w:t>
            </w:r>
            <w:commentRangeStart w:id="438"/>
          </w:p>
          <w:p w14:paraId="7F97685C" w14:textId="77777777" w:rsidR="00520C41" w:rsidRPr="00451BCC" w:rsidRDefault="00520C41" w:rsidP="00520C41">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520C41" w:rsidRPr="00451BCC" w:rsidRDefault="00520C41" w:rsidP="00520C41">
            <w:pPr>
              <w:spacing w:line="259" w:lineRule="auto"/>
              <w:ind w:firstLine="0"/>
              <w:rPr>
                <w:szCs w:val="24"/>
              </w:rPr>
            </w:pPr>
            <w:r w:rsidRPr="00451BCC">
              <w:rPr>
                <w:szCs w:val="24"/>
              </w:rPr>
              <w:t xml:space="preserve"> *   vector&lt;int&gt; v;</w:t>
            </w:r>
          </w:p>
          <w:p w14:paraId="7ADA3ED1" w14:textId="77777777" w:rsidR="00520C41" w:rsidRPr="00451BCC" w:rsidRDefault="00520C41" w:rsidP="00520C41">
            <w:pPr>
              <w:spacing w:line="259" w:lineRule="auto"/>
              <w:ind w:firstLine="0"/>
              <w:rPr>
                <w:szCs w:val="24"/>
              </w:rPr>
            </w:pPr>
            <w:r w:rsidRPr="00451BCC">
              <w:rPr>
                <w:szCs w:val="24"/>
              </w:rPr>
              <w:t xml:space="preserve"> *   BENCHMARK_SUSPEND {</w:t>
            </w:r>
          </w:p>
          <w:p w14:paraId="21A8DC7A" w14:textId="77777777" w:rsidR="00520C41" w:rsidRPr="00451BCC" w:rsidRDefault="00520C41" w:rsidP="00520C41">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520C41" w:rsidRPr="00451BCC" w:rsidRDefault="00520C41" w:rsidP="00520C41">
            <w:pPr>
              <w:spacing w:line="259" w:lineRule="auto"/>
              <w:ind w:firstLine="0"/>
              <w:rPr>
                <w:szCs w:val="24"/>
              </w:rPr>
            </w:pPr>
            <w:r w:rsidRPr="00451BCC">
              <w:rPr>
                <w:szCs w:val="24"/>
              </w:rPr>
              <w:t xml:space="preserve"> *   }</w:t>
            </w:r>
          </w:p>
          <w:p w14:paraId="4C8C7950" w14:textId="77777777" w:rsidR="00520C41" w:rsidRPr="00451BCC" w:rsidRDefault="00520C41" w:rsidP="00520C41">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520C41" w:rsidRPr="00451BCC" w:rsidRDefault="00520C41" w:rsidP="00520C41">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520C41" w:rsidRPr="00451BCC" w:rsidRDefault="00520C41" w:rsidP="00520C41">
            <w:pPr>
              <w:spacing w:line="259" w:lineRule="auto"/>
              <w:ind w:firstLine="0"/>
              <w:rPr>
                <w:szCs w:val="24"/>
              </w:rPr>
            </w:pPr>
            <w:r w:rsidRPr="00451BCC">
              <w:rPr>
                <w:szCs w:val="24"/>
              </w:rPr>
              <w:t xml:space="preserve"> *   }</w:t>
            </w:r>
          </w:p>
          <w:p w14:paraId="3A9E4780" w14:textId="77777777" w:rsidR="00520C41" w:rsidRPr="00451BCC" w:rsidRDefault="00520C41" w:rsidP="00520C41">
            <w:pPr>
              <w:spacing w:line="259" w:lineRule="auto"/>
              <w:ind w:firstLine="0"/>
              <w:rPr>
                <w:szCs w:val="24"/>
              </w:rPr>
            </w:pPr>
            <w:r w:rsidRPr="00451BCC">
              <w:rPr>
                <w:szCs w:val="24"/>
              </w:rPr>
              <w:t xml:space="preserve"> * }</w:t>
            </w:r>
          </w:p>
          <w:p w14:paraId="4588F983" w14:textId="6529BF55" w:rsidR="00520C41" w:rsidRDefault="00520C41" w:rsidP="00520C41">
            <w:pPr>
              <w:spacing w:line="259" w:lineRule="auto"/>
              <w:ind w:firstLine="0"/>
              <w:rPr>
                <w:szCs w:val="24"/>
              </w:rPr>
            </w:pPr>
            <w:r w:rsidRPr="00451BCC">
              <w:rPr>
                <w:szCs w:val="24"/>
              </w:rPr>
              <w:t xml:space="preserve"> */</w:t>
            </w:r>
            <w:commentRangeEnd w:id="438"/>
            <w:r w:rsidR="00AF3653">
              <w:rPr>
                <w:rStyle w:val="CommentReference"/>
              </w:rPr>
              <w:commentReference w:id="438"/>
            </w:r>
          </w:p>
        </w:tc>
        <w:tc>
          <w:tcPr>
            <w:tcW w:w="3595" w:type="dxa"/>
            <w:tcPrChange w:id="439" w:author="blake grills" w:date="2020-03-19T00:13:00Z">
              <w:tcPr>
                <w:tcW w:w="9350" w:type="dxa"/>
              </w:tcPr>
            </w:tcPrChange>
          </w:tcPr>
          <w:p w14:paraId="22B1CA87" w14:textId="63753F46" w:rsidR="00520C41" w:rsidRPr="00451BCC" w:rsidRDefault="00520C41" w:rsidP="00520C41">
            <w:pPr>
              <w:spacing w:line="259" w:lineRule="auto"/>
              <w:ind w:firstLine="0"/>
              <w:rPr>
                <w:szCs w:val="24"/>
              </w:rPr>
            </w:pPr>
            <w:r>
              <w:rPr>
                <w:szCs w:val="24"/>
              </w:rPr>
              <w:t>This comment is a sample of commented out cod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ins w:id="440" w:author="blake grills" w:date="2020-03-18T23:51:00Z"/>
          <w:szCs w:val="24"/>
        </w:rPr>
        <w:sectPr w:rsidR="004B145D" w:rsidSect="00403C1E">
          <w:pgSz w:w="15840" w:h="12240" w:orient="landscape"/>
          <w:pgMar w:top="1440" w:right="1440" w:bottom="1440" w:left="1440" w:header="720" w:footer="720" w:gutter="0"/>
          <w:cols w:space="720"/>
          <w:docGrid w:linePitch="360"/>
        </w:sectPr>
      </w:pPr>
    </w:p>
    <w:p w14:paraId="4CFEA1EC" w14:textId="5A980B8B" w:rsidR="00403C1E" w:rsidRDefault="00C131C0" w:rsidP="00BD27FB">
      <w:pPr>
        <w:jc w:val="both"/>
        <w:rPr>
          <w:szCs w:val="24"/>
        </w:rPr>
      </w:pPr>
      <w:r>
        <w:rPr>
          <w:szCs w:val="24"/>
        </w:rPr>
        <w:lastRenderedPageBreak/>
        <w:t>The final method</w:t>
      </w:r>
      <w:ins w:id="441" w:author="Michael Decker" w:date="2020-03-19T17:46:00Z">
        <w:r w:rsidR="00412B0D">
          <w:rPr>
            <w:szCs w:val="24"/>
          </w:rPr>
          <w:t>s</w:t>
        </w:r>
      </w:ins>
      <w:r>
        <w:rPr>
          <w:szCs w:val="24"/>
        </w:rPr>
        <w:t xml:space="preserve"> for commenting, which is used exclusively in order to comment out code, is </w:t>
      </w:r>
      <w:del w:id="442" w:author="Michael Decker" w:date="2020-03-19T17:46:00Z">
        <w:r w:rsidDel="00412B0D">
          <w:rPr>
            <w:szCs w:val="24"/>
          </w:rPr>
          <w:delText xml:space="preserve">the </w:delText>
        </w:r>
      </w:del>
      <w:ins w:id="443" w:author="Michael Decker" w:date="2020-03-19T17:46:00Z">
        <w:r w:rsidR="00412B0D">
          <w:rPr>
            <w:szCs w:val="24"/>
          </w:rPr>
          <w:t>with</w:t>
        </w:r>
        <w:r w:rsidR="00412B0D">
          <w:rPr>
            <w:szCs w:val="24"/>
          </w:rPr>
          <w:t xml:space="preserve"> </w:t>
        </w:r>
      </w:ins>
      <w:r w:rsidRPr="00412B0D">
        <w:rPr>
          <w:rStyle w:val="Code"/>
          <w:rPrChange w:id="444" w:author="Michael Decker" w:date="2020-03-19T17:46:00Z">
            <w:rPr>
              <w:szCs w:val="24"/>
            </w:rPr>
          </w:rPrChange>
        </w:rPr>
        <w:t>#</w:t>
      </w:r>
      <w:proofErr w:type="gramStart"/>
      <w:r w:rsidRPr="00412B0D">
        <w:rPr>
          <w:rStyle w:val="Code"/>
          <w:rPrChange w:id="445" w:author="Michael Decker" w:date="2020-03-19T17:46:00Z">
            <w:rPr>
              <w:szCs w:val="24"/>
            </w:rPr>
          </w:rPrChange>
        </w:rPr>
        <w:t>if(</w:t>
      </w:r>
      <w:proofErr w:type="gramEnd"/>
      <w:r w:rsidRPr="00412B0D">
        <w:rPr>
          <w:rStyle w:val="Code"/>
          <w:rPrChange w:id="446" w:author="Michael Decker" w:date="2020-03-19T17:46:00Z">
            <w:rPr>
              <w:szCs w:val="24"/>
            </w:rPr>
          </w:rPrChange>
        </w:rPr>
        <w:t>0)</w:t>
      </w:r>
      <w:r>
        <w:rPr>
          <w:szCs w:val="24"/>
        </w:rPr>
        <w:t xml:space="preserve"> </w:t>
      </w:r>
      <w:ins w:id="447" w:author="Michael Decker" w:date="2020-03-19T17:46:00Z">
        <w:r w:rsidR="00412B0D">
          <w:rPr>
            <w:szCs w:val="24"/>
          </w:rPr>
          <w:t xml:space="preserve">or </w:t>
        </w:r>
        <w:r w:rsidR="00412B0D" w:rsidRPr="00412B0D">
          <w:rPr>
            <w:rStyle w:val="Code"/>
            <w:rPrChange w:id="448" w:author="Michael Decker" w:date="2020-03-19T17:46:00Z">
              <w:rPr>
                <w:szCs w:val="24"/>
              </w:rPr>
            </w:rPrChange>
          </w:rPr>
          <w:t>if(0)</w:t>
        </w:r>
        <w:r w:rsidR="00412B0D">
          <w:rPr>
            <w:szCs w:val="24"/>
          </w:rPr>
          <w:t xml:space="preserve"> </w:t>
        </w:r>
      </w:ins>
      <w:r>
        <w:rPr>
          <w:szCs w:val="24"/>
        </w:rPr>
        <w:t>block comment. This method of commenting is used to quickly comment out portions of code</w:t>
      </w:r>
      <w:ins w:id="449" w:author="Michael Decker" w:date="2020-03-19T17:47:00Z">
        <w:r w:rsidR="00854111">
          <w:rPr>
            <w:szCs w:val="24"/>
          </w:rPr>
          <w:t>.  The difference between the two is the first is stripped by the preprocessor while the second</w:t>
        </w:r>
      </w:ins>
      <w:ins w:id="450" w:author="Michael Decker" w:date="2020-03-19T17:48:00Z">
        <w:r w:rsidR="00854111">
          <w:rPr>
            <w:szCs w:val="24"/>
          </w:rPr>
          <w:t xml:space="preserve"> is compiled and can be</w:t>
        </w:r>
      </w:ins>
      <w:del w:id="451" w:author="Michael Decker" w:date="2020-03-19T17:48:00Z">
        <w:r w:rsidDel="00854111">
          <w:rPr>
            <w:szCs w:val="24"/>
          </w:rPr>
          <w:delText xml:space="preserve"> and prevent it from being compiled</w:delText>
        </w:r>
      </w:del>
      <w:ins w:id="452" w:author="Michael Decker" w:date="2020-03-19T17:48:00Z">
        <w:r w:rsidR="00854111">
          <w:rPr>
            <w:szCs w:val="24"/>
          </w:rPr>
          <w:t xml:space="preserve"> execu</w:t>
        </w:r>
        <w:r w:rsidR="00A76524">
          <w:rPr>
            <w:szCs w:val="24"/>
          </w:rPr>
          <w:t>t</w:t>
        </w:r>
        <w:r w:rsidR="00854111">
          <w:rPr>
            <w:szCs w:val="24"/>
          </w:rPr>
          <w:t>ed</w:t>
        </w:r>
      </w:ins>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TAB</w:t>
      </w:r>
      <w:r w:rsidR="00403C1E">
        <w:t>L</w:t>
      </w:r>
      <w:r w:rsidR="00403C1E">
        <w:t xml:space="preserve">E </w:t>
      </w:r>
      <w:r w:rsidR="00403C1E">
        <w:rPr>
          <w:noProof/>
        </w:rPr>
        <w:t>5</w:t>
      </w:r>
      <w:r w:rsidR="00403C1E">
        <w:rPr>
          <w:szCs w:val="24"/>
        </w:rPr>
        <w:fldChar w:fldCharType="end"/>
      </w:r>
      <w:r w:rsidR="00403C1E">
        <w:rPr>
          <w:szCs w:val="24"/>
        </w:rPr>
        <w:t xml:space="preserve"> </w:t>
      </w:r>
      <w:del w:id="453" w:author="blake grills" w:date="2020-03-19T01:14:00Z">
        <w:r w:rsidR="00A02D70" w:rsidDel="00403C1E">
          <w:rPr>
            <w:szCs w:val="24"/>
          </w:rPr>
          <w:delText xml:space="preserve">(TABLE 5) </w:delText>
        </w:r>
      </w:del>
      <w:del w:id="454" w:author="blake grills" w:date="2020-03-19T01:12:00Z">
        <w:r w:rsidR="00A02D70" w:rsidDel="00403C1E">
          <w:rPr>
            <w:szCs w:val="24"/>
          </w:rPr>
          <w:delText>contains five examples of #if(0) comments as well as descriptions of what the comment contains.</w:delText>
        </w:r>
      </w:del>
      <w:r w:rsidR="00403C1E">
        <w:rPr>
          <w:szCs w:val="24"/>
        </w:rPr>
        <w:t xml:space="preserve">contains two examples of commented out code, one using the preprocessing </w:t>
      </w:r>
      <w:r w:rsidR="00403C1E" w:rsidRPr="00A76524">
        <w:rPr>
          <w:rStyle w:val="Code"/>
          <w:rPrChange w:id="455" w:author="Michael Decker" w:date="2020-03-19T17:49:00Z">
            <w:rPr>
              <w:szCs w:val="24"/>
            </w:rPr>
          </w:rPrChange>
        </w:rPr>
        <w:t>#if 0</w:t>
      </w:r>
      <w:r w:rsidR="00403C1E">
        <w:rPr>
          <w:szCs w:val="24"/>
        </w:rPr>
        <w:t xml:space="preserve"> method and the other using the </w:t>
      </w:r>
      <w:r w:rsidR="00403C1E" w:rsidRPr="00A76524">
        <w:rPr>
          <w:rStyle w:val="Code"/>
          <w:rPrChange w:id="456" w:author="Michael Decker" w:date="2020-03-19T17:49:00Z">
            <w:rPr>
              <w:szCs w:val="24"/>
            </w:rPr>
          </w:rPrChange>
        </w:rPr>
        <w:t>if(0)</w:t>
      </w:r>
      <w:r w:rsidR="00403C1E">
        <w:rPr>
          <w:szCs w:val="24"/>
        </w:rPr>
        <w:t xml:space="preserve"> block.</w:t>
      </w:r>
    </w:p>
    <w:p w14:paraId="617FFBB0" w14:textId="643FD58C" w:rsidR="00403C1E" w:rsidRPr="00025D2F" w:rsidRDefault="00403C1E">
      <w:pPr>
        <w:pStyle w:val="Caption"/>
        <w:keepNext/>
        <w:jc w:val="center"/>
        <w:rPr>
          <w:szCs w:val="24"/>
        </w:rPr>
        <w:pPrChange w:id="457" w:author="blake grills" w:date="2020-03-19T01:13:00Z">
          <w:pPr/>
        </w:pPrChange>
      </w:pPr>
      <w:bookmarkStart w:id="458" w:name="_Ref35472861"/>
      <w:r w:rsidRPr="00403C1E">
        <w:rPr>
          <w:sz w:val="24"/>
          <w:szCs w:val="24"/>
          <w:rPrChange w:id="459" w:author="blake grills" w:date="2020-03-19T01:19:00Z">
            <w:rPr/>
          </w:rPrChange>
        </w:rPr>
        <w:t xml:space="preserve">TABLE </w:t>
      </w:r>
      <w:r w:rsidRPr="00403C1E">
        <w:rPr>
          <w:sz w:val="24"/>
          <w:szCs w:val="24"/>
          <w:rPrChange w:id="460" w:author="blake grills" w:date="2020-03-19T01:19:00Z">
            <w:rPr/>
          </w:rPrChange>
        </w:rPr>
        <w:fldChar w:fldCharType="begin"/>
      </w:r>
      <w:r w:rsidRPr="00403C1E">
        <w:rPr>
          <w:sz w:val="24"/>
          <w:szCs w:val="24"/>
          <w:rPrChange w:id="461" w:author="blake grills" w:date="2020-03-19T01:19:00Z">
            <w:rPr/>
          </w:rPrChange>
        </w:rPr>
        <w:instrText xml:space="preserve"> SEQ Table \* ARABIC </w:instrText>
      </w:r>
      <w:r w:rsidRPr="00403C1E">
        <w:rPr>
          <w:sz w:val="24"/>
          <w:szCs w:val="24"/>
          <w:rPrChange w:id="462" w:author="blake grills" w:date="2020-03-19T01:19:00Z">
            <w:rPr/>
          </w:rPrChange>
        </w:rPr>
        <w:fldChar w:fldCharType="separate"/>
      </w:r>
      <w:r w:rsidR="00B26D4D">
        <w:rPr>
          <w:noProof/>
          <w:sz w:val="24"/>
          <w:szCs w:val="24"/>
        </w:rPr>
        <w:t>5</w:t>
      </w:r>
      <w:r w:rsidRPr="00403C1E">
        <w:rPr>
          <w:sz w:val="24"/>
          <w:szCs w:val="24"/>
          <w:rPrChange w:id="463" w:author="blake grills" w:date="2020-03-19T01:19:00Z">
            <w:rPr/>
          </w:rPrChange>
        </w:rPr>
        <w:fldChar w:fldCharType="end"/>
      </w:r>
      <w:bookmarkEnd w:id="458"/>
      <w:r w:rsidRPr="00403C1E">
        <w:rPr>
          <w:sz w:val="24"/>
          <w:szCs w:val="24"/>
          <w:rPrChange w:id="464" w:author="blake grills" w:date="2020-03-19T01:19:00Z">
            <w:rPr/>
          </w:rPrChange>
        </w:rPr>
        <w:t xml:space="preserve">. </w:t>
      </w:r>
      <w:r w:rsidRPr="00403C1E">
        <w:rPr>
          <w:smallCaps/>
          <w:sz w:val="24"/>
          <w:szCs w:val="24"/>
          <w:rPrChange w:id="465" w:author="blake grills" w:date="2020-03-19T01:19:00Z">
            <w:rPr/>
          </w:rPrChange>
        </w:rPr>
        <w:t xml:space="preserve">The first cell of this table contains code which has been commented out using the preprocessor method #if. The second cell contains the same commented out code which has been commented out using a standard </w:t>
      </w:r>
      <w:proofErr w:type="gramStart"/>
      <w:r w:rsidRPr="00403C1E">
        <w:rPr>
          <w:smallCaps/>
          <w:sz w:val="24"/>
          <w:szCs w:val="24"/>
          <w:rPrChange w:id="466" w:author="blake grills" w:date="2020-03-19T01:19:00Z">
            <w:rPr/>
          </w:rPrChange>
        </w:rPr>
        <w:t>if(</w:t>
      </w:r>
      <w:proofErr w:type="gramEnd"/>
      <w:r w:rsidRPr="00403C1E">
        <w:rPr>
          <w:smallCaps/>
          <w:sz w:val="24"/>
          <w:szCs w:val="24"/>
          <w:rPrChange w:id="467" w:author="blake grills" w:date="2020-03-19T01:19:00Z">
            <w:rPr/>
          </w:rPrChange>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11585479" w:rsidR="00403C1E" w:rsidRDefault="00403C1E" w:rsidP="00BD27FB">
            <w:pPr>
              <w:ind w:firstLine="0"/>
              <w:jc w:val="both"/>
              <w:rPr>
                <w:rStyle w:val="Code"/>
              </w:rPr>
            </w:pPr>
            <w:r>
              <w:rPr>
                <w:rStyle w:val="Code"/>
              </w:rPr>
              <w:t xml:space="preserve">    </w:t>
            </w:r>
            <w:ins w:id="468" w:author="Michael Decker" w:date="2020-03-19T17:49:00Z">
              <w:r w:rsidR="00A76524">
                <w:rPr>
                  <w:rStyle w:val="Code"/>
                </w:rPr>
                <w:t>f</w:t>
              </w:r>
            </w:ins>
            <w:del w:id="469" w:author="Michael Decker" w:date="2020-03-19T17:49:00Z">
              <w:r w:rsidDel="00A76524">
                <w:rPr>
                  <w:rStyle w:val="Code"/>
                </w:rPr>
                <w:delText>F</w:delText>
              </w:r>
            </w:del>
            <w:proofErr w:type="gramStart"/>
            <w:r>
              <w:rPr>
                <w:rStyle w:val="Code"/>
              </w:rPr>
              <w:t>or(</w:t>
            </w:r>
            <w:proofErr w:type="gramEnd"/>
            <w:r>
              <w:rPr>
                <w:rStyle w:val="Code"/>
              </w:rPr>
              <w:t xml:space="preserve">int i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403C1E" w:rsidRDefault="00403C1E" w:rsidP="00BD27FB">
            <w:pPr>
              <w:ind w:firstLine="0"/>
              <w:jc w:val="both"/>
              <w:rPr>
                <w:rStyle w:val="Code"/>
                <w:rPrChange w:id="470" w:author="blake grills" w:date="2020-03-19T01:14:00Z">
                  <w:rPr>
                    <w:szCs w:val="24"/>
                  </w:rPr>
                </w:rPrChang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04AD4F2C" w:rsidR="00403C1E" w:rsidRDefault="00403C1E" w:rsidP="00403C1E">
            <w:pPr>
              <w:ind w:firstLine="0"/>
              <w:jc w:val="both"/>
              <w:rPr>
                <w:rStyle w:val="Code"/>
              </w:rPr>
            </w:pPr>
            <w:r>
              <w:rPr>
                <w:rStyle w:val="Code"/>
              </w:rPr>
              <w:t xml:space="preserve">    </w:t>
            </w:r>
            <w:ins w:id="471" w:author="Michael Decker" w:date="2020-03-19T17:49:00Z">
              <w:r w:rsidR="00A76524">
                <w:rPr>
                  <w:rStyle w:val="Code"/>
                </w:rPr>
                <w:t>f</w:t>
              </w:r>
            </w:ins>
            <w:del w:id="472" w:author="Michael Decker" w:date="2020-03-19T17:49:00Z">
              <w:r w:rsidDel="00A76524">
                <w:rPr>
                  <w:rStyle w:val="Code"/>
                </w:rPr>
                <w:delText>F</w:delText>
              </w:r>
            </w:del>
            <w:proofErr w:type="gramStart"/>
            <w:r>
              <w:rPr>
                <w:rStyle w:val="Code"/>
              </w:rPr>
              <w:t>or(</w:t>
            </w:r>
            <w:proofErr w:type="gramEnd"/>
            <w:r>
              <w:rPr>
                <w:rStyle w:val="Code"/>
              </w:rPr>
              <w:t xml:space="preserve">int i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403C1E" w:rsidRDefault="00403C1E" w:rsidP="00BD27FB">
            <w:pPr>
              <w:ind w:firstLine="0"/>
              <w:jc w:val="both"/>
              <w:rPr>
                <w:rStyle w:val="Code"/>
                <w:rPrChange w:id="473" w:author="blake grills" w:date="2020-03-19T01:16:00Z">
                  <w:rPr>
                    <w:szCs w:val="24"/>
                  </w:rPr>
                </w:rPrChange>
              </w:rPr>
            </w:pPr>
            <w:r>
              <w:rPr>
                <w:rStyle w:val="Code"/>
              </w:rPr>
              <w:t>}</w:t>
            </w:r>
          </w:p>
        </w:tc>
      </w:tr>
    </w:tbl>
    <w:p w14:paraId="71ECFF53" w14:textId="2007240C" w:rsidR="00310BAD" w:rsidRDefault="00403C1E" w:rsidP="00BD27FB">
      <w:pPr>
        <w:jc w:val="both"/>
        <w:rPr>
          <w:szCs w:val="24"/>
        </w:rPr>
      </w:pPr>
      <w:r>
        <w:rPr>
          <w:szCs w:val="24"/>
        </w:rPr>
        <w:t xml:space="preserve"> </w:t>
      </w:r>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474" w:name="_Ref34250973"/>
    </w:p>
    <w:bookmarkEnd w:id="474"/>
    <w:p w14:paraId="024F3406" w14:textId="2ED03B7D" w:rsidR="004C4088" w:rsidRDefault="004C4088" w:rsidP="004C4088">
      <w:pPr>
        <w:rPr>
          <w:b/>
          <w:bCs/>
          <w:sz w:val="32"/>
          <w:szCs w:val="32"/>
        </w:rPr>
      </w:pPr>
      <w:r>
        <w:tab/>
      </w:r>
      <w:r>
        <w:tab/>
      </w:r>
      <w:r>
        <w:tab/>
      </w:r>
      <w:r>
        <w:tab/>
        <w:t xml:space="preserve">          </w:t>
      </w:r>
      <w:commentRangeStart w:id="475"/>
      <w:r w:rsidRPr="004C4088">
        <w:rPr>
          <w:b/>
          <w:bCs/>
          <w:sz w:val="32"/>
          <w:szCs w:val="32"/>
        </w:rPr>
        <w:t>srcML</w:t>
      </w:r>
      <w:commentRangeEnd w:id="475"/>
      <w:r w:rsidR="00E90326">
        <w:rPr>
          <w:rStyle w:val="CommentReference"/>
        </w:rPr>
        <w:commentReference w:id="475"/>
      </w:r>
    </w:p>
    <w:p w14:paraId="636C3C64" w14:textId="7D1530F8"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ins w:id="476" w:author="Michael Decker" w:date="2020-03-19T17:49:00Z">
        <w:r w:rsidR="005D2BCD">
          <w:rPr>
            <w:rFonts w:cs="Times New Roman"/>
            <w:szCs w:val="24"/>
          </w:rPr>
          <w:t>and so</w:t>
        </w:r>
      </w:ins>
      <w:del w:id="477" w:author="Michael Decker" w:date="2020-03-19T17:50:00Z">
        <w:r w:rsidRPr="002248ED" w:rsidDel="005D2BCD">
          <w:rPr>
            <w:rFonts w:cs="Times New Roman"/>
            <w:szCs w:val="24"/>
          </w:rPr>
          <w:delText>w</w:delText>
        </w:r>
      </w:del>
      <w:ins w:id="478" w:author="Michael Decker" w:date="2020-03-19T17:50:00Z">
        <w:r w:rsidR="005D2BCD">
          <w:rPr>
            <w:rFonts w:cs="Times New Roman"/>
            <w:szCs w:val="24"/>
          </w:rPr>
          <w:t xml:space="preserve"> you</w:t>
        </w:r>
      </w:ins>
      <w:del w:id="479" w:author="Michael Decker" w:date="2020-03-19T17:50:00Z">
        <w:r w:rsidRPr="002248ED" w:rsidDel="005D2BCD">
          <w:rPr>
            <w:rFonts w:cs="Times New Roman"/>
            <w:szCs w:val="24"/>
          </w:rPr>
          <w:delText>e</w:delText>
        </w:r>
      </w:del>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del w:id="480" w:author="blake grills" w:date="2020-03-19T14:37:00Z">
        <w:r w:rsidRPr="002248ED" w:rsidDel="00B26D4D">
          <w:rPr>
            <w:rFonts w:cs="Times New Roman"/>
            <w:szCs w:val="24"/>
          </w:rPr>
          <w:delText>A</w:delText>
        </w:r>
        <w:r w:rsidDel="00B26D4D">
          <w:rPr>
            <w:rFonts w:cs="Times New Roman"/>
            <w:szCs w:val="24"/>
          </w:rPr>
          <w:delText xml:space="preserve"> major</w:delText>
        </w:r>
        <w:r w:rsidRPr="002248ED" w:rsidDel="00B26D4D">
          <w:rPr>
            <w:rFonts w:cs="Times New Roman"/>
            <w:szCs w:val="24"/>
          </w:rPr>
          <w:delText xml:space="preserve"> reason that </w:delText>
        </w:r>
      </w:del>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7CD06A0F" w:rsidR="007E7142" w:rsidRPr="00282235" w:rsidRDefault="007E7142">
      <w:pPr>
        <w:ind w:firstLine="0"/>
        <w:jc w:val="center"/>
        <w:rPr>
          <w:rStyle w:val="Code"/>
          <w:sz w:val="19"/>
          <w:szCs w:val="19"/>
        </w:rPr>
        <w:pPrChange w:id="481" w:author="blake grills" w:date="2020-03-19T16:10:00Z">
          <w:pPr/>
        </w:pPrChange>
      </w:pPr>
      <w:proofErr w:type="spellStart"/>
      <w:r w:rsidRPr="00282235">
        <w:rPr>
          <w:rStyle w:val="Code"/>
          <w:sz w:val="19"/>
          <w:szCs w:val="19"/>
        </w:rPr>
        <w:t>srcml</w:t>
      </w:r>
      <w:proofErr w:type="spellEnd"/>
      <w:r w:rsidRPr="00282235">
        <w:rPr>
          <w:rStyle w:val="Code"/>
          <w:sz w:val="19"/>
          <w:szCs w:val="19"/>
        </w:rPr>
        <w:t xml:space="preserve"> --verbose </w:t>
      </w:r>
      <w:del w:id="482" w:author="Michael Decker" w:date="2020-03-19T17:50:00Z">
        <w:r w:rsidRPr="00282235" w:rsidDel="00282235">
          <w:rPr>
            <w:rStyle w:val="Code"/>
            <w:sz w:val="19"/>
            <w:szCs w:val="19"/>
          </w:rPr>
          <w:delText>E:\Work\school\ThesisProject\</w:delText>
        </w:r>
      </w:del>
      <w:r w:rsidRPr="00282235">
        <w:rPr>
          <w:rStyle w:val="Code"/>
          <w:sz w:val="19"/>
          <w:szCs w:val="19"/>
        </w:rPr>
        <w:t>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pPr>
        <w:ind w:firstLine="0"/>
        <w:rPr>
          <w:rFonts w:cs="Times New Roman"/>
          <w:szCs w:val="24"/>
        </w:rPr>
        <w:sectPr w:rsidR="007E7142" w:rsidSect="004B145D">
          <w:pgSz w:w="12240" w:h="15840"/>
          <w:pgMar w:top="1440" w:right="1440" w:bottom="1440" w:left="1440" w:header="720" w:footer="720" w:gutter="0"/>
          <w:cols w:space="720"/>
          <w:docGrid w:linePitch="360"/>
        </w:sectPr>
        <w:pPrChange w:id="483" w:author="blake grills" w:date="2020-03-19T16:11:00Z">
          <w:pPr/>
        </w:pPrChange>
      </w:pPr>
      <w:r>
        <w:rPr>
          <w:rFonts w:cs="Times New Roman"/>
          <w:szCs w:val="24"/>
        </w:rPr>
        <w:lastRenderedPageBreak/>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operators, controls and blocks. It is important to note that certain symbols can not be visualized in XML, for example, the less than symbol in the control block of the for loop is visualized as &amp;lt;.</w:t>
      </w:r>
    </w:p>
    <w:p w14:paraId="025580E6" w14:textId="62C6C21E" w:rsidR="00B26D4D" w:rsidRPr="00546A5A" w:rsidRDefault="00B26D4D">
      <w:pPr>
        <w:pStyle w:val="Caption"/>
        <w:keepNext/>
        <w:jc w:val="center"/>
        <w:rPr>
          <w:szCs w:val="24"/>
        </w:rPr>
        <w:pPrChange w:id="484" w:author="blake grills" w:date="2020-03-19T14:38:00Z">
          <w:pPr/>
        </w:pPrChange>
      </w:pPr>
      <w:bookmarkStart w:id="485" w:name="_Ref35526509"/>
      <w:r w:rsidRPr="005D5075">
        <w:rPr>
          <w:sz w:val="24"/>
          <w:szCs w:val="24"/>
          <w:rPrChange w:id="486" w:author="blake grills" w:date="2020-03-19T16:07:00Z">
            <w:rPr>
              <w:i/>
              <w:iCs/>
            </w:rPr>
          </w:rPrChange>
        </w:rPr>
        <w:lastRenderedPageBreak/>
        <w:t xml:space="preserve">TABLE </w:t>
      </w:r>
      <w:r w:rsidRPr="005D5075">
        <w:rPr>
          <w:sz w:val="24"/>
          <w:szCs w:val="24"/>
          <w:rPrChange w:id="487" w:author="blake grills" w:date="2020-03-19T16:07:00Z">
            <w:rPr>
              <w:i/>
              <w:iCs/>
            </w:rPr>
          </w:rPrChange>
        </w:rPr>
        <w:fldChar w:fldCharType="begin"/>
      </w:r>
      <w:r w:rsidRPr="005D5075">
        <w:rPr>
          <w:sz w:val="24"/>
          <w:szCs w:val="24"/>
          <w:rPrChange w:id="488" w:author="blake grills" w:date="2020-03-19T16:07:00Z">
            <w:rPr>
              <w:i/>
              <w:iCs/>
            </w:rPr>
          </w:rPrChange>
        </w:rPr>
        <w:instrText xml:space="preserve"> SEQ Table \* ARABIC </w:instrText>
      </w:r>
      <w:r w:rsidRPr="005D5075">
        <w:rPr>
          <w:sz w:val="24"/>
          <w:szCs w:val="24"/>
          <w:rPrChange w:id="489" w:author="blake grills" w:date="2020-03-19T16:07:00Z">
            <w:rPr>
              <w:i/>
              <w:iCs/>
            </w:rPr>
          </w:rPrChange>
        </w:rPr>
        <w:fldChar w:fldCharType="separate"/>
      </w:r>
      <w:r w:rsidRPr="005D5075">
        <w:rPr>
          <w:noProof/>
          <w:sz w:val="24"/>
          <w:szCs w:val="24"/>
          <w:rPrChange w:id="490" w:author="blake grills" w:date="2020-03-19T16:07:00Z">
            <w:rPr>
              <w:i/>
              <w:iCs/>
              <w:noProof/>
            </w:rPr>
          </w:rPrChange>
        </w:rPr>
        <w:t>6</w:t>
      </w:r>
      <w:r w:rsidRPr="005D5075">
        <w:rPr>
          <w:sz w:val="24"/>
          <w:szCs w:val="24"/>
          <w:rPrChange w:id="491" w:author="blake grills" w:date="2020-03-19T16:07:00Z">
            <w:rPr>
              <w:i/>
              <w:iCs/>
            </w:rPr>
          </w:rPrChange>
        </w:rPr>
        <w:fldChar w:fldCharType="end"/>
      </w:r>
      <w:bookmarkEnd w:id="485"/>
      <w:r w:rsidRPr="005D5075">
        <w:rPr>
          <w:sz w:val="24"/>
          <w:szCs w:val="24"/>
          <w:rPrChange w:id="492" w:author="blake grills" w:date="2020-03-19T16:07:00Z">
            <w:rPr>
              <w:i/>
              <w:iCs/>
            </w:rPr>
          </w:rPrChange>
        </w:rPr>
        <w:t>.</w:t>
      </w:r>
      <w:r w:rsidR="005D5075" w:rsidRPr="005D5075">
        <w:rPr>
          <w:sz w:val="24"/>
          <w:szCs w:val="24"/>
          <w:rPrChange w:id="493" w:author="blake grills" w:date="2020-03-19T16:07:00Z">
            <w:rPr>
              <w:i/>
              <w:iCs/>
            </w:rPr>
          </w:rPrChange>
        </w:rPr>
        <w:t xml:space="preserve"> </w:t>
      </w:r>
      <w:r w:rsidR="005D5075" w:rsidRPr="005D5075">
        <w:rPr>
          <w:smallCaps/>
          <w:sz w:val="24"/>
          <w:szCs w:val="24"/>
          <w:rPrChange w:id="494" w:author="blake grills" w:date="2020-03-19T16:07:00Z">
            <w:rPr>
              <w:i/>
              <w:iCs/>
            </w:rPr>
          </w:rPrChange>
        </w:rPr>
        <w:t>The top block of the table provides a small sample function written in C++. The bottom block of the table provides the same code after it has been translated to XML using srcML. Each line of the function has been broken down and each piece is then tagged.</w:t>
      </w:r>
      <w:r w:rsidR="005D5075" w:rsidRPr="005D5075">
        <w:rPr>
          <w:sz w:val="24"/>
          <w:szCs w:val="24"/>
          <w:rPrChange w:id="495" w:author="blake grills" w:date="2020-03-19T16:07:00Z">
            <w:rPr>
              <w:i/>
              <w:iCs/>
            </w:rPr>
          </w:rPrChange>
        </w:rPr>
        <w:t xml:space="preserve"> </w:t>
      </w:r>
    </w:p>
    <w:tbl>
      <w:tblPr>
        <w:tblStyle w:val="TableGrid"/>
        <w:tblW w:w="13675" w:type="dxa"/>
        <w:tblLook w:val="04A0" w:firstRow="1" w:lastRow="0" w:firstColumn="1" w:lastColumn="0" w:noHBand="0" w:noVBand="1"/>
        <w:tblPrChange w:id="496" w:author="blake grills" w:date="2020-03-19T15:56:00Z">
          <w:tblPr>
            <w:tblStyle w:val="TableGrid"/>
            <w:tblW w:w="0" w:type="auto"/>
            <w:tblLook w:val="04A0" w:firstRow="1" w:lastRow="0" w:firstColumn="1" w:lastColumn="0" w:noHBand="0" w:noVBand="1"/>
          </w:tblPr>
        </w:tblPrChange>
      </w:tblPr>
      <w:tblGrid>
        <w:gridCol w:w="13675"/>
        <w:tblGridChange w:id="497">
          <w:tblGrid>
            <w:gridCol w:w="11306"/>
          </w:tblGrid>
        </w:tblGridChange>
      </w:tblGrid>
      <w:tr w:rsidR="00B26D4D" w14:paraId="0FC5A390" w14:textId="77777777" w:rsidTr="00C26694">
        <w:tc>
          <w:tcPr>
            <w:tcW w:w="13675" w:type="dxa"/>
            <w:tcPrChange w:id="498" w:author="blake grills" w:date="2020-03-19T15:56:00Z">
              <w:tcPr>
                <w:tcW w:w="9350" w:type="dxa"/>
              </w:tcPr>
            </w:tcPrChange>
          </w:tcPr>
          <w:p w14:paraId="4FFD30A4" w14:textId="60D9B7C7" w:rsidR="00C26694" w:rsidRPr="00C26694" w:rsidRDefault="00C26694">
            <w:pPr>
              <w:spacing w:line="276" w:lineRule="auto"/>
              <w:ind w:firstLine="0"/>
              <w:rPr>
                <w:rStyle w:val="Code"/>
                <w:rPrChange w:id="499" w:author="blake grills" w:date="2020-03-19T15:44:00Z">
                  <w:rPr>
                    <w:rFonts w:cs="Times New Roman"/>
                    <w:szCs w:val="24"/>
                  </w:rPr>
                </w:rPrChange>
              </w:rPr>
              <w:pPrChange w:id="500" w:author="blake grills" w:date="2020-03-19T15:44:00Z">
                <w:pPr>
                  <w:ind w:firstLine="0"/>
                </w:pPr>
              </w:pPrChange>
            </w:pPr>
            <w:r w:rsidRPr="00C26694">
              <w:rPr>
                <w:rStyle w:val="Code"/>
                <w:rPrChange w:id="501" w:author="blake grills" w:date="2020-03-19T15:44:00Z">
                  <w:rPr>
                    <w:rFonts w:cs="Times New Roman"/>
                    <w:szCs w:val="24"/>
                  </w:rPr>
                </w:rPrChange>
              </w:rPr>
              <w:t xml:space="preserve">int </w:t>
            </w:r>
            <w:commentRangeStart w:id="502"/>
            <w:proofErr w:type="gramStart"/>
            <w:r w:rsidRPr="00C26694">
              <w:rPr>
                <w:rStyle w:val="Code"/>
                <w:rPrChange w:id="503" w:author="blake grills" w:date="2020-03-19T15:44:00Z">
                  <w:rPr>
                    <w:rFonts w:cs="Times New Roman"/>
                    <w:szCs w:val="24"/>
                  </w:rPr>
                </w:rPrChange>
              </w:rPr>
              <w:t>main(</w:t>
            </w:r>
            <w:proofErr w:type="gramEnd"/>
            <w:r w:rsidRPr="00C26694">
              <w:rPr>
                <w:rStyle w:val="Code"/>
                <w:rPrChange w:id="504" w:author="blake grills" w:date="2020-03-19T15:44:00Z">
                  <w:rPr>
                    <w:rFonts w:cs="Times New Roman"/>
                    <w:szCs w:val="24"/>
                  </w:rPr>
                </w:rPrChange>
              </w:rPr>
              <w:t>)</w:t>
            </w:r>
            <w:r w:rsidR="005D5075">
              <w:rPr>
                <w:rStyle w:val="Code"/>
              </w:rPr>
              <w:t>{</w:t>
            </w:r>
          </w:p>
          <w:p w14:paraId="3F3FDCBE" w14:textId="77777777" w:rsidR="00C26694" w:rsidRPr="00C26694" w:rsidRDefault="00C26694">
            <w:pPr>
              <w:spacing w:line="276" w:lineRule="auto"/>
              <w:ind w:firstLine="0"/>
              <w:rPr>
                <w:rStyle w:val="Code"/>
                <w:rPrChange w:id="505" w:author="blake grills" w:date="2020-03-19T15:44:00Z">
                  <w:rPr>
                    <w:rFonts w:cs="Times New Roman"/>
                    <w:szCs w:val="24"/>
                  </w:rPr>
                </w:rPrChange>
              </w:rPr>
              <w:pPrChange w:id="506" w:author="blake grills" w:date="2020-03-19T15:44:00Z">
                <w:pPr>
                  <w:ind w:firstLine="0"/>
                </w:pPr>
              </w:pPrChange>
            </w:pPr>
            <w:r w:rsidRPr="00C26694">
              <w:rPr>
                <w:rStyle w:val="Code"/>
                <w:rPrChange w:id="507" w:author="blake grills" w:date="2020-03-19T15:44:00Z">
                  <w:rPr>
                    <w:rFonts w:cs="Times New Roman"/>
                    <w:szCs w:val="24"/>
                  </w:rPr>
                </w:rPrChange>
              </w:rPr>
              <w:t xml:space="preserve">    int a = 0;</w:t>
            </w:r>
            <w:commentRangeEnd w:id="502"/>
            <w:r w:rsidR="00282235">
              <w:rPr>
                <w:rStyle w:val="CommentReference"/>
              </w:rPr>
              <w:commentReference w:id="502"/>
            </w:r>
          </w:p>
          <w:p w14:paraId="100444B6" w14:textId="77777777" w:rsidR="00C26694" w:rsidRPr="00C26694" w:rsidRDefault="00C26694">
            <w:pPr>
              <w:spacing w:line="276" w:lineRule="auto"/>
              <w:ind w:firstLine="0"/>
              <w:rPr>
                <w:rStyle w:val="Code"/>
                <w:rPrChange w:id="508" w:author="blake grills" w:date="2020-03-19T15:44:00Z">
                  <w:rPr>
                    <w:rFonts w:cs="Times New Roman"/>
                    <w:szCs w:val="24"/>
                  </w:rPr>
                </w:rPrChange>
              </w:rPr>
              <w:pPrChange w:id="509" w:author="blake grills" w:date="2020-03-19T15:44:00Z">
                <w:pPr>
                  <w:ind w:firstLine="0"/>
                </w:pPr>
              </w:pPrChange>
            </w:pPr>
            <w:r w:rsidRPr="00C26694">
              <w:rPr>
                <w:rStyle w:val="Code"/>
                <w:rPrChange w:id="510" w:author="blake grills" w:date="2020-03-19T15:44:00Z">
                  <w:rPr>
                    <w:rFonts w:cs="Times New Roman"/>
                    <w:szCs w:val="24"/>
                  </w:rPr>
                </w:rPrChange>
              </w:rPr>
              <w:t xml:space="preserve">    </w:t>
            </w:r>
            <w:proofErr w:type="gramStart"/>
            <w:r w:rsidRPr="00C26694">
              <w:rPr>
                <w:rStyle w:val="Code"/>
                <w:rPrChange w:id="511" w:author="blake grills" w:date="2020-03-19T15:44:00Z">
                  <w:rPr>
                    <w:rFonts w:cs="Times New Roman"/>
                    <w:szCs w:val="24"/>
                  </w:rPr>
                </w:rPrChange>
              </w:rPr>
              <w:t>for</w:t>
            </w:r>
            <w:commentRangeStart w:id="512"/>
            <w:r w:rsidRPr="00C26694">
              <w:rPr>
                <w:rStyle w:val="Code"/>
                <w:rPrChange w:id="513" w:author="blake grills" w:date="2020-03-19T15:44:00Z">
                  <w:rPr>
                    <w:rFonts w:cs="Times New Roman"/>
                    <w:szCs w:val="24"/>
                  </w:rPr>
                </w:rPrChange>
              </w:rPr>
              <w:t>(</w:t>
            </w:r>
            <w:proofErr w:type="gramEnd"/>
            <w:r w:rsidRPr="00C26694">
              <w:rPr>
                <w:rStyle w:val="Code"/>
                <w:rPrChange w:id="514" w:author="blake grills" w:date="2020-03-19T15:44:00Z">
                  <w:rPr>
                    <w:rFonts w:cs="Times New Roman"/>
                    <w:szCs w:val="24"/>
                  </w:rPr>
                </w:rPrChange>
              </w:rPr>
              <w:t xml:space="preserve">int </w:t>
            </w:r>
            <w:proofErr w:type="spellStart"/>
            <w:r w:rsidRPr="00C26694">
              <w:rPr>
                <w:rStyle w:val="Code"/>
                <w:rPrChange w:id="515" w:author="blake grills" w:date="2020-03-19T15:44:00Z">
                  <w:rPr>
                    <w:rFonts w:cs="Times New Roman"/>
                    <w:szCs w:val="24"/>
                  </w:rPr>
                </w:rPrChange>
              </w:rPr>
              <w:t>i</w:t>
            </w:r>
            <w:proofErr w:type="spellEnd"/>
            <w:r w:rsidRPr="00C26694">
              <w:rPr>
                <w:rStyle w:val="Code"/>
                <w:rPrChange w:id="516" w:author="blake grills" w:date="2020-03-19T15:44:00Z">
                  <w:rPr>
                    <w:rFonts w:cs="Times New Roman"/>
                    <w:szCs w:val="24"/>
                  </w:rPr>
                </w:rPrChange>
              </w:rPr>
              <w:t xml:space="preserve"> = 0; </w:t>
            </w:r>
            <w:proofErr w:type="spellStart"/>
            <w:r w:rsidRPr="00C26694">
              <w:rPr>
                <w:rStyle w:val="Code"/>
                <w:rPrChange w:id="517" w:author="blake grills" w:date="2020-03-19T15:44:00Z">
                  <w:rPr>
                    <w:rFonts w:cs="Times New Roman"/>
                    <w:szCs w:val="24"/>
                  </w:rPr>
                </w:rPrChange>
              </w:rPr>
              <w:t>i</w:t>
            </w:r>
            <w:proofErr w:type="spellEnd"/>
            <w:r w:rsidRPr="00C26694">
              <w:rPr>
                <w:rStyle w:val="Code"/>
                <w:rPrChange w:id="518" w:author="blake grills" w:date="2020-03-19T15:44:00Z">
                  <w:rPr>
                    <w:rFonts w:cs="Times New Roman"/>
                    <w:szCs w:val="24"/>
                  </w:rPr>
                </w:rPrChange>
              </w:rPr>
              <w:t xml:space="preserve"> &lt; 15; ++</w:t>
            </w:r>
            <w:proofErr w:type="spellStart"/>
            <w:r w:rsidRPr="00C26694">
              <w:rPr>
                <w:rStyle w:val="Code"/>
                <w:rPrChange w:id="519" w:author="blake grills" w:date="2020-03-19T15:44:00Z">
                  <w:rPr>
                    <w:rFonts w:cs="Times New Roman"/>
                    <w:szCs w:val="24"/>
                  </w:rPr>
                </w:rPrChange>
              </w:rPr>
              <w:t>i</w:t>
            </w:r>
            <w:proofErr w:type="spellEnd"/>
            <w:r w:rsidRPr="00C26694">
              <w:rPr>
                <w:rStyle w:val="Code"/>
                <w:rPrChange w:id="520" w:author="blake grills" w:date="2020-03-19T15:44:00Z">
                  <w:rPr>
                    <w:rFonts w:cs="Times New Roman"/>
                    <w:szCs w:val="24"/>
                  </w:rPr>
                </w:rPrChange>
              </w:rPr>
              <w:t>){</w:t>
            </w:r>
            <w:commentRangeEnd w:id="512"/>
            <w:r w:rsidR="00282235">
              <w:rPr>
                <w:rStyle w:val="CommentReference"/>
              </w:rPr>
              <w:commentReference w:id="512"/>
            </w:r>
          </w:p>
          <w:p w14:paraId="0ECCABDF" w14:textId="77777777" w:rsidR="00C26694" w:rsidRPr="00C26694" w:rsidRDefault="00C26694">
            <w:pPr>
              <w:spacing w:line="276" w:lineRule="auto"/>
              <w:ind w:firstLine="0"/>
              <w:rPr>
                <w:rStyle w:val="Code"/>
                <w:rPrChange w:id="521" w:author="blake grills" w:date="2020-03-19T15:44:00Z">
                  <w:rPr>
                    <w:rFonts w:cs="Times New Roman"/>
                    <w:szCs w:val="24"/>
                  </w:rPr>
                </w:rPrChange>
              </w:rPr>
              <w:pPrChange w:id="522" w:author="blake grills" w:date="2020-03-19T15:44:00Z">
                <w:pPr>
                  <w:ind w:firstLine="0"/>
                </w:pPr>
              </w:pPrChange>
            </w:pPr>
            <w:r w:rsidRPr="00C26694">
              <w:rPr>
                <w:rStyle w:val="Code"/>
                <w:rPrChange w:id="523" w:author="blake grills" w:date="2020-03-19T15:44:00Z">
                  <w:rPr>
                    <w:rFonts w:cs="Times New Roman"/>
                    <w:szCs w:val="24"/>
                  </w:rPr>
                </w:rPrChange>
              </w:rPr>
              <w:t xml:space="preserve">        a += </w:t>
            </w:r>
            <w:proofErr w:type="spellStart"/>
            <w:r w:rsidRPr="00C26694">
              <w:rPr>
                <w:rStyle w:val="Code"/>
                <w:rPrChange w:id="524" w:author="blake grills" w:date="2020-03-19T15:44:00Z">
                  <w:rPr>
                    <w:rFonts w:cs="Times New Roman"/>
                    <w:szCs w:val="24"/>
                  </w:rPr>
                </w:rPrChange>
              </w:rPr>
              <w:t>i</w:t>
            </w:r>
            <w:proofErr w:type="spellEnd"/>
            <w:r w:rsidRPr="00C26694">
              <w:rPr>
                <w:rStyle w:val="Code"/>
                <w:rPrChange w:id="525" w:author="blake grills" w:date="2020-03-19T15:44:00Z">
                  <w:rPr>
                    <w:rFonts w:cs="Times New Roman"/>
                    <w:szCs w:val="24"/>
                  </w:rPr>
                </w:rPrChange>
              </w:rPr>
              <w:t>;</w:t>
            </w:r>
          </w:p>
          <w:p w14:paraId="5CEA54DD" w14:textId="77777777" w:rsidR="00C26694" w:rsidRPr="00C26694" w:rsidRDefault="00C26694">
            <w:pPr>
              <w:spacing w:line="276" w:lineRule="auto"/>
              <w:ind w:firstLine="0"/>
              <w:rPr>
                <w:rStyle w:val="Code"/>
                <w:rPrChange w:id="526" w:author="blake grills" w:date="2020-03-19T15:44:00Z">
                  <w:rPr>
                    <w:rFonts w:cs="Times New Roman"/>
                    <w:szCs w:val="24"/>
                  </w:rPr>
                </w:rPrChange>
              </w:rPr>
              <w:pPrChange w:id="527" w:author="blake grills" w:date="2020-03-19T15:44:00Z">
                <w:pPr>
                  <w:ind w:firstLine="0"/>
                </w:pPr>
              </w:pPrChange>
            </w:pPr>
            <w:r w:rsidRPr="00C26694">
              <w:rPr>
                <w:rStyle w:val="Code"/>
                <w:rPrChange w:id="528" w:author="blake grills" w:date="2020-03-19T15:44:00Z">
                  <w:rPr>
                    <w:rFonts w:cs="Times New Roman"/>
                    <w:szCs w:val="24"/>
                  </w:rPr>
                </w:rPrChange>
              </w:rPr>
              <w:t xml:space="preserve">    }</w:t>
            </w:r>
          </w:p>
          <w:p w14:paraId="24C68DBC" w14:textId="77777777" w:rsidR="00C26694" w:rsidRPr="00C26694" w:rsidRDefault="00C26694">
            <w:pPr>
              <w:spacing w:line="276" w:lineRule="auto"/>
              <w:ind w:firstLine="0"/>
              <w:rPr>
                <w:rStyle w:val="Code"/>
                <w:rPrChange w:id="529" w:author="blake grills" w:date="2020-03-19T15:44:00Z">
                  <w:rPr>
                    <w:rFonts w:cs="Times New Roman"/>
                    <w:szCs w:val="24"/>
                  </w:rPr>
                </w:rPrChange>
              </w:rPr>
              <w:pPrChange w:id="530" w:author="blake grills" w:date="2020-03-19T15:44:00Z">
                <w:pPr>
                  <w:ind w:firstLine="0"/>
                </w:pPr>
              </w:pPrChange>
            </w:pPr>
          </w:p>
          <w:p w14:paraId="70382AE7" w14:textId="77777777" w:rsidR="00C26694" w:rsidRPr="00C26694" w:rsidRDefault="00C26694">
            <w:pPr>
              <w:spacing w:line="276" w:lineRule="auto"/>
              <w:ind w:firstLine="0"/>
              <w:rPr>
                <w:rStyle w:val="Code"/>
                <w:rPrChange w:id="531" w:author="blake grills" w:date="2020-03-19T15:44:00Z">
                  <w:rPr>
                    <w:rFonts w:cs="Times New Roman"/>
                    <w:szCs w:val="24"/>
                  </w:rPr>
                </w:rPrChange>
              </w:rPr>
              <w:pPrChange w:id="532" w:author="blake grills" w:date="2020-03-19T15:44:00Z">
                <w:pPr>
                  <w:ind w:firstLine="0"/>
                </w:pPr>
              </w:pPrChange>
            </w:pPr>
            <w:r w:rsidRPr="00C26694">
              <w:rPr>
                <w:rStyle w:val="Code"/>
                <w:rPrChange w:id="533" w:author="blake grills" w:date="2020-03-19T15:44:00Z">
                  <w:rPr>
                    <w:rFonts w:cs="Times New Roman"/>
                    <w:szCs w:val="24"/>
                  </w:rPr>
                </w:rPrChange>
              </w:rPr>
              <w:t xml:space="preserve">    return 0;</w:t>
            </w:r>
          </w:p>
          <w:p w14:paraId="77D3B4A2" w14:textId="21E37578" w:rsidR="00B26D4D" w:rsidRDefault="005D5075">
            <w:pPr>
              <w:spacing w:line="276" w:lineRule="auto"/>
              <w:ind w:firstLine="0"/>
              <w:rPr>
                <w:rFonts w:cs="Times New Roman"/>
                <w:szCs w:val="24"/>
              </w:rPr>
              <w:pPrChange w:id="534" w:author="blake grills" w:date="2020-03-19T15:44:00Z">
                <w:pPr>
                  <w:ind w:firstLine="0"/>
                </w:pPr>
              </w:pPrChange>
            </w:pPr>
            <w:r>
              <w:rPr>
                <w:rFonts w:cs="Times New Roman"/>
                <w:szCs w:val="24"/>
              </w:rPr>
              <w:t>}</w:t>
            </w:r>
          </w:p>
        </w:tc>
      </w:tr>
      <w:tr w:rsidR="00B26D4D" w14:paraId="7944B3AB" w14:textId="77777777" w:rsidTr="00C26694">
        <w:tc>
          <w:tcPr>
            <w:tcW w:w="13675" w:type="dxa"/>
            <w:tcPrChange w:id="535" w:author="blake grills" w:date="2020-03-19T15:56:00Z">
              <w:tcPr>
                <w:tcW w:w="9350" w:type="dxa"/>
              </w:tcPr>
            </w:tcPrChange>
          </w:tcPr>
          <w:p w14:paraId="435D3B26" w14:textId="77777777" w:rsidR="007E7142" w:rsidRPr="007E7142" w:rsidRDefault="007E7142" w:rsidP="007E7142">
            <w:pPr>
              <w:spacing w:line="276" w:lineRule="auto"/>
              <w:ind w:firstLine="0"/>
              <w:rPr>
                <w:rStyle w:val="Code"/>
              </w:rPr>
            </w:pPr>
            <w:r w:rsidRPr="007E7142">
              <w:rPr>
                <w:rStyle w:val="Code"/>
              </w:rPr>
              <w:t>&lt;?xml version="1.0" enco</w:t>
            </w:r>
            <w:commentRangeStart w:id="536"/>
            <w:r w:rsidRPr="007E7142">
              <w:rPr>
                <w:rStyle w:val="Code"/>
              </w:rPr>
              <w:t>ding="UTF-8" standalone="yes"?&gt;</w:t>
            </w:r>
          </w:p>
          <w:p w14:paraId="7EB51D01" w14:textId="675D2A3F"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w:t>
            </w:r>
            <w:del w:id="537" w:author="Michael Decker" w:date="2020-03-19T17:52:00Z">
              <w:r w:rsidRPr="007E7142" w:rsidDel="009F595C">
                <w:rPr>
                  <w:rStyle w:val="Code"/>
                </w:rPr>
                <w:delText>E:\Work\school\ThesisProject\</w:delText>
              </w:r>
            </w:del>
            <w:r w:rsidRPr="007E7142">
              <w:rPr>
                <w:rStyle w:val="Code"/>
              </w:rPr>
              <w:t>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C26694" w:rsidRDefault="005D5075">
            <w:pPr>
              <w:spacing w:line="276" w:lineRule="auto"/>
              <w:ind w:firstLine="0"/>
              <w:rPr>
                <w:rStyle w:val="Code"/>
                <w:rPrChange w:id="538" w:author="blake grills" w:date="2020-03-19T15:56:00Z">
                  <w:rPr>
                    <w:rFonts w:cs="Times New Roman"/>
                    <w:szCs w:val="24"/>
                  </w:rPr>
                </w:rPrChange>
              </w:rPr>
              <w:pPrChange w:id="539" w:author="blake grills" w:date="2020-03-19T15:56:00Z">
                <w:pPr>
                  <w:ind w:firstLine="0"/>
                </w:pPr>
              </w:pPrChange>
            </w:pPr>
            <w:proofErr w:type="gramStart"/>
            <w:r w:rsidRPr="005D5075">
              <w:rPr>
                <w:rStyle w:val="Code"/>
              </w:rPr>
              <w:t>}&lt;</w:t>
            </w:r>
            <w:proofErr w:type="gramEnd"/>
            <w:r w:rsidRPr="005D5075">
              <w:rPr>
                <w:rStyle w:val="Code"/>
              </w:rPr>
              <w:t>/block&gt;&lt;/function&gt;</w:t>
            </w:r>
            <w:r w:rsidR="007E7142">
              <w:rPr>
                <w:rStyle w:val="Code"/>
              </w:rPr>
              <w:t>&lt;/unit&gt;</w:t>
            </w:r>
            <w:commentRangeEnd w:id="536"/>
            <w:r w:rsidR="00AB4B6B">
              <w:rPr>
                <w:rStyle w:val="CommentReference"/>
              </w:rPr>
              <w:commentReference w:id="536"/>
            </w:r>
          </w:p>
        </w:tc>
      </w:tr>
    </w:tbl>
    <w:p w14:paraId="33D35960" w14:textId="77777777" w:rsidR="00B26D4D" w:rsidRDefault="00B26D4D" w:rsidP="00144CB3">
      <w:pPr>
        <w:rPr>
          <w:rFonts w:cs="Times New Roman"/>
          <w:szCs w:val="24"/>
        </w:rPr>
        <w:sectPr w:rsidR="00B26D4D" w:rsidSect="00B26D4D">
          <w:pgSz w:w="15840" w:h="12240" w:orient="landscape"/>
          <w:pgMar w:top="1440" w:right="1440" w:bottom="1440" w:left="1440" w:header="720" w:footer="720" w:gutter="0"/>
          <w:cols w:space="720"/>
          <w:docGrid w:linePitch="360"/>
          <w:sectPrChange w:id="540" w:author="blake grills" w:date="2020-03-19T14:38:00Z">
            <w:sectPr w:rsidR="00B26D4D" w:rsidSect="00B26D4D">
              <w:pgSz w:w="12240" w:h="15840" w:orient="portrait"/>
              <w:pgMar w:top="1440" w:right="1440" w:bottom="1440" w:left="1440" w:header="720" w:footer="720" w:gutter="0"/>
            </w:sectPr>
          </w:sectPrChange>
        </w:sectPr>
      </w:pPr>
    </w:p>
    <w:p w14:paraId="6581A5F4" w14:textId="603A336A" w:rsidR="00B26D4D" w:rsidRDefault="00B26D4D" w:rsidP="00144CB3">
      <w:pPr>
        <w:rPr>
          <w:rFonts w:cs="Times New Roman"/>
          <w:szCs w:val="24"/>
        </w:rPr>
      </w:pPr>
    </w:p>
    <w:p w14:paraId="2238C2BA" w14:textId="3705637C" w:rsidR="00762789" w:rsidRDefault="004C4088" w:rsidP="004C4088">
      <w:pPr>
        <w:rPr>
          <w:rFonts w:cs="Times New Roman"/>
          <w:szCs w:val="24"/>
        </w:rPr>
      </w:pPr>
      <w:r w:rsidRPr="002248ED">
        <w:rPr>
          <w:rFonts w:cs="Times New Roman"/>
          <w:szCs w:val="24"/>
        </w:rPr>
        <w:t>Once source code has been converted to XML using srcML</w:t>
      </w:r>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srcML archive is:</w:t>
      </w:r>
      <w:r w:rsidR="00AD169E">
        <w:rPr>
          <w:rFonts w:cs="Times New Roman"/>
          <w:szCs w:val="24"/>
        </w:rPr>
        <w:t xml:space="preserve"> </w:t>
      </w:r>
    </w:p>
    <w:p w14:paraId="05A431CA" w14:textId="591A85A9"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function</w:t>
      </w:r>
      <w:proofErr w:type="spellEnd"/>
      <w:proofErr w:type="gramEnd"/>
      <w:r w:rsidRPr="00AD169E">
        <w:rPr>
          <w:rStyle w:val="Code"/>
        </w:rPr>
        <w:t xml:space="preserve">” project.xml </w:t>
      </w:r>
      <w:ins w:id="541" w:author="blake grills" w:date="2020-03-18T16:29:00Z">
        <w:r w:rsidR="00EF0C90">
          <w:rPr>
            <w:rStyle w:val="Code"/>
          </w:rPr>
          <w:t>&gt;&gt;</w:t>
        </w:r>
      </w:ins>
      <w:del w:id="542" w:author="blake grills" w:date="2020-03-18T16:29:00Z">
        <w:r w:rsidRPr="00AD169E" w:rsidDel="00EF0C90">
          <w:rPr>
            <w:rStyle w:val="Code"/>
          </w:rPr>
          <w:delText>-o</w:delText>
        </w:r>
      </w:del>
      <w:r w:rsidRPr="00AD169E">
        <w:rPr>
          <w:rStyle w:val="Code"/>
        </w:rPr>
        <w:t xml:space="preserve">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Currently, the greatest limitation of srcML is that it can only parse C, C++, C#, and Java though for the purposes of this research this is not an issue.</w:t>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543" w:name="_Ref34251006"/>
    </w:p>
    <w:bookmarkEnd w:id="543"/>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w:t>
      </w:r>
      <w:proofErr w:type="spellStart"/>
      <w:r w:rsidR="008A1EB3">
        <w:rPr>
          <w:b w:val="0"/>
          <w:bCs w:val="0"/>
          <w:sz w:val="24"/>
          <w:szCs w:val="24"/>
        </w:rPr>
        <w:t>srcML</w:t>
      </w:r>
      <w:proofErr w:type="spellEnd"/>
      <w:r w:rsidR="008A1EB3">
        <w:rPr>
          <w:b w:val="0"/>
          <w:bCs w:val="0"/>
          <w:sz w:val="24"/>
          <w:szCs w:val="24"/>
        </w:rPr>
        <w:t xml:space="preserve">.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544" w:name="_Ref34248657"/>
      <w:r>
        <w:t>Corpus Selection</w:t>
      </w:r>
      <w:bookmarkEnd w:id="544"/>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r w:rsidR="00343394" w:rsidRPr="002248ED">
        <w:rPr>
          <w:rFonts w:cs="Times New Roman"/>
          <w:szCs w:val="24"/>
        </w:rPr>
        <w:t xml:space="preserve">srcML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45" w:name="_Ref34248720"/>
      <w:r>
        <w:t>Comment Extraction</w:t>
      </w:r>
      <w:bookmarkEnd w:id="545"/>
    </w:p>
    <w:p w14:paraId="545EDCFD" w14:textId="539CED34"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an initial srcML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546" w:name="_Ref34248768"/>
      <w:r>
        <w:t>Manual Classification</w:t>
      </w:r>
      <w:bookmarkEnd w:id="546"/>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4E43DAEA" w:rsidR="00177283" w:rsidRPr="002248ED" w:rsidRDefault="00177283" w:rsidP="00177283">
      <w:pPr>
        <w:pStyle w:val="Caption"/>
        <w:keepNext/>
        <w:jc w:val="center"/>
        <w:rPr>
          <w:rFonts w:cs="Times New Roman"/>
          <w:sz w:val="24"/>
          <w:szCs w:val="24"/>
        </w:rPr>
      </w:pPr>
      <w:bookmarkStart w:id="547" w:name="_Ref34252126"/>
      <w:bookmarkStart w:id="548"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549" w:author="blake grills" w:date="2020-03-19T14:38:00Z">
        <w:r w:rsidR="00B26D4D">
          <w:rPr>
            <w:rFonts w:cs="Times New Roman"/>
            <w:noProof/>
            <w:sz w:val="24"/>
            <w:szCs w:val="24"/>
          </w:rPr>
          <w:t>7</w:t>
        </w:r>
      </w:ins>
      <w:del w:id="550" w:author="blake grills" w:date="2020-03-19T14:38:00Z">
        <w:r w:rsidR="00403C1E" w:rsidDel="00B26D4D">
          <w:rPr>
            <w:rFonts w:cs="Times New Roman"/>
            <w:noProof/>
            <w:sz w:val="24"/>
            <w:szCs w:val="24"/>
          </w:rPr>
          <w:delText>6</w:delText>
        </w:r>
      </w:del>
      <w:r w:rsidR="00AB11E8" w:rsidRPr="002248ED">
        <w:rPr>
          <w:rFonts w:cs="Times New Roman"/>
          <w:noProof/>
          <w:sz w:val="24"/>
          <w:szCs w:val="24"/>
        </w:rPr>
        <w:fldChar w:fldCharType="end"/>
      </w:r>
      <w:bookmarkEnd w:id="547"/>
      <w:r w:rsidR="005145F5">
        <w:rPr>
          <w:rFonts w:cs="Times New Roman"/>
          <w:noProof/>
          <w:sz w:val="24"/>
          <w:szCs w:val="24"/>
        </w:rPr>
        <w:t>.</w:t>
      </w:r>
      <w:r w:rsidRPr="002248ED">
        <w:rPr>
          <w:rFonts w:cs="Times New Roman"/>
          <w:sz w:val="24"/>
          <w:szCs w:val="24"/>
        </w:rPr>
        <w:t xml:space="preserve"> </w:t>
      </w:r>
      <w:bookmarkStart w:id="551"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548"/>
      <w:bookmarkEnd w:id="551"/>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552"/>
            <w:r w:rsidRPr="00715B6A">
              <w:rPr>
                <w:rFonts w:cs="Times New Roman"/>
                <w:b/>
                <w:bCs/>
                <w:color w:val="000000"/>
                <w:sz w:val="20"/>
                <w:szCs w:val="20"/>
              </w:rPr>
              <w:t>comment</w:t>
            </w:r>
            <w:commentRangeEnd w:id="552"/>
            <w:r w:rsidR="004F64FE">
              <w:rPr>
                <w:rStyle w:val="CommentReference"/>
              </w:rPr>
              <w:commentReference w:id="552"/>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553"/>
      <w:r w:rsidRPr="002248ED">
        <w:rPr>
          <w:rFonts w:cs="Times New Roman"/>
          <w:szCs w:val="24"/>
        </w:rPr>
        <w:t>this chapter.</w:t>
      </w:r>
      <w:commentRangeEnd w:id="553"/>
      <w:r w:rsidR="00EB5543">
        <w:rPr>
          <w:rStyle w:val="CommentReference"/>
        </w:rPr>
        <w:commentReference w:id="553"/>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554" w:name="_Ref34136593"/>
    </w:p>
    <w:bookmarkEnd w:id="554"/>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555" w:name="_Ref33695007"/>
      <w:r w:rsidRPr="002248ED">
        <w:t>Syntax-based Approach</w:t>
      </w:r>
      <w:bookmarkEnd w:id="555"/>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556" w:name="_Ref33695020"/>
      <w:r w:rsidRPr="002248ED">
        <w:t>Bag of Words Approach</w:t>
      </w:r>
      <w:bookmarkEnd w:id="556"/>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557" w:name="_Ref33695048"/>
      <w:r w:rsidRPr="002248ED">
        <w:t>Frequency</w:t>
      </w:r>
      <w:r w:rsidR="00977600">
        <w:t>-based</w:t>
      </w:r>
      <w:r w:rsidRPr="002248ED">
        <w:t xml:space="preserve"> Approac</w:t>
      </w:r>
      <w:r w:rsidR="002C4D6A">
        <w:t>h</w:t>
      </w:r>
      <w:bookmarkEnd w:id="557"/>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558"/>
      <w:commentRangeStart w:id="559"/>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558"/>
      <w:r w:rsidR="005A5FEE">
        <w:rPr>
          <w:rStyle w:val="CommentReference"/>
        </w:rPr>
        <w:commentReference w:id="558"/>
      </w:r>
      <w:commentRangeEnd w:id="559"/>
      <w:r w:rsidR="00361F35">
        <w:rPr>
          <w:rStyle w:val="CommentReference"/>
        </w:rPr>
        <w:commentReference w:id="559"/>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560" w:name="_Ref34251031"/>
    </w:p>
    <w:bookmarkEnd w:id="560"/>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561"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561"/>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562" w:name="_Ref34310606"/>
    </w:p>
    <w:bookmarkEnd w:id="562"/>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commentRangeStart w:id="563"/>
      <w:commentRangeStart w:id="564"/>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commentRangeEnd w:id="563"/>
      <w:r w:rsidR="00BC4210">
        <w:rPr>
          <w:rStyle w:val="CommentReference"/>
          <w:i w:val="0"/>
          <w:iCs w:val="0"/>
          <w:color w:val="auto"/>
        </w:rPr>
        <w:commentReference w:id="563"/>
      </w:r>
      <w:commentRangeEnd w:id="564"/>
      <w:r w:rsidR="00974013">
        <w:rPr>
          <w:rStyle w:val="CommentReference"/>
          <w:i w:val="0"/>
          <w:iCs w:val="0"/>
          <w:color w:val="auto"/>
        </w:rPr>
        <w:commentReference w:id="564"/>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218ECD76" w:rsidR="00903314" w:rsidRPr="00AA6716" w:rsidRDefault="00903314" w:rsidP="00903314">
      <w:pPr>
        <w:pStyle w:val="Caption"/>
        <w:keepNext/>
        <w:jc w:val="center"/>
        <w:rPr>
          <w:sz w:val="24"/>
          <w:szCs w:val="24"/>
        </w:rPr>
      </w:pPr>
      <w:bookmarkStart w:id="565" w:name="_Ref34324168"/>
      <w:bookmarkStart w:id="566"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ins w:id="567" w:author="blake grills" w:date="2020-03-19T14:38:00Z">
        <w:r w:rsidR="00B26D4D">
          <w:rPr>
            <w:noProof/>
            <w:sz w:val="24"/>
            <w:szCs w:val="24"/>
          </w:rPr>
          <w:t>8</w:t>
        </w:r>
      </w:ins>
      <w:del w:id="568" w:author="blake grills" w:date="2020-03-19T14:38:00Z">
        <w:r w:rsidR="00403C1E" w:rsidDel="00B26D4D">
          <w:rPr>
            <w:noProof/>
            <w:sz w:val="24"/>
            <w:szCs w:val="24"/>
          </w:rPr>
          <w:delText>7</w:delText>
        </w:r>
      </w:del>
      <w:r w:rsidR="0030602A" w:rsidRPr="00AA6716">
        <w:rPr>
          <w:noProof/>
          <w:sz w:val="24"/>
          <w:szCs w:val="24"/>
        </w:rPr>
        <w:fldChar w:fldCharType="end"/>
      </w:r>
      <w:bookmarkEnd w:id="565"/>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566"/>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569" w:name="_Ref34251039"/>
    </w:p>
    <w:bookmarkEnd w:id="569"/>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570" w:name="_Ref33646320"/>
      <w:bookmarkStart w:id="571"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570"/>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571"/>
    </w:p>
    <w:p w14:paraId="183BE15A" w14:textId="3841E875" w:rsidR="004E5433" w:rsidRPr="002248ED" w:rsidRDefault="004E5433" w:rsidP="004E5433">
      <w:pPr>
        <w:rPr>
          <w:rFonts w:cs="Times New Roman"/>
          <w:szCs w:val="24"/>
        </w:rPr>
      </w:pPr>
      <w:commentRangeStart w:id="572"/>
      <w:commentRangeStart w:id="573"/>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572"/>
      <w:r w:rsidR="00B46AA6">
        <w:rPr>
          <w:rStyle w:val="CommentReference"/>
        </w:rPr>
        <w:commentReference w:id="572"/>
      </w:r>
      <w:commentRangeEnd w:id="573"/>
      <w:r w:rsidR="00245E88">
        <w:rPr>
          <w:rStyle w:val="CommentReference"/>
        </w:rPr>
        <w:commentReference w:id="573"/>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ins w:id="574" w:author="blake grills" w:date="2020-03-18T19:14:00Z"/>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102A99F5" w:rsidR="009C48F3" w:rsidRPr="002248ED" w:rsidRDefault="009C48F3" w:rsidP="00AE132E">
      <w:pPr>
        <w:pStyle w:val="Caption"/>
        <w:keepNext/>
        <w:jc w:val="center"/>
        <w:rPr>
          <w:rFonts w:cs="Times New Roman"/>
          <w:sz w:val="24"/>
          <w:szCs w:val="24"/>
        </w:rPr>
      </w:pPr>
      <w:bookmarkStart w:id="575" w:name="_Ref33646702"/>
      <w:bookmarkStart w:id="576"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577" w:author="blake grills" w:date="2020-03-19T14:38:00Z">
        <w:r w:rsidR="00B26D4D">
          <w:rPr>
            <w:rFonts w:cs="Times New Roman"/>
            <w:noProof/>
            <w:sz w:val="24"/>
            <w:szCs w:val="24"/>
          </w:rPr>
          <w:t>9</w:t>
        </w:r>
      </w:ins>
      <w:del w:id="578" w:author="blake grills" w:date="2020-03-19T14:38:00Z">
        <w:r w:rsidR="00403C1E" w:rsidDel="00B26D4D">
          <w:rPr>
            <w:rFonts w:cs="Times New Roman"/>
            <w:noProof/>
            <w:sz w:val="24"/>
            <w:szCs w:val="24"/>
          </w:rPr>
          <w:delText>8</w:delText>
        </w:r>
      </w:del>
      <w:r w:rsidR="00AB11E8" w:rsidRPr="002248ED">
        <w:rPr>
          <w:rFonts w:cs="Times New Roman"/>
          <w:noProof/>
          <w:sz w:val="24"/>
          <w:szCs w:val="24"/>
        </w:rPr>
        <w:fldChar w:fldCharType="end"/>
      </w:r>
      <w:bookmarkEnd w:id="575"/>
      <w:r w:rsidR="00E36493">
        <w:rPr>
          <w:rFonts w:cs="Times New Roman"/>
          <w:noProof/>
          <w:sz w:val="24"/>
          <w:szCs w:val="24"/>
        </w:rPr>
        <w:t>.</w:t>
      </w:r>
      <w:r w:rsidRPr="002248ED">
        <w:rPr>
          <w:rFonts w:cs="Times New Roman"/>
          <w:sz w:val="24"/>
          <w:szCs w:val="24"/>
        </w:rPr>
        <w:t xml:space="preserve"> </w:t>
      </w:r>
      <w:bookmarkEnd w:id="576"/>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Change w:id="579" w:author="blake grills" w:date="2020-03-18T19:15:00Z">
          <w:tblPr>
            <w:tblStyle w:val="TableGrid"/>
            <w:tblW w:w="0" w:type="auto"/>
            <w:tblInd w:w="720" w:type="dxa"/>
            <w:tblLook w:val="04A0" w:firstRow="1" w:lastRow="0" w:firstColumn="1" w:lastColumn="0" w:noHBand="0" w:noVBand="1"/>
          </w:tblPr>
        </w:tblPrChange>
      </w:tblPr>
      <w:tblGrid>
        <w:gridCol w:w="1294"/>
        <w:gridCol w:w="1295"/>
        <w:gridCol w:w="935"/>
        <w:gridCol w:w="936"/>
        <w:gridCol w:w="1295"/>
        <w:gridCol w:w="1295"/>
        <w:gridCol w:w="1295"/>
        <w:gridCol w:w="1295"/>
        <w:gridCol w:w="1295"/>
        <w:gridCol w:w="1295"/>
        <w:tblGridChange w:id="580">
          <w:tblGrid>
            <w:gridCol w:w="1294"/>
            <w:gridCol w:w="1295"/>
            <w:gridCol w:w="935"/>
            <w:gridCol w:w="936"/>
            <w:gridCol w:w="1295"/>
            <w:gridCol w:w="1295"/>
            <w:gridCol w:w="1295"/>
            <w:gridCol w:w="1295"/>
            <w:gridCol w:w="1295"/>
            <w:gridCol w:w="1295"/>
          </w:tblGrid>
        </w:tblGridChange>
      </w:tblGrid>
      <w:tr w:rsidR="00524C09" w:rsidRPr="002248ED" w14:paraId="4DEBBEB1" w14:textId="77777777" w:rsidTr="00797159">
        <w:tc>
          <w:tcPr>
            <w:tcW w:w="1294" w:type="dxa"/>
            <w:tcPrChange w:id="581" w:author="blake grills" w:date="2020-03-18T19:15:00Z">
              <w:tcPr>
                <w:tcW w:w="910" w:type="dxa"/>
              </w:tcPr>
            </w:tcPrChange>
          </w:tcPr>
          <w:p w14:paraId="7D4F9D59" w14:textId="269A5B08" w:rsidR="005A459A" w:rsidRPr="002248ED" w:rsidRDefault="005A459A">
            <w:pPr>
              <w:rPr>
                <w:rFonts w:cs="Times New Roman"/>
                <w:b/>
                <w:bCs/>
                <w:szCs w:val="24"/>
              </w:rPr>
              <w:pPrChange w:id="582" w:author="Michael Decker" w:date="2020-03-18T19:15:00Z">
                <w:pPr>
                  <w:jc w:val="center"/>
                </w:pPr>
              </w:pPrChange>
            </w:pPr>
            <w:r w:rsidRPr="002248ED">
              <w:rPr>
                <w:rFonts w:cs="Times New Roman"/>
                <w:b/>
                <w:bCs/>
                <w:szCs w:val="24"/>
              </w:rPr>
              <w:t>a</w:t>
            </w:r>
          </w:p>
        </w:tc>
        <w:tc>
          <w:tcPr>
            <w:tcW w:w="1295" w:type="dxa"/>
            <w:tcPrChange w:id="583" w:author="blake grills" w:date="2020-03-18T19:15:00Z">
              <w:tcPr>
                <w:tcW w:w="909" w:type="dxa"/>
              </w:tcPr>
            </w:tcPrChange>
          </w:tcPr>
          <w:p w14:paraId="7254533E" w14:textId="0AA304D2" w:rsidR="005A459A" w:rsidRPr="002248ED" w:rsidRDefault="005A459A">
            <w:pPr>
              <w:rPr>
                <w:rFonts w:cs="Times New Roman"/>
                <w:b/>
                <w:bCs/>
                <w:szCs w:val="24"/>
              </w:rPr>
              <w:pPrChange w:id="584" w:author="Michael Decker" w:date="2020-03-18T19:15:00Z">
                <w:pPr>
                  <w:jc w:val="center"/>
                </w:pPr>
              </w:pPrChange>
            </w:pPr>
            <w:r w:rsidRPr="002248ED">
              <w:rPr>
                <w:rFonts w:cs="Times New Roman"/>
                <w:b/>
                <w:bCs/>
                <w:szCs w:val="24"/>
              </w:rPr>
              <w:t>b</w:t>
            </w:r>
          </w:p>
        </w:tc>
        <w:tc>
          <w:tcPr>
            <w:tcW w:w="935" w:type="dxa"/>
            <w:tcPrChange w:id="585" w:author="blake grills" w:date="2020-03-18T19:15:00Z">
              <w:tcPr>
                <w:tcW w:w="1056" w:type="dxa"/>
              </w:tcPr>
            </w:tcPrChange>
          </w:tcPr>
          <w:p w14:paraId="280A71BA" w14:textId="2AFCA7A2" w:rsidR="005A459A" w:rsidRPr="002248ED" w:rsidRDefault="005A459A">
            <w:pPr>
              <w:rPr>
                <w:rFonts w:cs="Times New Roman"/>
                <w:b/>
                <w:bCs/>
                <w:szCs w:val="24"/>
              </w:rPr>
              <w:pPrChange w:id="586" w:author="Michael Decker" w:date="2020-03-18T19:15:00Z">
                <w:pPr>
                  <w:jc w:val="center"/>
                </w:pPr>
              </w:pPrChange>
            </w:pPr>
            <w:r w:rsidRPr="002248ED">
              <w:rPr>
                <w:rFonts w:cs="Times New Roman"/>
                <w:b/>
                <w:bCs/>
                <w:szCs w:val="24"/>
              </w:rPr>
              <w:t>c</w:t>
            </w:r>
          </w:p>
        </w:tc>
        <w:tc>
          <w:tcPr>
            <w:tcW w:w="936" w:type="dxa"/>
            <w:tcPrChange w:id="587" w:author="blake grills" w:date="2020-03-18T19:15:00Z">
              <w:tcPr>
                <w:tcW w:w="301" w:type="dxa"/>
              </w:tcPr>
            </w:tcPrChange>
          </w:tcPr>
          <w:p w14:paraId="33B9BE51" w14:textId="39B7C64C" w:rsidR="005A459A" w:rsidRPr="002248ED" w:rsidRDefault="005A459A">
            <w:pPr>
              <w:rPr>
                <w:rFonts w:cs="Times New Roman"/>
                <w:b/>
                <w:bCs/>
                <w:szCs w:val="24"/>
              </w:rPr>
              <w:pPrChange w:id="588" w:author="Michael Decker" w:date="2020-03-18T19:15:00Z">
                <w:pPr>
                  <w:jc w:val="center"/>
                </w:pPr>
              </w:pPrChange>
            </w:pPr>
            <w:r w:rsidRPr="002248ED">
              <w:rPr>
                <w:rFonts w:cs="Times New Roman"/>
                <w:b/>
                <w:bCs/>
                <w:szCs w:val="24"/>
              </w:rPr>
              <w:t>d</w:t>
            </w:r>
          </w:p>
        </w:tc>
        <w:tc>
          <w:tcPr>
            <w:tcW w:w="1295" w:type="dxa"/>
            <w:tcPrChange w:id="589" w:author="blake grills" w:date="2020-03-18T19:15:00Z">
              <w:tcPr>
                <w:tcW w:w="909" w:type="dxa"/>
              </w:tcPr>
            </w:tcPrChange>
          </w:tcPr>
          <w:p w14:paraId="77C709C8" w14:textId="5A3F2048" w:rsidR="005A459A" w:rsidRPr="002248ED" w:rsidRDefault="005A459A">
            <w:pPr>
              <w:rPr>
                <w:rFonts w:cs="Times New Roman"/>
                <w:b/>
                <w:bCs/>
                <w:szCs w:val="24"/>
              </w:rPr>
              <w:pPrChange w:id="590" w:author="Michael Decker" w:date="2020-03-18T19:15:00Z">
                <w:pPr>
                  <w:jc w:val="center"/>
                </w:pPr>
              </w:pPrChange>
            </w:pPr>
            <w:r w:rsidRPr="002248ED">
              <w:rPr>
                <w:rFonts w:cs="Times New Roman"/>
                <w:b/>
                <w:bCs/>
                <w:szCs w:val="24"/>
              </w:rPr>
              <w:t>e</w:t>
            </w:r>
          </w:p>
        </w:tc>
        <w:tc>
          <w:tcPr>
            <w:tcW w:w="1295" w:type="dxa"/>
            <w:tcPrChange w:id="591" w:author="blake grills" w:date="2020-03-18T19:15:00Z">
              <w:tcPr>
                <w:tcW w:w="909" w:type="dxa"/>
              </w:tcPr>
            </w:tcPrChange>
          </w:tcPr>
          <w:p w14:paraId="29CF2E20" w14:textId="42C65FB8" w:rsidR="005A459A" w:rsidRPr="002248ED" w:rsidRDefault="005A459A">
            <w:pPr>
              <w:rPr>
                <w:rFonts w:cs="Times New Roman"/>
                <w:b/>
                <w:bCs/>
                <w:szCs w:val="24"/>
              </w:rPr>
              <w:pPrChange w:id="592" w:author="Michael Decker" w:date="2020-03-18T19:15:00Z">
                <w:pPr>
                  <w:jc w:val="center"/>
                </w:pPr>
              </w:pPrChange>
            </w:pPr>
            <w:r w:rsidRPr="002248ED">
              <w:rPr>
                <w:rFonts w:cs="Times New Roman"/>
                <w:b/>
                <w:bCs/>
                <w:szCs w:val="24"/>
              </w:rPr>
              <w:t>f</w:t>
            </w:r>
          </w:p>
        </w:tc>
        <w:tc>
          <w:tcPr>
            <w:tcW w:w="1295" w:type="dxa"/>
            <w:tcPrChange w:id="593" w:author="blake grills" w:date="2020-03-18T19:15:00Z">
              <w:tcPr>
                <w:tcW w:w="909" w:type="dxa"/>
              </w:tcPr>
            </w:tcPrChange>
          </w:tcPr>
          <w:p w14:paraId="0C294DD5" w14:textId="4F52EF75" w:rsidR="005A459A" w:rsidRPr="002248ED" w:rsidRDefault="005A459A">
            <w:pPr>
              <w:rPr>
                <w:rFonts w:cs="Times New Roman"/>
                <w:b/>
                <w:bCs/>
                <w:szCs w:val="24"/>
              </w:rPr>
              <w:pPrChange w:id="594" w:author="Michael Decker" w:date="2020-03-18T19:15:00Z">
                <w:pPr>
                  <w:jc w:val="center"/>
                </w:pPr>
              </w:pPrChange>
            </w:pPr>
            <w:r w:rsidRPr="002248ED">
              <w:rPr>
                <w:rFonts w:cs="Times New Roman"/>
                <w:b/>
                <w:bCs/>
                <w:szCs w:val="24"/>
              </w:rPr>
              <w:t>g</w:t>
            </w:r>
          </w:p>
        </w:tc>
        <w:tc>
          <w:tcPr>
            <w:tcW w:w="1295" w:type="dxa"/>
            <w:tcPrChange w:id="595" w:author="blake grills" w:date="2020-03-18T19:15:00Z">
              <w:tcPr>
                <w:tcW w:w="909" w:type="dxa"/>
              </w:tcPr>
            </w:tcPrChange>
          </w:tcPr>
          <w:p w14:paraId="279B8D71" w14:textId="3BB93EA2" w:rsidR="005A459A" w:rsidRPr="002248ED" w:rsidRDefault="005A459A">
            <w:pPr>
              <w:rPr>
                <w:rFonts w:cs="Times New Roman"/>
                <w:b/>
                <w:bCs/>
                <w:szCs w:val="24"/>
              </w:rPr>
              <w:pPrChange w:id="596" w:author="Michael Decker" w:date="2020-03-18T19:15:00Z">
                <w:pPr>
                  <w:jc w:val="center"/>
                </w:pPr>
              </w:pPrChange>
            </w:pPr>
            <w:r w:rsidRPr="002248ED">
              <w:rPr>
                <w:rFonts w:cs="Times New Roman"/>
                <w:b/>
                <w:bCs/>
                <w:szCs w:val="24"/>
              </w:rPr>
              <w:t>h</w:t>
            </w:r>
          </w:p>
        </w:tc>
        <w:tc>
          <w:tcPr>
            <w:tcW w:w="1295" w:type="dxa"/>
            <w:tcPrChange w:id="597" w:author="blake grills" w:date="2020-03-18T19:15:00Z">
              <w:tcPr>
                <w:tcW w:w="909" w:type="dxa"/>
              </w:tcPr>
            </w:tcPrChange>
          </w:tcPr>
          <w:p w14:paraId="158DF036" w14:textId="4CA4B29B" w:rsidR="005A459A" w:rsidRPr="002248ED" w:rsidRDefault="005A459A">
            <w:pPr>
              <w:rPr>
                <w:rFonts w:cs="Times New Roman"/>
                <w:b/>
                <w:bCs/>
                <w:szCs w:val="24"/>
              </w:rPr>
              <w:pPrChange w:id="598" w:author="Michael Decker" w:date="2020-03-18T19:15:00Z">
                <w:pPr>
                  <w:jc w:val="center"/>
                </w:pPr>
              </w:pPrChange>
            </w:pPr>
            <w:proofErr w:type="spellStart"/>
            <w:r w:rsidRPr="002248ED">
              <w:rPr>
                <w:rFonts w:cs="Times New Roman"/>
                <w:b/>
                <w:bCs/>
                <w:szCs w:val="24"/>
              </w:rPr>
              <w:t>i</w:t>
            </w:r>
            <w:proofErr w:type="spellEnd"/>
          </w:p>
        </w:tc>
        <w:tc>
          <w:tcPr>
            <w:tcW w:w="1295" w:type="dxa"/>
            <w:tcPrChange w:id="599" w:author="blake grills" w:date="2020-03-18T19:15:00Z">
              <w:tcPr>
                <w:tcW w:w="909" w:type="dxa"/>
              </w:tcPr>
            </w:tcPrChange>
          </w:tcPr>
          <w:p w14:paraId="0144F806" w14:textId="6564B168" w:rsidR="005A459A" w:rsidRPr="002248ED" w:rsidRDefault="005A459A">
            <w:pPr>
              <w:rPr>
                <w:rFonts w:cs="Times New Roman"/>
                <w:b/>
                <w:bCs/>
                <w:szCs w:val="24"/>
              </w:rPr>
              <w:pPrChange w:id="600" w:author="Michael Decker" w:date="2020-03-18T19:15:00Z">
                <w:pPr>
                  <w:jc w:val="center"/>
                </w:pPr>
              </w:pPrChange>
            </w:pPr>
            <w:r w:rsidRPr="002248ED">
              <w:rPr>
                <w:rFonts w:cs="Times New Roman"/>
                <w:b/>
                <w:bCs/>
                <w:szCs w:val="24"/>
              </w:rPr>
              <w:t>j</w:t>
            </w:r>
          </w:p>
        </w:tc>
      </w:tr>
      <w:tr w:rsidR="00524C09" w:rsidRPr="002248ED" w14:paraId="65F3465B" w14:textId="77777777" w:rsidTr="00797159">
        <w:tc>
          <w:tcPr>
            <w:tcW w:w="1294" w:type="dxa"/>
            <w:tcPrChange w:id="601" w:author="blake grills" w:date="2020-03-18T19:15:00Z">
              <w:tcPr>
                <w:tcW w:w="910" w:type="dxa"/>
              </w:tcPr>
            </w:tcPrChange>
          </w:tcPr>
          <w:p w14:paraId="67FF7533" w14:textId="0DCB2B03" w:rsidR="005A459A" w:rsidRPr="002248ED" w:rsidRDefault="00524C09">
            <w:pPr>
              <w:rPr>
                <w:rFonts w:cs="Times New Roman"/>
                <w:szCs w:val="24"/>
              </w:rPr>
              <w:pPrChange w:id="602" w:author="Michael Decker" w:date="2020-03-18T19:15:00Z">
                <w:pPr>
                  <w:jc w:val="center"/>
                </w:pPr>
              </w:pPrChange>
            </w:pPr>
            <w:r w:rsidRPr="002248ED">
              <w:rPr>
                <w:rFonts w:cs="Times New Roman"/>
                <w:i/>
                <w:iCs/>
                <w:szCs w:val="24"/>
              </w:rPr>
              <w:t>0.0208</w:t>
            </w:r>
          </w:p>
        </w:tc>
        <w:tc>
          <w:tcPr>
            <w:tcW w:w="1295" w:type="dxa"/>
            <w:tcPrChange w:id="603" w:author="blake grills" w:date="2020-03-18T19:15:00Z">
              <w:tcPr>
                <w:tcW w:w="909" w:type="dxa"/>
              </w:tcPr>
            </w:tcPrChange>
          </w:tcPr>
          <w:p w14:paraId="4E401638" w14:textId="5E66189D" w:rsidR="005A459A" w:rsidRPr="002248ED" w:rsidRDefault="00524C09">
            <w:pPr>
              <w:rPr>
                <w:rFonts w:cs="Times New Roman"/>
                <w:szCs w:val="24"/>
              </w:rPr>
              <w:pPrChange w:id="604" w:author="Michael Decker" w:date="2020-03-18T19:15:00Z">
                <w:pPr>
                  <w:jc w:val="center"/>
                </w:pPr>
              </w:pPrChange>
            </w:pPr>
            <w:r w:rsidRPr="002248ED">
              <w:rPr>
                <w:rFonts w:cs="Times New Roman"/>
                <w:i/>
                <w:iCs/>
                <w:szCs w:val="24"/>
              </w:rPr>
              <w:t>0.0208</w:t>
            </w:r>
          </w:p>
        </w:tc>
        <w:tc>
          <w:tcPr>
            <w:tcW w:w="935" w:type="dxa"/>
            <w:tcPrChange w:id="605" w:author="blake grills" w:date="2020-03-18T19:15:00Z">
              <w:tcPr>
                <w:tcW w:w="1056" w:type="dxa"/>
              </w:tcPr>
            </w:tcPrChange>
          </w:tcPr>
          <w:p w14:paraId="0BA14361" w14:textId="5B9B9044" w:rsidR="005A459A" w:rsidRPr="002248ED" w:rsidRDefault="00524C09">
            <w:pPr>
              <w:rPr>
                <w:rFonts w:cs="Times New Roman"/>
                <w:szCs w:val="24"/>
              </w:rPr>
              <w:pPrChange w:id="606" w:author="Michael Decker" w:date="2020-03-18T19:15:00Z">
                <w:pPr>
                  <w:jc w:val="center"/>
                </w:pPr>
              </w:pPrChange>
            </w:pPr>
            <w:r w:rsidRPr="002248ED">
              <w:rPr>
                <w:rFonts w:cs="Times New Roman"/>
                <w:szCs w:val="24"/>
              </w:rPr>
              <w:t>0</w:t>
            </w:r>
          </w:p>
        </w:tc>
        <w:tc>
          <w:tcPr>
            <w:tcW w:w="936" w:type="dxa"/>
            <w:tcPrChange w:id="607" w:author="blake grills" w:date="2020-03-18T19:15:00Z">
              <w:tcPr>
                <w:tcW w:w="301" w:type="dxa"/>
              </w:tcPr>
            </w:tcPrChange>
          </w:tcPr>
          <w:p w14:paraId="44A29C55" w14:textId="79FA6E3F" w:rsidR="005A459A" w:rsidRPr="002248ED" w:rsidRDefault="00524C09">
            <w:pPr>
              <w:rPr>
                <w:rFonts w:cs="Times New Roman"/>
                <w:szCs w:val="24"/>
              </w:rPr>
              <w:pPrChange w:id="608" w:author="Michael Decker" w:date="2020-03-18T19:15:00Z">
                <w:pPr>
                  <w:jc w:val="center"/>
                </w:pPr>
              </w:pPrChange>
            </w:pPr>
            <w:r w:rsidRPr="002248ED">
              <w:rPr>
                <w:rFonts w:cs="Times New Roman"/>
                <w:szCs w:val="24"/>
              </w:rPr>
              <w:t>0</w:t>
            </w:r>
          </w:p>
        </w:tc>
        <w:tc>
          <w:tcPr>
            <w:tcW w:w="1295" w:type="dxa"/>
            <w:tcPrChange w:id="609" w:author="blake grills" w:date="2020-03-18T19:15:00Z">
              <w:tcPr>
                <w:tcW w:w="909" w:type="dxa"/>
              </w:tcPr>
            </w:tcPrChange>
          </w:tcPr>
          <w:p w14:paraId="2D543648" w14:textId="14215928" w:rsidR="005A459A" w:rsidRPr="002248ED" w:rsidRDefault="00C74C89">
            <w:pPr>
              <w:rPr>
                <w:rFonts w:cs="Times New Roman"/>
                <w:szCs w:val="24"/>
              </w:rPr>
              <w:pPrChange w:id="610" w:author="Michael Decker" w:date="2020-03-18T19:15:00Z">
                <w:pPr>
                  <w:jc w:val="center"/>
                </w:pPr>
              </w:pPrChange>
            </w:pPr>
            <w:r w:rsidRPr="002248ED">
              <w:rPr>
                <w:rFonts w:cs="Times New Roman"/>
                <w:i/>
                <w:iCs/>
                <w:szCs w:val="24"/>
              </w:rPr>
              <w:t>0.0416</w:t>
            </w:r>
          </w:p>
        </w:tc>
        <w:tc>
          <w:tcPr>
            <w:tcW w:w="1295" w:type="dxa"/>
            <w:tcPrChange w:id="611" w:author="blake grills" w:date="2020-03-18T19:15:00Z">
              <w:tcPr>
                <w:tcW w:w="909" w:type="dxa"/>
              </w:tcPr>
            </w:tcPrChange>
          </w:tcPr>
          <w:p w14:paraId="12B333FD" w14:textId="2831A8B1" w:rsidR="005A459A" w:rsidRPr="002248ED" w:rsidRDefault="00C74C89">
            <w:pPr>
              <w:rPr>
                <w:rFonts w:cs="Times New Roman"/>
                <w:szCs w:val="24"/>
              </w:rPr>
              <w:pPrChange w:id="612" w:author="Michael Decker" w:date="2020-03-18T19:15:00Z">
                <w:pPr>
                  <w:jc w:val="center"/>
                </w:pPr>
              </w:pPrChange>
            </w:pPr>
            <w:r w:rsidRPr="002248ED">
              <w:rPr>
                <w:rFonts w:cs="Times New Roman"/>
                <w:i/>
                <w:iCs/>
                <w:szCs w:val="24"/>
              </w:rPr>
              <w:t>0.0208</w:t>
            </w:r>
          </w:p>
        </w:tc>
        <w:tc>
          <w:tcPr>
            <w:tcW w:w="1295" w:type="dxa"/>
            <w:tcPrChange w:id="613" w:author="blake grills" w:date="2020-03-18T19:15:00Z">
              <w:tcPr>
                <w:tcW w:w="909" w:type="dxa"/>
              </w:tcPr>
            </w:tcPrChange>
          </w:tcPr>
          <w:p w14:paraId="7FDE1D7D" w14:textId="0F871BA5" w:rsidR="005A459A" w:rsidRPr="002248ED" w:rsidRDefault="00C74C89">
            <w:pPr>
              <w:rPr>
                <w:rFonts w:cs="Times New Roman"/>
                <w:szCs w:val="24"/>
              </w:rPr>
              <w:pPrChange w:id="614" w:author="Michael Decker" w:date="2020-03-18T19:15:00Z">
                <w:pPr>
                  <w:jc w:val="center"/>
                </w:pPr>
              </w:pPrChange>
            </w:pPr>
            <w:r w:rsidRPr="002248ED">
              <w:rPr>
                <w:rFonts w:cs="Times New Roman"/>
                <w:szCs w:val="24"/>
              </w:rPr>
              <w:t>0</w:t>
            </w:r>
          </w:p>
        </w:tc>
        <w:tc>
          <w:tcPr>
            <w:tcW w:w="1295" w:type="dxa"/>
            <w:tcPrChange w:id="615" w:author="blake grills" w:date="2020-03-18T19:15:00Z">
              <w:tcPr>
                <w:tcW w:w="909" w:type="dxa"/>
              </w:tcPr>
            </w:tcPrChange>
          </w:tcPr>
          <w:p w14:paraId="071E478A" w14:textId="4D3C4B07" w:rsidR="005A459A" w:rsidRPr="002248ED" w:rsidRDefault="00C74C89">
            <w:pPr>
              <w:rPr>
                <w:rFonts w:cs="Times New Roman"/>
                <w:szCs w:val="24"/>
              </w:rPr>
              <w:pPrChange w:id="616" w:author="Michael Decker" w:date="2020-03-18T19:15:00Z">
                <w:pPr>
                  <w:jc w:val="center"/>
                </w:pPr>
              </w:pPrChange>
            </w:pPr>
            <w:r w:rsidRPr="002248ED">
              <w:rPr>
                <w:rFonts w:cs="Times New Roman"/>
                <w:szCs w:val="24"/>
              </w:rPr>
              <w:t>0</w:t>
            </w:r>
          </w:p>
        </w:tc>
        <w:tc>
          <w:tcPr>
            <w:tcW w:w="1295" w:type="dxa"/>
            <w:tcPrChange w:id="617" w:author="blake grills" w:date="2020-03-18T19:15:00Z">
              <w:tcPr>
                <w:tcW w:w="909" w:type="dxa"/>
              </w:tcPr>
            </w:tcPrChange>
          </w:tcPr>
          <w:p w14:paraId="2FAB27D1" w14:textId="567D83AF" w:rsidR="005A459A" w:rsidRPr="002248ED" w:rsidRDefault="00C74C89">
            <w:pPr>
              <w:rPr>
                <w:rFonts w:cs="Times New Roman"/>
                <w:szCs w:val="24"/>
              </w:rPr>
              <w:pPrChange w:id="618" w:author="Michael Decker" w:date="2020-03-18T19:15:00Z">
                <w:pPr>
                  <w:jc w:val="center"/>
                </w:pPr>
              </w:pPrChange>
            </w:pPr>
            <w:r w:rsidRPr="002248ED">
              <w:rPr>
                <w:rFonts w:cs="Times New Roman"/>
                <w:i/>
                <w:iCs/>
                <w:szCs w:val="24"/>
              </w:rPr>
              <w:t>0.0208</w:t>
            </w:r>
          </w:p>
        </w:tc>
        <w:tc>
          <w:tcPr>
            <w:tcW w:w="1295" w:type="dxa"/>
            <w:tcPrChange w:id="619" w:author="blake grills" w:date="2020-03-18T19:15:00Z">
              <w:tcPr>
                <w:tcW w:w="909" w:type="dxa"/>
              </w:tcPr>
            </w:tcPrChange>
          </w:tcPr>
          <w:p w14:paraId="5423369F" w14:textId="1D32A491" w:rsidR="005A459A" w:rsidRPr="002248ED" w:rsidRDefault="00C74C89">
            <w:pPr>
              <w:rPr>
                <w:rFonts w:cs="Times New Roman"/>
                <w:szCs w:val="24"/>
              </w:rPr>
              <w:pPrChange w:id="620" w:author="Michael Decker" w:date="2020-03-18T19:15:00Z">
                <w:pPr>
                  <w:jc w:val="center"/>
                </w:pPr>
              </w:pPrChange>
            </w:pPr>
            <w:r w:rsidRPr="002248ED">
              <w:rPr>
                <w:rFonts w:cs="Times New Roman"/>
                <w:szCs w:val="24"/>
              </w:rPr>
              <w:t>0</w:t>
            </w:r>
          </w:p>
        </w:tc>
      </w:tr>
      <w:tr w:rsidR="00524C09" w:rsidRPr="002248ED" w14:paraId="1E05D267" w14:textId="77777777" w:rsidTr="00797159">
        <w:tc>
          <w:tcPr>
            <w:tcW w:w="1294" w:type="dxa"/>
            <w:tcPrChange w:id="621" w:author="blake grills" w:date="2020-03-18T19:15:00Z">
              <w:tcPr>
                <w:tcW w:w="910" w:type="dxa"/>
              </w:tcPr>
            </w:tcPrChange>
          </w:tcPr>
          <w:p w14:paraId="40DEEDAC" w14:textId="62F6DF76" w:rsidR="005A459A" w:rsidRPr="002248ED" w:rsidRDefault="005A459A">
            <w:pPr>
              <w:rPr>
                <w:rFonts w:cs="Times New Roman"/>
                <w:b/>
                <w:bCs/>
                <w:szCs w:val="24"/>
              </w:rPr>
              <w:pPrChange w:id="622" w:author="Michael Decker" w:date="2020-03-18T19:15:00Z">
                <w:pPr>
                  <w:jc w:val="center"/>
                </w:pPr>
              </w:pPrChange>
            </w:pPr>
            <w:r w:rsidRPr="002248ED">
              <w:rPr>
                <w:rFonts w:cs="Times New Roman"/>
                <w:b/>
                <w:bCs/>
                <w:szCs w:val="24"/>
              </w:rPr>
              <w:t>k</w:t>
            </w:r>
          </w:p>
        </w:tc>
        <w:tc>
          <w:tcPr>
            <w:tcW w:w="1295" w:type="dxa"/>
            <w:tcPrChange w:id="623" w:author="blake grills" w:date="2020-03-18T19:15:00Z">
              <w:tcPr>
                <w:tcW w:w="909" w:type="dxa"/>
              </w:tcPr>
            </w:tcPrChange>
          </w:tcPr>
          <w:p w14:paraId="4350A671" w14:textId="33E7954C" w:rsidR="005A459A" w:rsidRPr="002248ED" w:rsidRDefault="005A459A">
            <w:pPr>
              <w:rPr>
                <w:rFonts w:cs="Times New Roman"/>
                <w:b/>
                <w:bCs/>
                <w:szCs w:val="24"/>
              </w:rPr>
              <w:pPrChange w:id="624" w:author="Michael Decker" w:date="2020-03-18T19:15:00Z">
                <w:pPr>
                  <w:jc w:val="center"/>
                </w:pPr>
              </w:pPrChange>
            </w:pPr>
            <w:r w:rsidRPr="002248ED">
              <w:rPr>
                <w:rFonts w:cs="Times New Roman"/>
                <w:b/>
                <w:bCs/>
                <w:szCs w:val="24"/>
              </w:rPr>
              <w:t>l</w:t>
            </w:r>
          </w:p>
        </w:tc>
        <w:tc>
          <w:tcPr>
            <w:tcW w:w="935" w:type="dxa"/>
            <w:tcPrChange w:id="625" w:author="blake grills" w:date="2020-03-18T19:15:00Z">
              <w:tcPr>
                <w:tcW w:w="1056" w:type="dxa"/>
              </w:tcPr>
            </w:tcPrChange>
          </w:tcPr>
          <w:p w14:paraId="080E176B" w14:textId="56575FDF" w:rsidR="005A459A" w:rsidRPr="002248ED" w:rsidRDefault="005A459A">
            <w:pPr>
              <w:rPr>
                <w:rFonts w:cs="Times New Roman"/>
                <w:b/>
                <w:bCs/>
                <w:szCs w:val="24"/>
              </w:rPr>
              <w:pPrChange w:id="626" w:author="Michael Decker" w:date="2020-03-18T19:15:00Z">
                <w:pPr>
                  <w:jc w:val="center"/>
                </w:pPr>
              </w:pPrChange>
            </w:pPr>
            <w:r w:rsidRPr="002248ED">
              <w:rPr>
                <w:rFonts w:cs="Times New Roman"/>
                <w:b/>
                <w:bCs/>
                <w:szCs w:val="24"/>
              </w:rPr>
              <w:t>m</w:t>
            </w:r>
          </w:p>
        </w:tc>
        <w:tc>
          <w:tcPr>
            <w:tcW w:w="936" w:type="dxa"/>
            <w:tcPrChange w:id="627" w:author="blake grills" w:date="2020-03-18T19:15:00Z">
              <w:tcPr>
                <w:tcW w:w="301" w:type="dxa"/>
              </w:tcPr>
            </w:tcPrChange>
          </w:tcPr>
          <w:p w14:paraId="1FA51999" w14:textId="7105D0FD" w:rsidR="005A459A" w:rsidRPr="002248ED" w:rsidRDefault="005A459A">
            <w:pPr>
              <w:rPr>
                <w:rFonts w:cs="Times New Roman"/>
                <w:b/>
                <w:bCs/>
                <w:szCs w:val="24"/>
              </w:rPr>
              <w:pPrChange w:id="628" w:author="Michael Decker" w:date="2020-03-18T19:15:00Z">
                <w:pPr>
                  <w:jc w:val="center"/>
                </w:pPr>
              </w:pPrChange>
            </w:pPr>
            <w:r w:rsidRPr="002248ED">
              <w:rPr>
                <w:rFonts w:cs="Times New Roman"/>
                <w:b/>
                <w:bCs/>
                <w:szCs w:val="24"/>
              </w:rPr>
              <w:t>n</w:t>
            </w:r>
          </w:p>
        </w:tc>
        <w:tc>
          <w:tcPr>
            <w:tcW w:w="1295" w:type="dxa"/>
            <w:tcPrChange w:id="629" w:author="blake grills" w:date="2020-03-18T19:15:00Z">
              <w:tcPr>
                <w:tcW w:w="909" w:type="dxa"/>
              </w:tcPr>
            </w:tcPrChange>
          </w:tcPr>
          <w:p w14:paraId="1BD3BF20" w14:textId="072F7818" w:rsidR="005A459A" w:rsidRPr="002248ED" w:rsidRDefault="005A459A">
            <w:pPr>
              <w:rPr>
                <w:rFonts w:cs="Times New Roman"/>
                <w:b/>
                <w:bCs/>
                <w:szCs w:val="24"/>
              </w:rPr>
              <w:pPrChange w:id="630" w:author="Michael Decker" w:date="2020-03-18T19:15:00Z">
                <w:pPr>
                  <w:jc w:val="center"/>
                </w:pPr>
              </w:pPrChange>
            </w:pPr>
            <w:r w:rsidRPr="002248ED">
              <w:rPr>
                <w:rFonts w:cs="Times New Roman"/>
                <w:b/>
                <w:bCs/>
                <w:szCs w:val="24"/>
              </w:rPr>
              <w:t>o</w:t>
            </w:r>
          </w:p>
        </w:tc>
        <w:tc>
          <w:tcPr>
            <w:tcW w:w="1295" w:type="dxa"/>
            <w:tcPrChange w:id="631" w:author="blake grills" w:date="2020-03-18T19:15:00Z">
              <w:tcPr>
                <w:tcW w:w="909" w:type="dxa"/>
              </w:tcPr>
            </w:tcPrChange>
          </w:tcPr>
          <w:p w14:paraId="2557FF79" w14:textId="431EDFB3" w:rsidR="005A459A" w:rsidRPr="002248ED" w:rsidRDefault="005A459A">
            <w:pPr>
              <w:rPr>
                <w:rFonts w:cs="Times New Roman"/>
                <w:b/>
                <w:bCs/>
                <w:szCs w:val="24"/>
              </w:rPr>
              <w:pPrChange w:id="632" w:author="Michael Decker" w:date="2020-03-18T19:15:00Z">
                <w:pPr>
                  <w:jc w:val="center"/>
                </w:pPr>
              </w:pPrChange>
            </w:pPr>
            <w:r w:rsidRPr="002248ED">
              <w:rPr>
                <w:rFonts w:cs="Times New Roman"/>
                <w:b/>
                <w:bCs/>
                <w:szCs w:val="24"/>
              </w:rPr>
              <w:t>p</w:t>
            </w:r>
          </w:p>
        </w:tc>
        <w:tc>
          <w:tcPr>
            <w:tcW w:w="1295" w:type="dxa"/>
            <w:tcPrChange w:id="633" w:author="blake grills" w:date="2020-03-18T19:15:00Z">
              <w:tcPr>
                <w:tcW w:w="909" w:type="dxa"/>
              </w:tcPr>
            </w:tcPrChange>
          </w:tcPr>
          <w:p w14:paraId="3BF09E6C" w14:textId="1278AB99" w:rsidR="005A459A" w:rsidRPr="002248ED" w:rsidRDefault="005A459A">
            <w:pPr>
              <w:rPr>
                <w:rFonts w:cs="Times New Roman"/>
                <w:b/>
                <w:bCs/>
                <w:szCs w:val="24"/>
              </w:rPr>
              <w:pPrChange w:id="634" w:author="Michael Decker" w:date="2020-03-18T19:15:00Z">
                <w:pPr>
                  <w:jc w:val="center"/>
                </w:pPr>
              </w:pPrChange>
            </w:pPr>
            <w:r w:rsidRPr="002248ED">
              <w:rPr>
                <w:rFonts w:cs="Times New Roman"/>
                <w:b/>
                <w:bCs/>
                <w:szCs w:val="24"/>
              </w:rPr>
              <w:t>q</w:t>
            </w:r>
          </w:p>
        </w:tc>
        <w:tc>
          <w:tcPr>
            <w:tcW w:w="1295" w:type="dxa"/>
            <w:tcPrChange w:id="635" w:author="blake grills" w:date="2020-03-18T19:15:00Z">
              <w:tcPr>
                <w:tcW w:w="909" w:type="dxa"/>
              </w:tcPr>
            </w:tcPrChange>
          </w:tcPr>
          <w:p w14:paraId="18FA6A6E" w14:textId="3A5BD0B1" w:rsidR="005A459A" w:rsidRPr="002248ED" w:rsidRDefault="005A459A">
            <w:pPr>
              <w:rPr>
                <w:rFonts w:cs="Times New Roman"/>
                <w:b/>
                <w:bCs/>
                <w:szCs w:val="24"/>
              </w:rPr>
              <w:pPrChange w:id="636" w:author="Michael Decker" w:date="2020-03-18T19:15:00Z">
                <w:pPr>
                  <w:jc w:val="center"/>
                </w:pPr>
              </w:pPrChange>
            </w:pPr>
            <w:r w:rsidRPr="002248ED">
              <w:rPr>
                <w:rFonts w:cs="Times New Roman"/>
                <w:b/>
                <w:bCs/>
                <w:szCs w:val="24"/>
              </w:rPr>
              <w:t>r</w:t>
            </w:r>
          </w:p>
        </w:tc>
        <w:tc>
          <w:tcPr>
            <w:tcW w:w="1295" w:type="dxa"/>
            <w:tcPrChange w:id="637" w:author="blake grills" w:date="2020-03-18T19:15:00Z">
              <w:tcPr>
                <w:tcW w:w="909" w:type="dxa"/>
              </w:tcPr>
            </w:tcPrChange>
          </w:tcPr>
          <w:p w14:paraId="59D1C597" w14:textId="6F61F468" w:rsidR="005A459A" w:rsidRPr="002248ED" w:rsidRDefault="005A459A">
            <w:pPr>
              <w:rPr>
                <w:rFonts w:cs="Times New Roman"/>
                <w:b/>
                <w:bCs/>
                <w:szCs w:val="24"/>
              </w:rPr>
              <w:pPrChange w:id="638" w:author="Michael Decker" w:date="2020-03-18T19:15:00Z">
                <w:pPr>
                  <w:jc w:val="center"/>
                </w:pPr>
              </w:pPrChange>
            </w:pPr>
            <w:r w:rsidRPr="002248ED">
              <w:rPr>
                <w:rFonts w:cs="Times New Roman"/>
                <w:b/>
                <w:bCs/>
                <w:szCs w:val="24"/>
              </w:rPr>
              <w:t>s</w:t>
            </w:r>
          </w:p>
        </w:tc>
        <w:tc>
          <w:tcPr>
            <w:tcW w:w="1295" w:type="dxa"/>
            <w:tcPrChange w:id="639" w:author="blake grills" w:date="2020-03-18T19:15:00Z">
              <w:tcPr>
                <w:tcW w:w="909" w:type="dxa"/>
              </w:tcPr>
            </w:tcPrChange>
          </w:tcPr>
          <w:p w14:paraId="5F962492" w14:textId="1BEA3F62" w:rsidR="005A459A" w:rsidRPr="002248ED" w:rsidRDefault="005A459A">
            <w:pPr>
              <w:rPr>
                <w:rFonts w:cs="Times New Roman"/>
                <w:b/>
                <w:bCs/>
                <w:szCs w:val="24"/>
              </w:rPr>
              <w:pPrChange w:id="640" w:author="Michael Decker" w:date="2020-03-18T19:15:00Z">
                <w:pPr>
                  <w:jc w:val="center"/>
                </w:pPr>
              </w:pPrChange>
            </w:pPr>
            <w:r w:rsidRPr="002248ED">
              <w:rPr>
                <w:rFonts w:cs="Times New Roman"/>
                <w:b/>
                <w:bCs/>
                <w:szCs w:val="24"/>
              </w:rPr>
              <w:t>t</w:t>
            </w:r>
          </w:p>
        </w:tc>
      </w:tr>
      <w:tr w:rsidR="00524C09" w:rsidRPr="002248ED" w14:paraId="72DE0AC7" w14:textId="77777777" w:rsidTr="00797159">
        <w:tc>
          <w:tcPr>
            <w:tcW w:w="1294" w:type="dxa"/>
            <w:tcPrChange w:id="641" w:author="blake grills" w:date="2020-03-18T19:15:00Z">
              <w:tcPr>
                <w:tcW w:w="910" w:type="dxa"/>
              </w:tcPr>
            </w:tcPrChange>
          </w:tcPr>
          <w:p w14:paraId="60657955" w14:textId="29324B36" w:rsidR="005A459A" w:rsidRPr="002248ED" w:rsidRDefault="00C74C89">
            <w:pPr>
              <w:rPr>
                <w:rFonts w:cs="Times New Roman"/>
                <w:szCs w:val="24"/>
              </w:rPr>
              <w:pPrChange w:id="642" w:author="Michael Decker" w:date="2020-03-18T19:15:00Z">
                <w:pPr>
                  <w:jc w:val="center"/>
                </w:pPr>
              </w:pPrChange>
            </w:pPr>
            <w:r w:rsidRPr="002248ED">
              <w:rPr>
                <w:rFonts w:cs="Times New Roman"/>
                <w:i/>
                <w:iCs/>
                <w:szCs w:val="24"/>
              </w:rPr>
              <w:t>0.0208</w:t>
            </w:r>
          </w:p>
        </w:tc>
        <w:tc>
          <w:tcPr>
            <w:tcW w:w="1295" w:type="dxa"/>
            <w:tcPrChange w:id="643" w:author="blake grills" w:date="2020-03-18T19:15:00Z">
              <w:tcPr>
                <w:tcW w:w="909" w:type="dxa"/>
              </w:tcPr>
            </w:tcPrChange>
          </w:tcPr>
          <w:p w14:paraId="2FEC8965" w14:textId="097C2D51" w:rsidR="005A459A" w:rsidRPr="002248ED" w:rsidRDefault="00C74C89">
            <w:pPr>
              <w:rPr>
                <w:rFonts w:cs="Times New Roman"/>
                <w:szCs w:val="24"/>
              </w:rPr>
              <w:pPrChange w:id="644" w:author="Michael Decker" w:date="2020-03-18T19:15:00Z">
                <w:pPr>
                  <w:jc w:val="center"/>
                </w:pPr>
              </w:pPrChange>
            </w:pPr>
            <w:r w:rsidRPr="002248ED">
              <w:rPr>
                <w:rFonts w:cs="Times New Roman"/>
                <w:i/>
                <w:iCs/>
                <w:szCs w:val="24"/>
              </w:rPr>
              <w:t>0.0208</w:t>
            </w:r>
          </w:p>
        </w:tc>
        <w:tc>
          <w:tcPr>
            <w:tcW w:w="935" w:type="dxa"/>
            <w:tcPrChange w:id="645" w:author="blake grills" w:date="2020-03-18T19:15:00Z">
              <w:tcPr>
                <w:tcW w:w="1056" w:type="dxa"/>
              </w:tcPr>
            </w:tcPrChange>
          </w:tcPr>
          <w:p w14:paraId="205FC787" w14:textId="4BF6DF30" w:rsidR="005A459A" w:rsidRPr="002248ED" w:rsidRDefault="00C74C89">
            <w:pPr>
              <w:rPr>
                <w:rFonts w:cs="Times New Roman"/>
                <w:szCs w:val="24"/>
              </w:rPr>
              <w:pPrChange w:id="646" w:author="Michael Decker" w:date="2020-03-18T19:15:00Z">
                <w:pPr>
                  <w:jc w:val="center"/>
                </w:pPr>
              </w:pPrChange>
            </w:pPr>
            <w:r w:rsidRPr="002248ED">
              <w:rPr>
                <w:rFonts w:cs="Times New Roman"/>
                <w:szCs w:val="24"/>
              </w:rPr>
              <w:t>0</w:t>
            </w:r>
          </w:p>
        </w:tc>
        <w:tc>
          <w:tcPr>
            <w:tcW w:w="936" w:type="dxa"/>
            <w:tcPrChange w:id="647" w:author="blake grills" w:date="2020-03-18T19:15:00Z">
              <w:tcPr>
                <w:tcW w:w="301" w:type="dxa"/>
              </w:tcPr>
            </w:tcPrChange>
          </w:tcPr>
          <w:p w14:paraId="157645BC" w14:textId="58DD164B" w:rsidR="005A459A" w:rsidRPr="002248ED" w:rsidRDefault="00C74C89">
            <w:pPr>
              <w:rPr>
                <w:rFonts w:cs="Times New Roman"/>
                <w:szCs w:val="24"/>
              </w:rPr>
              <w:pPrChange w:id="648" w:author="Michael Decker" w:date="2020-03-18T19:15:00Z">
                <w:pPr>
                  <w:jc w:val="center"/>
                </w:pPr>
              </w:pPrChange>
            </w:pPr>
            <w:r w:rsidRPr="002248ED">
              <w:rPr>
                <w:rFonts w:cs="Times New Roman"/>
                <w:szCs w:val="24"/>
              </w:rPr>
              <w:t>0</w:t>
            </w:r>
          </w:p>
        </w:tc>
        <w:tc>
          <w:tcPr>
            <w:tcW w:w="1295" w:type="dxa"/>
            <w:tcPrChange w:id="649" w:author="blake grills" w:date="2020-03-18T19:15:00Z">
              <w:tcPr>
                <w:tcW w:w="909" w:type="dxa"/>
              </w:tcPr>
            </w:tcPrChange>
          </w:tcPr>
          <w:p w14:paraId="755DFFE8" w14:textId="3F1080AF" w:rsidR="005A459A" w:rsidRPr="002248ED" w:rsidRDefault="00C74C89">
            <w:pPr>
              <w:rPr>
                <w:rFonts w:cs="Times New Roman"/>
                <w:szCs w:val="24"/>
              </w:rPr>
              <w:pPrChange w:id="650" w:author="Michael Decker" w:date="2020-03-18T19:15:00Z">
                <w:pPr>
                  <w:jc w:val="center"/>
                </w:pPr>
              </w:pPrChange>
            </w:pPr>
            <w:r w:rsidRPr="002248ED">
              <w:rPr>
                <w:rFonts w:cs="Times New Roman"/>
                <w:i/>
                <w:iCs/>
                <w:szCs w:val="24"/>
              </w:rPr>
              <w:t>0.0625</w:t>
            </w:r>
          </w:p>
        </w:tc>
        <w:tc>
          <w:tcPr>
            <w:tcW w:w="1295" w:type="dxa"/>
            <w:tcPrChange w:id="651" w:author="blake grills" w:date="2020-03-18T19:15:00Z">
              <w:tcPr>
                <w:tcW w:w="909" w:type="dxa"/>
              </w:tcPr>
            </w:tcPrChange>
          </w:tcPr>
          <w:p w14:paraId="322F537B" w14:textId="7BE3269B" w:rsidR="005A459A" w:rsidRPr="002248ED" w:rsidRDefault="00C74C89">
            <w:pPr>
              <w:rPr>
                <w:rFonts w:cs="Times New Roman"/>
                <w:szCs w:val="24"/>
              </w:rPr>
              <w:pPrChange w:id="652" w:author="Michael Decker" w:date="2020-03-18T19:15:00Z">
                <w:pPr>
                  <w:jc w:val="center"/>
                </w:pPr>
              </w:pPrChange>
            </w:pPr>
            <w:r w:rsidRPr="002248ED">
              <w:rPr>
                <w:rFonts w:cs="Times New Roman"/>
                <w:i/>
                <w:iCs/>
                <w:szCs w:val="24"/>
              </w:rPr>
              <w:t>0.0416</w:t>
            </w:r>
          </w:p>
        </w:tc>
        <w:tc>
          <w:tcPr>
            <w:tcW w:w="1295" w:type="dxa"/>
            <w:tcPrChange w:id="653" w:author="blake grills" w:date="2020-03-18T19:15:00Z">
              <w:tcPr>
                <w:tcW w:w="909" w:type="dxa"/>
              </w:tcPr>
            </w:tcPrChange>
          </w:tcPr>
          <w:p w14:paraId="5CA2543F" w14:textId="40D99905" w:rsidR="005A459A" w:rsidRPr="002248ED" w:rsidRDefault="00C74C89">
            <w:pPr>
              <w:rPr>
                <w:rFonts w:cs="Times New Roman"/>
                <w:szCs w:val="24"/>
              </w:rPr>
              <w:pPrChange w:id="654" w:author="Michael Decker" w:date="2020-03-18T19:15:00Z">
                <w:pPr>
                  <w:jc w:val="center"/>
                </w:pPr>
              </w:pPrChange>
            </w:pPr>
            <w:r w:rsidRPr="002248ED">
              <w:rPr>
                <w:rFonts w:cs="Times New Roman"/>
                <w:szCs w:val="24"/>
              </w:rPr>
              <w:t>0</w:t>
            </w:r>
          </w:p>
        </w:tc>
        <w:tc>
          <w:tcPr>
            <w:tcW w:w="1295" w:type="dxa"/>
            <w:tcPrChange w:id="655" w:author="blake grills" w:date="2020-03-18T19:15:00Z">
              <w:tcPr>
                <w:tcW w:w="909" w:type="dxa"/>
              </w:tcPr>
            </w:tcPrChange>
          </w:tcPr>
          <w:p w14:paraId="5A86E86D" w14:textId="544D12A0" w:rsidR="005A459A" w:rsidRPr="002248ED" w:rsidRDefault="00C74C89">
            <w:pPr>
              <w:rPr>
                <w:rFonts w:cs="Times New Roman"/>
                <w:szCs w:val="24"/>
              </w:rPr>
              <w:pPrChange w:id="656" w:author="Michael Decker" w:date="2020-03-18T19:15:00Z">
                <w:pPr>
                  <w:jc w:val="center"/>
                </w:pPr>
              </w:pPrChange>
            </w:pPr>
            <w:r w:rsidRPr="002248ED">
              <w:rPr>
                <w:rFonts w:cs="Times New Roman"/>
                <w:i/>
                <w:iCs/>
                <w:szCs w:val="24"/>
              </w:rPr>
              <w:t>0.0208</w:t>
            </w:r>
          </w:p>
        </w:tc>
        <w:tc>
          <w:tcPr>
            <w:tcW w:w="1295" w:type="dxa"/>
            <w:tcPrChange w:id="657" w:author="blake grills" w:date="2020-03-18T19:15:00Z">
              <w:tcPr>
                <w:tcW w:w="909" w:type="dxa"/>
              </w:tcPr>
            </w:tcPrChange>
          </w:tcPr>
          <w:p w14:paraId="048F7AE3" w14:textId="2BD069F4" w:rsidR="005A459A" w:rsidRPr="002248ED" w:rsidRDefault="00C74C89">
            <w:pPr>
              <w:rPr>
                <w:rFonts w:cs="Times New Roman"/>
                <w:szCs w:val="24"/>
              </w:rPr>
              <w:pPrChange w:id="658" w:author="Michael Decker" w:date="2020-03-18T19:15:00Z">
                <w:pPr>
                  <w:jc w:val="center"/>
                </w:pPr>
              </w:pPrChange>
            </w:pPr>
            <w:r w:rsidRPr="002248ED">
              <w:rPr>
                <w:rFonts w:cs="Times New Roman"/>
                <w:i/>
                <w:iCs/>
                <w:szCs w:val="24"/>
              </w:rPr>
              <w:t>0.0416</w:t>
            </w:r>
          </w:p>
        </w:tc>
        <w:tc>
          <w:tcPr>
            <w:tcW w:w="1295" w:type="dxa"/>
            <w:tcPrChange w:id="659" w:author="blake grills" w:date="2020-03-18T19:15:00Z">
              <w:tcPr>
                <w:tcW w:w="909" w:type="dxa"/>
              </w:tcPr>
            </w:tcPrChange>
          </w:tcPr>
          <w:p w14:paraId="0F6A0F6A" w14:textId="6E640394" w:rsidR="005A459A" w:rsidRPr="002248ED" w:rsidRDefault="00C74C89">
            <w:pPr>
              <w:rPr>
                <w:rFonts w:cs="Times New Roman"/>
                <w:szCs w:val="24"/>
              </w:rPr>
              <w:pPrChange w:id="660" w:author="Michael Decker" w:date="2020-03-18T19:15:00Z">
                <w:pPr>
                  <w:jc w:val="center"/>
                </w:pPr>
              </w:pPrChange>
            </w:pPr>
            <w:r w:rsidRPr="002248ED">
              <w:rPr>
                <w:rFonts w:cs="Times New Roman"/>
                <w:i/>
                <w:iCs/>
                <w:szCs w:val="24"/>
              </w:rPr>
              <w:t>0.0625</w:t>
            </w:r>
          </w:p>
        </w:tc>
      </w:tr>
      <w:tr w:rsidR="00524C09" w:rsidRPr="002248ED" w14:paraId="57624C56" w14:textId="77777777" w:rsidTr="00797159">
        <w:tc>
          <w:tcPr>
            <w:tcW w:w="1294" w:type="dxa"/>
            <w:tcPrChange w:id="661" w:author="blake grills" w:date="2020-03-18T19:15:00Z">
              <w:tcPr>
                <w:tcW w:w="910" w:type="dxa"/>
              </w:tcPr>
            </w:tcPrChange>
          </w:tcPr>
          <w:p w14:paraId="4B507A1D" w14:textId="048E40FC" w:rsidR="005A459A" w:rsidRPr="002248ED" w:rsidRDefault="005A459A">
            <w:pPr>
              <w:rPr>
                <w:rFonts w:cs="Times New Roman"/>
                <w:b/>
                <w:bCs/>
                <w:szCs w:val="24"/>
              </w:rPr>
              <w:pPrChange w:id="662" w:author="Michael Decker" w:date="2020-03-18T19:15:00Z">
                <w:pPr>
                  <w:jc w:val="center"/>
                </w:pPr>
              </w:pPrChange>
            </w:pPr>
            <w:r w:rsidRPr="002248ED">
              <w:rPr>
                <w:rFonts w:cs="Times New Roman"/>
                <w:b/>
                <w:bCs/>
                <w:szCs w:val="24"/>
              </w:rPr>
              <w:t>u</w:t>
            </w:r>
          </w:p>
        </w:tc>
        <w:tc>
          <w:tcPr>
            <w:tcW w:w="1295" w:type="dxa"/>
            <w:tcPrChange w:id="663" w:author="blake grills" w:date="2020-03-18T19:15:00Z">
              <w:tcPr>
                <w:tcW w:w="909" w:type="dxa"/>
              </w:tcPr>
            </w:tcPrChange>
          </w:tcPr>
          <w:p w14:paraId="69699442" w14:textId="605FC7BB" w:rsidR="005A459A" w:rsidRPr="002248ED" w:rsidRDefault="005A459A">
            <w:pPr>
              <w:rPr>
                <w:rFonts w:cs="Times New Roman"/>
                <w:b/>
                <w:bCs/>
                <w:szCs w:val="24"/>
              </w:rPr>
              <w:pPrChange w:id="664" w:author="Michael Decker" w:date="2020-03-18T19:15:00Z">
                <w:pPr>
                  <w:jc w:val="center"/>
                </w:pPr>
              </w:pPrChange>
            </w:pPr>
            <w:r w:rsidRPr="002248ED">
              <w:rPr>
                <w:rFonts w:cs="Times New Roman"/>
                <w:b/>
                <w:bCs/>
                <w:szCs w:val="24"/>
              </w:rPr>
              <w:t>v</w:t>
            </w:r>
          </w:p>
        </w:tc>
        <w:tc>
          <w:tcPr>
            <w:tcW w:w="935" w:type="dxa"/>
            <w:tcPrChange w:id="665" w:author="blake grills" w:date="2020-03-18T19:15:00Z">
              <w:tcPr>
                <w:tcW w:w="1056" w:type="dxa"/>
              </w:tcPr>
            </w:tcPrChange>
          </w:tcPr>
          <w:p w14:paraId="12698D22" w14:textId="557E3603" w:rsidR="005A459A" w:rsidRPr="002248ED" w:rsidRDefault="005A459A">
            <w:pPr>
              <w:rPr>
                <w:rFonts w:cs="Times New Roman"/>
                <w:b/>
                <w:bCs/>
                <w:szCs w:val="24"/>
              </w:rPr>
              <w:pPrChange w:id="666" w:author="Michael Decker" w:date="2020-03-18T19:15:00Z">
                <w:pPr>
                  <w:jc w:val="center"/>
                </w:pPr>
              </w:pPrChange>
            </w:pPr>
            <w:r w:rsidRPr="002248ED">
              <w:rPr>
                <w:rFonts w:cs="Times New Roman"/>
                <w:b/>
                <w:bCs/>
                <w:szCs w:val="24"/>
              </w:rPr>
              <w:t>w</w:t>
            </w:r>
          </w:p>
        </w:tc>
        <w:tc>
          <w:tcPr>
            <w:tcW w:w="936" w:type="dxa"/>
            <w:tcPrChange w:id="667" w:author="blake grills" w:date="2020-03-18T19:15:00Z">
              <w:tcPr>
                <w:tcW w:w="301" w:type="dxa"/>
              </w:tcPr>
            </w:tcPrChange>
          </w:tcPr>
          <w:p w14:paraId="76580D11" w14:textId="65EAEC33" w:rsidR="005A459A" w:rsidRPr="002248ED" w:rsidRDefault="005A459A">
            <w:pPr>
              <w:rPr>
                <w:rFonts w:cs="Times New Roman"/>
                <w:b/>
                <w:bCs/>
                <w:szCs w:val="24"/>
              </w:rPr>
              <w:pPrChange w:id="668" w:author="Michael Decker" w:date="2020-03-18T19:15:00Z">
                <w:pPr>
                  <w:jc w:val="center"/>
                </w:pPr>
              </w:pPrChange>
            </w:pPr>
            <w:r w:rsidRPr="002248ED">
              <w:rPr>
                <w:rFonts w:cs="Times New Roman"/>
                <w:b/>
                <w:bCs/>
                <w:szCs w:val="24"/>
              </w:rPr>
              <w:t>x</w:t>
            </w:r>
          </w:p>
        </w:tc>
        <w:tc>
          <w:tcPr>
            <w:tcW w:w="1295" w:type="dxa"/>
            <w:tcPrChange w:id="669" w:author="blake grills" w:date="2020-03-18T19:15:00Z">
              <w:tcPr>
                <w:tcW w:w="909" w:type="dxa"/>
              </w:tcPr>
            </w:tcPrChange>
          </w:tcPr>
          <w:p w14:paraId="2AFA3C77" w14:textId="00745BF0" w:rsidR="005A459A" w:rsidRPr="002248ED" w:rsidRDefault="005A459A">
            <w:pPr>
              <w:rPr>
                <w:rFonts w:cs="Times New Roman"/>
                <w:b/>
                <w:bCs/>
                <w:szCs w:val="24"/>
              </w:rPr>
              <w:pPrChange w:id="670" w:author="Michael Decker" w:date="2020-03-18T19:15:00Z">
                <w:pPr>
                  <w:jc w:val="center"/>
                </w:pPr>
              </w:pPrChange>
            </w:pPr>
            <w:r w:rsidRPr="002248ED">
              <w:rPr>
                <w:rFonts w:cs="Times New Roman"/>
                <w:b/>
                <w:bCs/>
                <w:szCs w:val="24"/>
              </w:rPr>
              <w:t>y</w:t>
            </w:r>
          </w:p>
        </w:tc>
        <w:tc>
          <w:tcPr>
            <w:tcW w:w="1295" w:type="dxa"/>
            <w:tcPrChange w:id="671" w:author="blake grills" w:date="2020-03-18T19:15:00Z">
              <w:tcPr>
                <w:tcW w:w="909" w:type="dxa"/>
              </w:tcPr>
            </w:tcPrChange>
          </w:tcPr>
          <w:p w14:paraId="5CEE5B4C" w14:textId="0AF7BFE3" w:rsidR="005A459A" w:rsidRPr="002248ED" w:rsidRDefault="005A459A">
            <w:pPr>
              <w:rPr>
                <w:rFonts w:cs="Times New Roman"/>
                <w:b/>
                <w:bCs/>
                <w:szCs w:val="24"/>
              </w:rPr>
              <w:pPrChange w:id="672" w:author="Michael Decker" w:date="2020-03-18T19:15:00Z">
                <w:pPr>
                  <w:jc w:val="center"/>
                </w:pPr>
              </w:pPrChange>
            </w:pPr>
            <w:r w:rsidRPr="002248ED">
              <w:rPr>
                <w:rFonts w:cs="Times New Roman"/>
                <w:b/>
                <w:bCs/>
                <w:szCs w:val="24"/>
              </w:rPr>
              <w:t>z</w:t>
            </w:r>
          </w:p>
        </w:tc>
        <w:tc>
          <w:tcPr>
            <w:tcW w:w="1295" w:type="dxa"/>
            <w:tcPrChange w:id="673" w:author="blake grills" w:date="2020-03-18T19:15:00Z">
              <w:tcPr>
                <w:tcW w:w="909" w:type="dxa"/>
              </w:tcPr>
            </w:tcPrChange>
          </w:tcPr>
          <w:p w14:paraId="3F316A0C" w14:textId="5D8915B2" w:rsidR="005A459A" w:rsidRPr="002248ED" w:rsidRDefault="005A459A">
            <w:pPr>
              <w:rPr>
                <w:rFonts w:cs="Times New Roman"/>
                <w:b/>
                <w:bCs/>
                <w:szCs w:val="24"/>
              </w:rPr>
              <w:pPrChange w:id="674" w:author="Michael Decker" w:date="2020-03-18T19:15:00Z">
                <w:pPr>
                  <w:jc w:val="center"/>
                </w:pPr>
              </w:pPrChange>
            </w:pPr>
            <w:r w:rsidRPr="002248ED">
              <w:rPr>
                <w:rFonts w:cs="Times New Roman"/>
                <w:b/>
                <w:bCs/>
                <w:szCs w:val="24"/>
              </w:rPr>
              <w:t>!</w:t>
            </w:r>
          </w:p>
        </w:tc>
        <w:tc>
          <w:tcPr>
            <w:tcW w:w="1295" w:type="dxa"/>
            <w:tcPrChange w:id="675" w:author="blake grills" w:date="2020-03-18T19:15:00Z">
              <w:tcPr>
                <w:tcW w:w="909" w:type="dxa"/>
              </w:tcPr>
            </w:tcPrChange>
          </w:tcPr>
          <w:p w14:paraId="65BE165D" w14:textId="6F1235C6" w:rsidR="005A459A" w:rsidRPr="002248ED" w:rsidRDefault="005A459A">
            <w:pPr>
              <w:rPr>
                <w:rFonts w:cs="Times New Roman"/>
                <w:b/>
                <w:bCs/>
                <w:szCs w:val="24"/>
              </w:rPr>
              <w:pPrChange w:id="676" w:author="Michael Decker" w:date="2020-03-18T19:15:00Z">
                <w:pPr>
                  <w:jc w:val="center"/>
                </w:pPr>
              </w:pPrChange>
            </w:pPr>
            <w:r w:rsidRPr="002248ED">
              <w:rPr>
                <w:rFonts w:cs="Times New Roman"/>
                <w:b/>
                <w:bCs/>
                <w:szCs w:val="24"/>
              </w:rPr>
              <w:t>@</w:t>
            </w:r>
          </w:p>
        </w:tc>
        <w:tc>
          <w:tcPr>
            <w:tcW w:w="1295" w:type="dxa"/>
            <w:tcPrChange w:id="677" w:author="blake grills" w:date="2020-03-18T19:15:00Z">
              <w:tcPr>
                <w:tcW w:w="909" w:type="dxa"/>
              </w:tcPr>
            </w:tcPrChange>
          </w:tcPr>
          <w:p w14:paraId="486CDCFB" w14:textId="28A5E8DD" w:rsidR="005A459A" w:rsidRPr="002248ED" w:rsidRDefault="005A459A">
            <w:pPr>
              <w:rPr>
                <w:rFonts w:cs="Times New Roman"/>
                <w:b/>
                <w:bCs/>
                <w:szCs w:val="24"/>
              </w:rPr>
              <w:pPrChange w:id="678" w:author="Michael Decker" w:date="2020-03-18T19:15:00Z">
                <w:pPr>
                  <w:jc w:val="center"/>
                </w:pPr>
              </w:pPrChange>
            </w:pPr>
            <w:r w:rsidRPr="002248ED">
              <w:rPr>
                <w:rFonts w:cs="Times New Roman"/>
                <w:b/>
                <w:bCs/>
                <w:szCs w:val="24"/>
              </w:rPr>
              <w:t>#</w:t>
            </w:r>
          </w:p>
        </w:tc>
        <w:tc>
          <w:tcPr>
            <w:tcW w:w="1295" w:type="dxa"/>
            <w:tcPrChange w:id="679" w:author="blake grills" w:date="2020-03-18T19:15:00Z">
              <w:tcPr>
                <w:tcW w:w="909" w:type="dxa"/>
              </w:tcPr>
            </w:tcPrChange>
          </w:tcPr>
          <w:p w14:paraId="136651F1" w14:textId="7FE32A8B" w:rsidR="005A459A" w:rsidRPr="002248ED" w:rsidRDefault="005A459A">
            <w:pPr>
              <w:rPr>
                <w:rFonts w:cs="Times New Roman"/>
                <w:b/>
                <w:bCs/>
                <w:szCs w:val="24"/>
              </w:rPr>
              <w:pPrChange w:id="680" w:author="Michael Decker" w:date="2020-03-18T19:15:00Z">
                <w:pPr>
                  <w:jc w:val="center"/>
                </w:pPr>
              </w:pPrChange>
            </w:pPr>
            <w:r w:rsidRPr="002248ED">
              <w:rPr>
                <w:rFonts w:cs="Times New Roman"/>
                <w:b/>
                <w:bCs/>
                <w:szCs w:val="24"/>
              </w:rPr>
              <w:t>$</w:t>
            </w:r>
          </w:p>
        </w:tc>
      </w:tr>
      <w:tr w:rsidR="00524C09" w:rsidRPr="002248ED" w14:paraId="58221EBE" w14:textId="77777777" w:rsidTr="00797159">
        <w:tc>
          <w:tcPr>
            <w:tcW w:w="1294" w:type="dxa"/>
            <w:tcPrChange w:id="681" w:author="blake grills" w:date="2020-03-18T19:15:00Z">
              <w:tcPr>
                <w:tcW w:w="910" w:type="dxa"/>
              </w:tcPr>
            </w:tcPrChange>
          </w:tcPr>
          <w:p w14:paraId="71176B83" w14:textId="022D9178" w:rsidR="005A459A" w:rsidRPr="002248ED" w:rsidRDefault="00582B25">
            <w:pPr>
              <w:rPr>
                <w:rFonts w:cs="Times New Roman"/>
                <w:szCs w:val="24"/>
              </w:rPr>
              <w:pPrChange w:id="682" w:author="Michael Decker" w:date="2020-03-18T19:15:00Z">
                <w:pPr>
                  <w:jc w:val="center"/>
                </w:pPr>
              </w:pPrChange>
            </w:pPr>
            <w:r w:rsidRPr="002248ED">
              <w:rPr>
                <w:rFonts w:cs="Times New Roman"/>
                <w:i/>
                <w:iCs/>
                <w:szCs w:val="24"/>
              </w:rPr>
              <w:t>0.0208</w:t>
            </w:r>
          </w:p>
        </w:tc>
        <w:tc>
          <w:tcPr>
            <w:tcW w:w="1295" w:type="dxa"/>
            <w:tcPrChange w:id="683" w:author="blake grills" w:date="2020-03-18T19:15:00Z">
              <w:tcPr>
                <w:tcW w:w="909" w:type="dxa"/>
              </w:tcPr>
            </w:tcPrChange>
          </w:tcPr>
          <w:p w14:paraId="2A846C7D" w14:textId="6A61940D" w:rsidR="005A459A" w:rsidRPr="002248ED" w:rsidRDefault="00582B25">
            <w:pPr>
              <w:rPr>
                <w:rFonts w:cs="Times New Roman"/>
                <w:szCs w:val="24"/>
              </w:rPr>
              <w:pPrChange w:id="684" w:author="Michael Decker" w:date="2020-03-18T19:15:00Z">
                <w:pPr>
                  <w:jc w:val="center"/>
                </w:pPr>
              </w:pPrChange>
            </w:pPr>
            <w:r w:rsidRPr="002248ED">
              <w:rPr>
                <w:rFonts w:cs="Times New Roman"/>
                <w:szCs w:val="24"/>
              </w:rPr>
              <w:t>0</w:t>
            </w:r>
          </w:p>
        </w:tc>
        <w:tc>
          <w:tcPr>
            <w:tcW w:w="935" w:type="dxa"/>
            <w:tcPrChange w:id="685" w:author="blake grills" w:date="2020-03-18T19:15:00Z">
              <w:tcPr>
                <w:tcW w:w="1056" w:type="dxa"/>
              </w:tcPr>
            </w:tcPrChange>
          </w:tcPr>
          <w:p w14:paraId="3542C077" w14:textId="3C79AB03" w:rsidR="005A459A" w:rsidRPr="002248ED" w:rsidRDefault="00582B25">
            <w:pPr>
              <w:rPr>
                <w:rFonts w:cs="Times New Roman"/>
                <w:szCs w:val="24"/>
              </w:rPr>
              <w:pPrChange w:id="686" w:author="Michael Decker" w:date="2020-03-18T19:15:00Z">
                <w:pPr>
                  <w:jc w:val="center"/>
                </w:pPr>
              </w:pPrChange>
            </w:pPr>
            <w:r w:rsidRPr="002248ED">
              <w:rPr>
                <w:rFonts w:cs="Times New Roman"/>
                <w:szCs w:val="24"/>
              </w:rPr>
              <w:t>0</w:t>
            </w:r>
          </w:p>
        </w:tc>
        <w:tc>
          <w:tcPr>
            <w:tcW w:w="936" w:type="dxa"/>
            <w:tcPrChange w:id="687" w:author="blake grills" w:date="2020-03-18T19:15:00Z">
              <w:tcPr>
                <w:tcW w:w="301" w:type="dxa"/>
              </w:tcPr>
            </w:tcPrChange>
          </w:tcPr>
          <w:p w14:paraId="5CDE72E4" w14:textId="22A26856" w:rsidR="005A459A" w:rsidRPr="002248ED" w:rsidRDefault="00582B25">
            <w:pPr>
              <w:rPr>
                <w:rFonts w:cs="Times New Roman"/>
                <w:szCs w:val="24"/>
              </w:rPr>
              <w:pPrChange w:id="688" w:author="Michael Decker" w:date="2020-03-18T19:15:00Z">
                <w:pPr>
                  <w:jc w:val="center"/>
                </w:pPr>
              </w:pPrChange>
            </w:pPr>
            <w:r w:rsidRPr="002248ED">
              <w:rPr>
                <w:rFonts w:cs="Times New Roman"/>
                <w:szCs w:val="24"/>
              </w:rPr>
              <w:t>0</w:t>
            </w:r>
          </w:p>
        </w:tc>
        <w:tc>
          <w:tcPr>
            <w:tcW w:w="1295" w:type="dxa"/>
            <w:tcPrChange w:id="689" w:author="blake grills" w:date="2020-03-18T19:15:00Z">
              <w:tcPr>
                <w:tcW w:w="909" w:type="dxa"/>
              </w:tcPr>
            </w:tcPrChange>
          </w:tcPr>
          <w:p w14:paraId="5CEA709D" w14:textId="4B896157" w:rsidR="005A459A" w:rsidRPr="002248ED" w:rsidRDefault="00582B25">
            <w:pPr>
              <w:rPr>
                <w:rFonts w:cs="Times New Roman"/>
                <w:szCs w:val="24"/>
              </w:rPr>
              <w:pPrChange w:id="690" w:author="Michael Decker" w:date="2020-03-18T19:15:00Z">
                <w:pPr>
                  <w:jc w:val="center"/>
                </w:pPr>
              </w:pPrChange>
            </w:pPr>
            <w:r w:rsidRPr="002248ED">
              <w:rPr>
                <w:rFonts w:cs="Times New Roman"/>
                <w:szCs w:val="24"/>
              </w:rPr>
              <w:t>0</w:t>
            </w:r>
          </w:p>
        </w:tc>
        <w:tc>
          <w:tcPr>
            <w:tcW w:w="1295" w:type="dxa"/>
            <w:tcPrChange w:id="691" w:author="blake grills" w:date="2020-03-18T19:15:00Z">
              <w:tcPr>
                <w:tcW w:w="909" w:type="dxa"/>
              </w:tcPr>
            </w:tcPrChange>
          </w:tcPr>
          <w:p w14:paraId="28EF246F" w14:textId="706825FD" w:rsidR="005A459A" w:rsidRPr="002248ED" w:rsidRDefault="00582B25">
            <w:pPr>
              <w:rPr>
                <w:rFonts w:cs="Times New Roman"/>
                <w:szCs w:val="24"/>
              </w:rPr>
              <w:pPrChange w:id="692" w:author="Michael Decker" w:date="2020-03-18T19:15:00Z">
                <w:pPr>
                  <w:jc w:val="center"/>
                </w:pPr>
              </w:pPrChange>
            </w:pPr>
            <w:r w:rsidRPr="002248ED">
              <w:rPr>
                <w:rFonts w:cs="Times New Roman"/>
                <w:szCs w:val="24"/>
              </w:rPr>
              <w:t>0</w:t>
            </w:r>
          </w:p>
        </w:tc>
        <w:tc>
          <w:tcPr>
            <w:tcW w:w="1295" w:type="dxa"/>
            <w:tcPrChange w:id="693" w:author="blake grills" w:date="2020-03-18T19:15:00Z">
              <w:tcPr>
                <w:tcW w:w="909" w:type="dxa"/>
              </w:tcPr>
            </w:tcPrChange>
          </w:tcPr>
          <w:p w14:paraId="7955714A" w14:textId="66863D84" w:rsidR="005A459A" w:rsidRPr="002248ED" w:rsidRDefault="00582B25">
            <w:pPr>
              <w:rPr>
                <w:rFonts w:cs="Times New Roman"/>
                <w:szCs w:val="24"/>
              </w:rPr>
              <w:pPrChange w:id="694" w:author="Michael Decker" w:date="2020-03-18T19:15:00Z">
                <w:pPr>
                  <w:jc w:val="center"/>
                </w:pPr>
              </w:pPrChange>
            </w:pPr>
            <w:r w:rsidRPr="002248ED">
              <w:rPr>
                <w:rFonts w:cs="Times New Roman"/>
                <w:szCs w:val="24"/>
              </w:rPr>
              <w:t>0</w:t>
            </w:r>
          </w:p>
        </w:tc>
        <w:tc>
          <w:tcPr>
            <w:tcW w:w="1295" w:type="dxa"/>
            <w:tcPrChange w:id="695" w:author="blake grills" w:date="2020-03-18T19:15:00Z">
              <w:tcPr>
                <w:tcW w:w="909" w:type="dxa"/>
              </w:tcPr>
            </w:tcPrChange>
          </w:tcPr>
          <w:p w14:paraId="5DE82236" w14:textId="46F2CC4A" w:rsidR="005A459A" w:rsidRPr="002248ED" w:rsidRDefault="00582B25">
            <w:pPr>
              <w:rPr>
                <w:rFonts w:cs="Times New Roman"/>
                <w:szCs w:val="24"/>
              </w:rPr>
              <w:pPrChange w:id="696" w:author="Michael Decker" w:date="2020-03-18T19:15:00Z">
                <w:pPr>
                  <w:jc w:val="center"/>
                </w:pPr>
              </w:pPrChange>
            </w:pPr>
            <w:r w:rsidRPr="002248ED">
              <w:rPr>
                <w:rFonts w:cs="Times New Roman"/>
                <w:szCs w:val="24"/>
              </w:rPr>
              <w:t>0</w:t>
            </w:r>
          </w:p>
        </w:tc>
        <w:tc>
          <w:tcPr>
            <w:tcW w:w="1295" w:type="dxa"/>
            <w:tcPrChange w:id="697" w:author="blake grills" w:date="2020-03-18T19:15:00Z">
              <w:tcPr>
                <w:tcW w:w="909" w:type="dxa"/>
              </w:tcPr>
            </w:tcPrChange>
          </w:tcPr>
          <w:p w14:paraId="2D75550C" w14:textId="6B941CD4" w:rsidR="005A459A" w:rsidRPr="002248ED" w:rsidRDefault="00582B25">
            <w:pPr>
              <w:rPr>
                <w:rFonts w:cs="Times New Roman"/>
                <w:szCs w:val="24"/>
              </w:rPr>
              <w:pPrChange w:id="698" w:author="Michael Decker" w:date="2020-03-18T19:15:00Z">
                <w:pPr>
                  <w:jc w:val="center"/>
                </w:pPr>
              </w:pPrChange>
            </w:pPr>
            <w:r w:rsidRPr="002248ED">
              <w:rPr>
                <w:rFonts w:cs="Times New Roman"/>
                <w:szCs w:val="24"/>
              </w:rPr>
              <w:t>0</w:t>
            </w:r>
          </w:p>
        </w:tc>
        <w:tc>
          <w:tcPr>
            <w:tcW w:w="1295" w:type="dxa"/>
            <w:tcPrChange w:id="699" w:author="blake grills" w:date="2020-03-18T19:15:00Z">
              <w:tcPr>
                <w:tcW w:w="909" w:type="dxa"/>
              </w:tcPr>
            </w:tcPrChange>
          </w:tcPr>
          <w:p w14:paraId="094C88A0" w14:textId="2C22EB13" w:rsidR="005A459A" w:rsidRPr="002248ED" w:rsidRDefault="00582B25">
            <w:pPr>
              <w:rPr>
                <w:rFonts w:cs="Times New Roman"/>
                <w:szCs w:val="24"/>
              </w:rPr>
              <w:pPrChange w:id="700" w:author="Michael Decker" w:date="2020-03-18T19:15:00Z">
                <w:pPr>
                  <w:jc w:val="center"/>
                </w:pPr>
              </w:pPrChange>
            </w:pPr>
            <w:r w:rsidRPr="002248ED">
              <w:rPr>
                <w:rFonts w:cs="Times New Roman"/>
                <w:szCs w:val="24"/>
              </w:rPr>
              <w:t>0</w:t>
            </w:r>
          </w:p>
        </w:tc>
      </w:tr>
      <w:tr w:rsidR="00524C09" w:rsidRPr="002248ED" w14:paraId="45540164" w14:textId="77777777" w:rsidTr="00797159">
        <w:tc>
          <w:tcPr>
            <w:tcW w:w="1294" w:type="dxa"/>
            <w:tcPrChange w:id="701" w:author="blake grills" w:date="2020-03-18T19:15:00Z">
              <w:tcPr>
                <w:tcW w:w="910" w:type="dxa"/>
              </w:tcPr>
            </w:tcPrChange>
          </w:tcPr>
          <w:p w14:paraId="300236D7" w14:textId="2B62CFAA" w:rsidR="005A459A" w:rsidRPr="002248ED" w:rsidRDefault="00524C09">
            <w:pPr>
              <w:rPr>
                <w:rFonts w:cs="Times New Roman"/>
                <w:b/>
                <w:bCs/>
                <w:szCs w:val="24"/>
              </w:rPr>
              <w:pPrChange w:id="702" w:author="Michael Decker" w:date="2020-03-18T19:15:00Z">
                <w:pPr>
                  <w:jc w:val="center"/>
                </w:pPr>
              </w:pPrChange>
            </w:pPr>
            <w:r w:rsidRPr="002248ED">
              <w:rPr>
                <w:rFonts w:cs="Times New Roman"/>
                <w:b/>
                <w:bCs/>
                <w:szCs w:val="24"/>
              </w:rPr>
              <w:t>%</w:t>
            </w:r>
          </w:p>
        </w:tc>
        <w:tc>
          <w:tcPr>
            <w:tcW w:w="1295" w:type="dxa"/>
            <w:tcPrChange w:id="703" w:author="blake grills" w:date="2020-03-18T19:15:00Z">
              <w:tcPr>
                <w:tcW w:w="909" w:type="dxa"/>
              </w:tcPr>
            </w:tcPrChange>
          </w:tcPr>
          <w:p w14:paraId="5FFEAB72" w14:textId="08C5846D" w:rsidR="005A459A" w:rsidRPr="002248ED" w:rsidRDefault="00524C09">
            <w:pPr>
              <w:rPr>
                <w:rFonts w:cs="Times New Roman"/>
                <w:b/>
                <w:bCs/>
                <w:szCs w:val="24"/>
              </w:rPr>
              <w:pPrChange w:id="704" w:author="Michael Decker" w:date="2020-03-18T19:15:00Z">
                <w:pPr>
                  <w:jc w:val="center"/>
                </w:pPr>
              </w:pPrChange>
            </w:pPr>
            <w:r w:rsidRPr="002248ED">
              <w:rPr>
                <w:rFonts w:cs="Times New Roman"/>
                <w:b/>
                <w:bCs/>
                <w:szCs w:val="24"/>
              </w:rPr>
              <w:t>^</w:t>
            </w:r>
          </w:p>
        </w:tc>
        <w:tc>
          <w:tcPr>
            <w:tcW w:w="935" w:type="dxa"/>
            <w:tcPrChange w:id="705" w:author="blake grills" w:date="2020-03-18T19:15:00Z">
              <w:tcPr>
                <w:tcW w:w="1056" w:type="dxa"/>
              </w:tcPr>
            </w:tcPrChange>
          </w:tcPr>
          <w:p w14:paraId="48043058" w14:textId="1C761102" w:rsidR="005A459A" w:rsidRPr="002248ED" w:rsidRDefault="00524C09">
            <w:pPr>
              <w:rPr>
                <w:rFonts w:cs="Times New Roman"/>
                <w:b/>
                <w:bCs/>
                <w:szCs w:val="24"/>
              </w:rPr>
              <w:pPrChange w:id="706" w:author="Michael Decker" w:date="2020-03-18T19:15:00Z">
                <w:pPr>
                  <w:jc w:val="center"/>
                </w:pPr>
              </w:pPrChange>
            </w:pPr>
            <w:r w:rsidRPr="002248ED">
              <w:rPr>
                <w:rFonts w:cs="Times New Roman"/>
                <w:b/>
                <w:bCs/>
                <w:szCs w:val="24"/>
              </w:rPr>
              <w:t>&amp;</w:t>
            </w:r>
          </w:p>
        </w:tc>
        <w:tc>
          <w:tcPr>
            <w:tcW w:w="936" w:type="dxa"/>
            <w:tcPrChange w:id="707" w:author="blake grills" w:date="2020-03-18T19:15:00Z">
              <w:tcPr>
                <w:tcW w:w="301" w:type="dxa"/>
              </w:tcPr>
            </w:tcPrChange>
          </w:tcPr>
          <w:p w14:paraId="63BF8A71" w14:textId="7877312C" w:rsidR="005A459A" w:rsidRPr="002248ED" w:rsidRDefault="00524C09">
            <w:pPr>
              <w:rPr>
                <w:rFonts w:cs="Times New Roman"/>
                <w:b/>
                <w:bCs/>
                <w:szCs w:val="24"/>
              </w:rPr>
              <w:pPrChange w:id="708" w:author="Michael Decker" w:date="2020-03-18T19:15:00Z">
                <w:pPr>
                  <w:jc w:val="center"/>
                </w:pPr>
              </w:pPrChange>
            </w:pPr>
            <w:r w:rsidRPr="002248ED">
              <w:rPr>
                <w:rFonts w:cs="Times New Roman"/>
                <w:b/>
                <w:bCs/>
                <w:szCs w:val="24"/>
              </w:rPr>
              <w:t>*</w:t>
            </w:r>
          </w:p>
        </w:tc>
        <w:tc>
          <w:tcPr>
            <w:tcW w:w="1295" w:type="dxa"/>
            <w:tcPrChange w:id="709" w:author="blake grills" w:date="2020-03-18T19:15:00Z">
              <w:tcPr>
                <w:tcW w:w="909" w:type="dxa"/>
              </w:tcPr>
            </w:tcPrChange>
          </w:tcPr>
          <w:p w14:paraId="462EEF29" w14:textId="0FA64EB6" w:rsidR="005A459A" w:rsidRPr="002248ED" w:rsidRDefault="00524C09">
            <w:pPr>
              <w:rPr>
                <w:rFonts w:cs="Times New Roman"/>
                <w:b/>
                <w:bCs/>
                <w:szCs w:val="24"/>
              </w:rPr>
              <w:pPrChange w:id="710" w:author="Michael Decker" w:date="2020-03-18T19:15:00Z">
                <w:pPr>
                  <w:jc w:val="center"/>
                </w:pPr>
              </w:pPrChange>
            </w:pPr>
            <w:r w:rsidRPr="002248ED">
              <w:rPr>
                <w:rFonts w:cs="Times New Roman"/>
                <w:b/>
                <w:bCs/>
                <w:szCs w:val="24"/>
              </w:rPr>
              <w:t>(</w:t>
            </w:r>
          </w:p>
        </w:tc>
        <w:tc>
          <w:tcPr>
            <w:tcW w:w="1295" w:type="dxa"/>
            <w:tcPrChange w:id="711" w:author="blake grills" w:date="2020-03-18T19:15:00Z">
              <w:tcPr>
                <w:tcW w:w="909" w:type="dxa"/>
              </w:tcPr>
            </w:tcPrChange>
          </w:tcPr>
          <w:p w14:paraId="1199D722" w14:textId="7A265AFB" w:rsidR="005A459A" w:rsidRPr="002248ED" w:rsidRDefault="00524C09">
            <w:pPr>
              <w:rPr>
                <w:rFonts w:cs="Times New Roman"/>
                <w:b/>
                <w:bCs/>
                <w:szCs w:val="24"/>
              </w:rPr>
              <w:pPrChange w:id="712" w:author="Michael Decker" w:date="2020-03-18T19:15:00Z">
                <w:pPr>
                  <w:jc w:val="center"/>
                </w:pPr>
              </w:pPrChange>
            </w:pPr>
            <w:r w:rsidRPr="002248ED">
              <w:rPr>
                <w:rFonts w:cs="Times New Roman"/>
                <w:b/>
                <w:bCs/>
                <w:szCs w:val="24"/>
              </w:rPr>
              <w:t>)</w:t>
            </w:r>
          </w:p>
        </w:tc>
        <w:tc>
          <w:tcPr>
            <w:tcW w:w="1295" w:type="dxa"/>
            <w:tcPrChange w:id="713" w:author="blake grills" w:date="2020-03-18T19:15:00Z">
              <w:tcPr>
                <w:tcW w:w="909" w:type="dxa"/>
              </w:tcPr>
            </w:tcPrChange>
          </w:tcPr>
          <w:p w14:paraId="55DEE1A8" w14:textId="2C7D383C" w:rsidR="005A459A" w:rsidRPr="002248ED" w:rsidRDefault="00524C09">
            <w:pPr>
              <w:rPr>
                <w:rFonts w:cs="Times New Roman"/>
                <w:b/>
                <w:bCs/>
                <w:szCs w:val="24"/>
              </w:rPr>
              <w:pPrChange w:id="714" w:author="Michael Decker" w:date="2020-03-18T19:15:00Z">
                <w:pPr>
                  <w:jc w:val="center"/>
                </w:pPr>
              </w:pPrChange>
            </w:pPr>
            <w:r w:rsidRPr="002248ED">
              <w:rPr>
                <w:rFonts w:cs="Times New Roman"/>
                <w:b/>
                <w:bCs/>
                <w:szCs w:val="24"/>
              </w:rPr>
              <w:t>1</w:t>
            </w:r>
          </w:p>
        </w:tc>
        <w:tc>
          <w:tcPr>
            <w:tcW w:w="1295" w:type="dxa"/>
            <w:tcPrChange w:id="715" w:author="blake grills" w:date="2020-03-18T19:15:00Z">
              <w:tcPr>
                <w:tcW w:w="909" w:type="dxa"/>
              </w:tcPr>
            </w:tcPrChange>
          </w:tcPr>
          <w:p w14:paraId="6283CD9C" w14:textId="5AE322BF" w:rsidR="005A459A" w:rsidRPr="002248ED" w:rsidRDefault="00524C09">
            <w:pPr>
              <w:rPr>
                <w:rFonts w:cs="Times New Roman"/>
                <w:b/>
                <w:bCs/>
                <w:szCs w:val="24"/>
              </w:rPr>
              <w:pPrChange w:id="716" w:author="Michael Decker" w:date="2020-03-18T19:15:00Z">
                <w:pPr>
                  <w:jc w:val="center"/>
                </w:pPr>
              </w:pPrChange>
            </w:pPr>
            <w:r w:rsidRPr="002248ED">
              <w:rPr>
                <w:rFonts w:cs="Times New Roman"/>
                <w:b/>
                <w:bCs/>
                <w:szCs w:val="24"/>
              </w:rPr>
              <w:t>2</w:t>
            </w:r>
          </w:p>
        </w:tc>
        <w:tc>
          <w:tcPr>
            <w:tcW w:w="1295" w:type="dxa"/>
            <w:tcPrChange w:id="717" w:author="blake grills" w:date="2020-03-18T19:15:00Z">
              <w:tcPr>
                <w:tcW w:w="909" w:type="dxa"/>
              </w:tcPr>
            </w:tcPrChange>
          </w:tcPr>
          <w:p w14:paraId="7573C2DE" w14:textId="56B8E821" w:rsidR="005A459A" w:rsidRPr="002248ED" w:rsidRDefault="00524C09">
            <w:pPr>
              <w:rPr>
                <w:rFonts w:cs="Times New Roman"/>
                <w:b/>
                <w:bCs/>
                <w:szCs w:val="24"/>
              </w:rPr>
              <w:pPrChange w:id="718" w:author="Michael Decker" w:date="2020-03-18T19:15:00Z">
                <w:pPr>
                  <w:jc w:val="center"/>
                </w:pPr>
              </w:pPrChange>
            </w:pPr>
            <w:r w:rsidRPr="002248ED">
              <w:rPr>
                <w:rFonts w:cs="Times New Roman"/>
                <w:b/>
                <w:bCs/>
                <w:szCs w:val="24"/>
              </w:rPr>
              <w:t>3</w:t>
            </w:r>
          </w:p>
        </w:tc>
        <w:tc>
          <w:tcPr>
            <w:tcW w:w="1295" w:type="dxa"/>
            <w:tcPrChange w:id="719" w:author="blake grills" w:date="2020-03-18T19:15:00Z">
              <w:tcPr>
                <w:tcW w:w="909" w:type="dxa"/>
              </w:tcPr>
            </w:tcPrChange>
          </w:tcPr>
          <w:p w14:paraId="7507BFBF" w14:textId="0EAE25AA" w:rsidR="005A459A" w:rsidRPr="002248ED" w:rsidRDefault="00524C09">
            <w:pPr>
              <w:rPr>
                <w:rFonts w:cs="Times New Roman"/>
                <w:b/>
                <w:bCs/>
                <w:szCs w:val="24"/>
              </w:rPr>
              <w:pPrChange w:id="720" w:author="Michael Decker" w:date="2020-03-18T19:15:00Z">
                <w:pPr>
                  <w:jc w:val="center"/>
                </w:pPr>
              </w:pPrChange>
            </w:pPr>
            <w:r w:rsidRPr="002248ED">
              <w:rPr>
                <w:rFonts w:cs="Times New Roman"/>
                <w:b/>
                <w:bCs/>
                <w:szCs w:val="24"/>
              </w:rPr>
              <w:t>4</w:t>
            </w:r>
          </w:p>
        </w:tc>
      </w:tr>
      <w:tr w:rsidR="00524C09" w:rsidRPr="002248ED" w14:paraId="544B8C62" w14:textId="77777777" w:rsidTr="00797159">
        <w:tc>
          <w:tcPr>
            <w:tcW w:w="1294" w:type="dxa"/>
            <w:tcPrChange w:id="721" w:author="blake grills" w:date="2020-03-18T19:15:00Z">
              <w:tcPr>
                <w:tcW w:w="910" w:type="dxa"/>
              </w:tcPr>
            </w:tcPrChange>
          </w:tcPr>
          <w:p w14:paraId="42C62EAC" w14:textId="52A10DB2" w:rsidR="005A459A" w:rsidRPr="002248ED" w:rsidRDefault="00582B25">
            <w:pPr>
              <w:rPr>
                <w:rFonts w:cs="Times New Roman"/>
                <w:szCs w:val="24"/>
              </w:rPr>
              <w:pPrChange w:id="722" w:author="Michael Decker" w:date="2020-03-18T19:15:00Z">
                <w:pPr>
                  <w:jc w:val="center"/>
                </w:pPr>
              </w:pPrChange>
            </w:pPr>
            <w:r w:rsidRPr="002248ED">
              <w:rPr>
                <w:rFonts w:cs="Times New Roman"/>
                <w:szCs w:val="24"/>
              </w:rPr>
              <w:t>0</w:t>
            </w:r>
          </w:p>
        </w:tc>
        <w:tc>
          <w:tcPr>
            <w:tcW w:w="1295" w:type="dxa"/>
            <w:tcPrChange w:id="723" w:author="blake grills" w:date="2020-03-18T19:15:00Z">
              <w:tcPr>
                <w:tcW w:w="909" w:type="dxa"/>
              </w:tcPr>
            </w:tcPrChange>
          </w:tcPr>
          <w:p w14:paraId="47F9520D" w14:textId="07973EAF" w:rsidR="005A459A" w:rsidRPr="002248ED" w:rsidRDefault="00582B25">
            <w:pPr>
              <w:rPr>
                <w:rFonts w:cs="Times New Roman"/>
                <w:szCs w:val="24"/>
              </w:rPr>
              <w:pPrChange w:id="724" w:author="Michael Decker" w:date="2020-03-18T19:15:00Z">
                <w:pPr>
                  <w:jc w:val="center"/>
                </w:pPr>
              </w:pPrChange>
            </w:pPr>
            <w:r w:rsidRPr="002248ED">
              <w:rPr>
                <w:rFonts w:cs="Times New Roman"/>
                <w:szCs w:val="24"/>
              </w:rPr>
              <w:t>0</w:t>
            </w:r>
          </w:p>
        </w:tc>
        <w:tc>
          <w:tcPr>
            <w:tcW w:w="935" w:type="dxa"/>
            <w:tcPrChange w:id="725" w:author="blake grills" w:date="2020-03-18T19:15:00Z">
              <w:tcPr>
                <w:tcW w:w="1056" w:type="dxa"/>
              </w:tcPr>
            </w:tcPrChange>
          </w:tcPr>
          <w:p w14:paraId="42CDA732" w14:textId="504C6AF5" w:rsidR="005A459A" w:rsidRPr="002248ED" w:rsidRDefault="00582B25">
            <w:pPr>
              <w:rPr>
                <w:rFonts w:cs="Times New Roman"/>
                <w:szCs w:val="24"/>
              </w:rPr>
              <w:pPrChange w:id="726" w:author="Michael Decker" w:date="2020-03-18T19:15:00Z">
                <w:pPr>
                  <w:jc w:val="center"/>
                </w:pPr>
              </w:pPrChange>
            </w:pPr>
            <w:r w:rsidRPr="002248ED">
              <w:rPr>
                <w:rFonts w:cs="Times New Roman"/>
                <w:szCs w:val="24"/>
              </w:rPr>
              <w:t>0</w:t>
            </w:r>
          </w:p>
        </w:tc>
        <w:tc>
          <w:tcPr>
            <w:tcW w:w="936" w:type="dxa"/>
            <w:tcPrChange w:id="727" w:author="blake grills" w:date="2020-03-18T19:15:00Z">
              <w:tcPr>
                <w:tcW w:w="301" w:type="dxa"/>
              </w:tcPr>
            </w:tcPrChange>
          </w:tcPr>
          <w:p w14:paraId="66940746" w14:textId="1EB0195D" w:rsidR="005A459A" w:rsidRPr="002248ED" w:rsidRDefault="00582B25">
            <w:pPr>
              <w:rPr>
                <w:rFonts w:cs="Times New Roman"/>
                <w:szCs w:val="24"/>
              </w:rPr>
              <w:pPrChange w:id="728" w:author="Michael Decker" w:date="2020-03-18T19:15:00Z">
                <w:pPr>
                  <w:jc w:val="center"/>
                </w:pPr>
              </w:pPrChange>
            </w:pPr>
            <w:r w:rsidRPr="002248ED">
              <w:rPr>
                <w:rFonts w:cs="Times New Roman"/>
                <w:szCs w:val="24"/>
              </w:rPr>
              <w:t>0</w:t>
            </w:r>
          </w:p>
        </w:tc>
        <w:tc>
          <w:tcPr>
            <w:tcW w:w="1295" w:type="dxa"/>
            <w:tcPrChange w:id="729" w:author="blake grills" w:date="2020-03-18T19:15:00Z">
              <w:tcPr>
                <w:tcW w:w="909" w:type="dxa"/>
              </w:tcPr>
            </w:tcPrChange>
          </w:tcPr>
          <w:p w14:paraId="57E7E7AA" w14:textId="64C9CEE3" w:rsidR="005A459A" w:rsidRPr="002248ED" w:rsidRDefault="00582B25">
            <w:pPr>
              <w:rPr>
                <w:rFonts w:cs="Times New Roman"/>
                <w:szCs w:val="24"/>
              </w:rPr>
              <w:pPrChange w:id="730" w:author="Michael Decker" w:date="2020-03-18T19:15:00Z">
                <w:pPr>
                  <w:jc w:val="center"/>
                </w:pPr>
              </w:pPrChange>
            </w:pPr>
            <w:r w:rsidRPr="002248ED">
              <w:rPr>
                <w:rFonts w:cs="Times New Roman"/>
                <w:szCs w:val="24"/>
              </w:rPr>
              <w:t>0</w:t>
            </w:r>
          </w:p>
        </w:tc>
        <w:tc>
          <w:tcPr>
            <w:tcW w:w="1295" w:type="dxa"/>
            <w:tcPrChange w:id="731" w:author="blake grills" w:date="2020-03-18T19:15:00Z">
              <w:tcPr>
                <w:tcW w:w="909" w:type="dxa"/>
              </w:tcPr>
            </w:tcPrChange>
          </w:tcPr>
          <w:p w14:paraId="76AF396C" w14:textId="2D12CCF5" w:rsidR="005A459A" w:rsidRPr="002248ED" w:rsidRDefault="00582B25">
            <w:pPr>
              <w:rPr>
                <w:rFonts w:cs="Times New Roman"/>
                <w:szCs w:val="24"/>
              </w:rPr>
              <w:pPrChange w:id="732" w:author="Michael Decker" w:date="2020-03-18T19:15:00Z">
                <w:pPr>
                  <w:jc w:val="center"/>
                </w:pPr>
              </w:pPrChange>
            </w:pPr>
            <w:r w:rsidRPr="002248ED">
              <w:rPr>
                <w:rFonts w:cs="Times New Roman"/>
                <w:szCs w:val="24"/>
              </w:rPr>
              <w:t>0</w:t>
            </w:r>
          </w:p>
        </w:tc>
        <w:tc>
          <w:tcPr>
            <w:tcW w:w="1295" w:type="dxa"/>
            <w:tcPrChange w:id="733" w:author="blake grills" w:date="2020-03-18T19:15:00Z">
              <w:tcPr>
                <w:tcW w:w="909" w:type="dxa"/>
              </w:tcPr>
            </w:tcPrChange>
          </w:tcPr>
          <w:p w14:paraId="3B3AEE2E" w14:textId="454D9B76" w:rsidR="005A459A" w:rsidRPr="002248ED" w:rsidRDefault="00582B25">
            <w:pPr>
              <w:rPr>
                <w:rFonts w:cs="Times New Roman"/>
                <w:szCs w:val="24"/>
              </w:rPr>
              <w:pPrChange w:id="734" w:author="Michael Decker" w:date="2020-03-18T19:15:00Z">
                <w:pPr>
                  <w:jc w:val="center"/>
                </w:pPr>
              </w:pPrChange>
            </w:pPr>
            <w:r w:rsidRPr="002248ED">
              <w:rPr>
                <w:rFonts w:cs="Times New Roman"/>
                <w:szCs w:val="24"/>
              </w:rPr>
              <w:t>0</w:t>
            </w:r>
          </w:p>
        </w:tc>
        <w:tc>
          <w:tcPr>
            <w:tcW w:w="1295" w:type="dxa"/>
            <w:tcPrChange w:id="735" w:author="blake grills" w:date="2020-03-18T19:15:00Z">
              <w:tcPr>
                <w:tcW w:w="909" w:type="dxa"/>
              </w:tcPr>
            </w:tcPrChange>
          </w:tcPr>
          <w:p w14:paraId="5ED01D9F" w14:textId="4D51CA25" w:rsidR="005A459A" w:rsidRPr="002248ED" w:rsidRDefault="00582B25">
            <w:pPr>
              <w:rPr>
                <w:rFonts w:cs="Times New Roman"/>
                <w:szCs w:val="24"/>
              </w:rPr>
              <w:pPrChange w:id="736" w:author="Michael Decker" w:date="2020-03-18T19:15:00Z">
                <w:pPr>
                  <w:jc w:val="center"/>
                </w:pPr>
              </w:pPrChange>
            </w:pPr>
            <w:r w:rsidRPr="002248ED">
              <w:rPr>
                <w:rFonts w:cs="Times New Roman"/>
                <w:szCs w:val="24"/>
              </w:rPr>
              <w:t>0</w:t>
            </w:r>
          </w:p>
        </w:tc>
        <w:tc>
          <w:tcPr>
            <w:tcW w:w="1295" w:type="dxa"/>
            <w:tcPrChange w:id="737" w:author="blake grills" w:date="2020-03-18T19:15:00Z">
              <w:tcPr>
                <w:tcW w:w="909" w:type="dxa"/>
              </w:tcPr>
            </w:tcPrChange>
          </w:tcPr>
          <w:p w14:paraId="710D3E77" w14:textId="55C4C3D5" w:rsidR="005A459A" w:rsidRPr="002248ED" w:rsidRDefault="00582B25">
            <w:pPr>
              <w:rPr>
                <w:rFonts w:cs="Times New Roman"/>
                <w:szCs w:val="24"/>
              </w:rPr>
              <w:pPrChange w:id="738" w:author="Michael Decker" w:date="2020-03-18T19:15:00Z">
                <w:pPr>
                  <w:jc w:val="center"/>
                </w:pPr>
              </w:pPrChange>
            </w:pPr>
            <w:r w:rsidRPr="002248ED">
              <w:rPr>
                <w:rFonts w:cs="Times New Roman"/>
                <w:szCs w:val="24"/>
              </w:rPr>
              <w:t>0</w:t>
            </w:r>
          </w:p>
        </w:tc>
        <w:tc>
          <w:tcPr>
            <w:tcW w:w="1295" w:type="dxa"/>
            <w:tcPrChange w:id="739" w:author="blake grills" w:date="2020-03-18T19:15:00Z">
              <w:tcPr>
                <w:tcW w:w="909" w:type="dxa"/>
              </w:tcPr>
            </w:tcPrChange>
          </w:tcPr>
          <w:p w14:paraId="2422560A" w14:textId="7899ACC6" w:rsidR="005A459A" w:rsidRPr="002248ED" w:rsidRDefault="00582B25">
            <w:pPr>
              <w:rPr>
                <w:rFonts w:cs="Times New Roman"/>
                <w:szCs w:val="24"/>
              </w:rPr>
              <w:pPrChange w:id="740" w:author="Michael Decker" w:date="2020-03-18T19:15:00Z">
                <w:pPr>
                  <w:jc w:val="center"/>
                </w:pPr>
              </w:pPrChange>
            </w:pPr>
            <w:r w:rsidRPr="002248ED">
              <w:rPr>
                <w:rFonts w:cs="Times New Roman"/>
                <w:szCs w:val="24"/>
              </w:rPr>
              <w:t>0</w:t>
            </w:r>
          </w:p>
        </w:tc>
      </w:tr>
      <w:tr w:rsidR="00524C09" w:rsidRPr="002248ED" w14:paraId="75A91DF5" w14:textId="77777777" w:rsidTr="00797159">
        <w:tc>
          <w:tcPr>
            <w:tcW w:w="1294" w:type="dxa"/>
            <w:tcPrChange w:id="741" w:author="blake grills" w:date="2020-03-18T19:15:00Z">
              <w:tcPr>
                <w:tcW w:w="910" w:type="dxa"/>
              </w:tcPr>
            </w:tcPrChange>
          </w:tcPr>
          <w:p w14:paraId="3B5906A8" w14:textId="725AA9D1" w:rsidR="00524C09" w:rsidRPr="002248ED" w:rsidRDefault="00524C09">
            <w:pPr>
              <w:rPr>
                <w:rFonts w:cs="Times New Roman"/>
                <w:b/>
                <w:bCs/>
                <w:szCs w:val="24"/>
              </w:rPr>
              <w:pPrChange w:id="742" w:author="Michael Decker" w:date="2020-03-18T19:15:00Z">
                <w:pPr>
                  <w:jc w:val="center"/>
                </w:pPr>
              </w:pPrChange>
            </w:pPr>
            <w:r w:rsidRPr="002248ED">
              <w:rPr>
                <w:rFonts w:cs="Times New Roman"/>
                <w:b/>
                <w:bCs/>
                <w:szCs w:val="24"/>
              </w:rPr>
              <w:t>5</w:t>
            </w:r>
          </w:p>
        </w:tc>
        <w:tc>
          <w:tcPr>
            <w:tcW w:w="1295" w:type="dxa"/>
            <w:tcPrChange w:id="743" w:author="blake grills" w:date="2020-03-18T19:15:00Z">
              <w:tcPr>
                <w:tcW w:w="909" w:type="dxa"/>
              </w:tcPr>
            </w:tcPrChange>
          </w:tcPr>
          <w:p w14:paraId="61612ECD" w14:textId="1B31A30D" w:rsidR="00524C09" w:rsidRPr="002248ED" w:rsidRDefault="00524C09">
            <w:pPr>
              <w:rPr>
                <w:rFonts w:cs="Times New Roman"/>
                <w:b/>
                <w:bCs/>
                <w:szCs w:val="24"/>
              </w:rPr>
              <w:pPrChange w:id="744" w:author="Michael Decker" w:date="2020-03-18T19:15:00Z">
                <w:pPr>
                  <w:jc w:val="center"/>
                </w:pPr>
              </w:pPrChange>
            </w:pPr>
            <w:r w:rsidRPr="002248ED">
              <w:rPr>
                <w:rFonts w:cs="Times New Roman"/>
                <w:b/>
                <w:bCs/>
                <w:szCs w:val="24"/>
              </w:rPr>
              <w:t>6</w:t>
            </w:r>
          </w:p>
        </w:tc>
        <w:tc>
          <w:tcPr>
            <w:tcW w:w="935" w:type="dxa"/>
            <w:tcPrChange w:id="745" w:author="blake grills" w:date="2020-03-18T19:15:00Z">
              <w:tcPr>
                <w:tcW w:w="1056" w:type="dxa"/>
              </w:tcPr>
            </w:tcPrChange>
          </w:tcPr>
          <w:p w14:paraId="684D4B28" w14:textId="5A48E165" w:rsidR="00524C09" w:rsidRPr="002248ED" w:rsidRDefault="00524C09">
            <w:pPr>
              <w:rPr>
                <w:rFonts w:cs="Times New Roman"/>
                <w:b/>
                <w:bCs/>
                <w:szCs w:val="24"/>
              </w:rPr>
              <w:pPrChange w:id="746" w:author="Michael Decker" w:date="2020-03-18T19:15:00Z">
                <w:pPr>
                  <w:jc w:val="center"/>
                </w:pPr>
              </w:pPrChange>
            </w:pPr>
            <w:r w:rsidRPr="002248ED">
              <w:rPr>
                <w:rFonts w:cs="Times New Roman"/>
                <w:b/>
                <w:bCs/>
                <w:szCs w:val="24"/>
              </w:rPr>
              <w:t>7</w:t>
            </w:r>
          </w:p>
        </w:tc>
        <w:tc>
          <w:tcPr>
            <w:tcW w:w="936" w:type="dxa"/>
            <w:tcPrChange w:id="747" w:author="blake grills" w:date="2020-03-18T19:15:00Z">
              <w:tcPr>
                <w:tcW w:w="301" w:type="dxa"/>
              </w:tcPr>
            </w:tcPrChange>
          </w:tcPr>
          <w:p w14:paraId="784931D1" w14:textId="38FBB7F5" w:rsidR="00524C09" w:rsidRPr="002248ED" w:rsidRDefault="00524C09">
            <w:pPr>
              <w:rPr>
                <w:rFonts w:cs="Times New Roman"/>
                <w:b/>
                <w:bCs/>
                <w:szCs w:val="24"/>
              </w:rPr>
              <w:pPrChange w:id="748" w:author="Michael Decker" w:date="2020-03-18T19:15:00Z">
                <w:pPr>
                  <w:jc w:val="center"/>
                </w:pPr>
              </w:pPrChange>
            </w:pPr>
            <w:r w:rsidRPr="002248ED">
              <w:rPr>
                <w:rFonts w:cs="Times New Roman"/>
                <w:b/>
                <w:bCs/>
                <w:szCs w:val="24"/>
              </w:rPr>
              <w:t>8</w:t>
            </w:r>
          </w:p>
        </w:tc>
        <w:tc>
          <w:tcPr>
            <w:tcW w:w="1295" w:type="dxa"/>
            <w:tcPrChange w:id="749" w:author="blake grills" w:date="2020-03-18T19:15:00Z">
              <w:tcPr>
                <w:tcW w:w="909" w:type="dxa"/>
              </w:tcPr>
            </w:tcPrChange>
          </w:tcPr>
          <w:p w14:paraId="2B091B88" w14:textId="2BCD0ACC" w:rsidR="00524C09" w:rsidRPr="002248ED" w:rsidRDefault="00524C09">
            <w:pPr>
              <w:rPr>
                <w:rFonts w:cs="Times New Roman"/>
                <w:b/>
                <w:bCs/>
                <w:szCs w:val="24"/>
              </w:rPr>
              <w:pPrChange w:id="750" w:author="Michael Decker" w:date="2020-03-18T19:15:00Z">
                <w:pPr>
                  <w:jc w:val="center"/>
                </w:pPr>
              </w:pPrChange>
            </w:pPr>
            <w:r w:rsidRPr="002248ED">
              <w:rPr>
                <w:rFonts w:cs="Times New Roman"/>
                <w:b/>
                <w:bCs/>
                <w:szCs w:val="24"/>
              </w:rPr>
              <w:t>9</w:t>
            </w:r>
          </w:p>
        </w:tc>
        <w:tc>
          <w:tcPr>
            <w:tcW w:w="1295" w:type="dxa"/>
            <w:tcPrChange w:id="751" w:author="blake grills" w:date="2020-03-18T19:15:00Z">
              <w:tcPr>
                <w:tcW w:w="909" w:type="dxa"/>
              </w:tcPr>
            </w:tcPrChange>
          </w:tcPr>
          <w:p w14:paraId="17720CF2" w14:textId="7423F0F3" w:rsidR="00524C09" w:rsidRPr="002248ED" w:rsidRDefault="00524C09">
            <w:pPr>
              <w:rPr>
                <w:rFonts w:cs="Times New Roman"/>
                <w:b/>
                <w:bCs/>
                <w:szCs w:val="24"/>
              </w:rPr>
              <w:pPrChange w:id="752" w:author="Michael Decker" w:date="2020-03-18T19:15:00Z">
                <w:pPr>
                  <w:jc w:val="center"/>
                </w:pPr>
              </w:pPrChange>
            </w:pPr>
            <w:r w:rsidRPr="002248ED">
              <w:rPr>
                <w:rFonts w:cs="Times New Roman"/>
                <w:b/>
                <w:bCs/>
                <w:szCs w:val="24"/>
              </w:rPr>
              <w:t>0</w:t>
            </w:r>
          </w:p>
        </w:tc>
        <w:tc>
          <w:tcPr>
            <w:tcW w:w="1295" w:type="dxa"/>
            <w:tcPrChange w:id="753" w:author="blake grills" w:date="2020-03-18T19:15:00Z">
              <w:tcPr>
                <w:tcW w:w="909" w:type="dxa"/>
              </w:tcPr>
            </w:tcPrChange>
          </w:tcPr>
          <w:p w14:paraId="0D675FE8" w14:textId="21DF8700" w:rsidR="00524C09" w:rsidRPr="002248ED" w:rsidRDefault="00524C09">
            <w:pPr>
              <w:rPr>
                <w:rFonts w:cs="Times New Roman"/>
                <w:b/>
                <w:bCs/>
                <w:szCs w:val="24"/>
              </w:rPr>
              <w:pPrChange w:id="754" w:author="Michael Decker" w:date="2020-03-18T19:15:00Z">
                <w:pPr>
                  <w:jc w:val="center"/>
                </w:pPr>
              </w:pPrChange>
            </w:pPr>
            <w:r w:rsidRPr="002248ED">
              <w:rPr>
                <w:rFonts w:cs="Times New Roman"/>
                <w:b/>
                <w:bCs/>
                <w:szCs w:val="24"/>
              </w:rPr>
              <w:t>-</w:t>
            </w:r>
          </w:p>
        </w:tc>
        <w:tc>
          <w:tcPr>
            <w:tcW w:w="1295" w:type="dxa"/>
            <w:tcPrChange w:id="755" w:author="blake grills" w:date="2020-03-18T19:15:00Z">
              <w:tcPr>
                <w:tcW w:w="909" w:type="dxa"/>
              </w:tcPr>
            </w:tcPrChange>
          </w:tcPr>
          <w:p w14:paraId="51D6FF67" w14:textId="174AD40F" w:rsidR="00524C09" w:rsidRPr="002248ED" w:rsidRDefault="00524C09">
            <w:pPr>
              <w:rPr>
                <w:rFonts w:cs="Times New Roman"/>
                <w:b/>
                <w:bCs/>
                <w:szCs w:val="24"/>
              </w:rPr>
              <w:pPrChange w:id="756" w:author="Michael Decker" w:date="2020-03-18T19:15:00Z">
                <w:pPr>
                  <w:jc w:val="center"/>
                </w:pPr>
              </w:pPrChange>
            </w:pPr>
            <w:r w:rsidRPr="002248ED">
              <w:rPr>
                <w:rFonts w:cs="Times New Roman"/>
                <w:b/>
                <w:bCs/>
                <w:szCs w:val="24"/>
              </w:rPr>
              <w:t>_</w:t>
            </w:r>
          </w:p>
        </w:tc>
        <w:tc>
          <w:tcPr>
            <w:tcW w:w="1295" w:type="dxa"/>
            <w:tcPrChange w:id="757" w:author="blake grills" w:date="2020-03-18T19:15:00Z">
              <w:tcPr>
                <w:tcW w:w="909" w:type="dxa"/>
              </w:tcPr>
            </w:tcPrChange>
          </w:tcPr>
          <w:p w14:paraId="4010EE21" w14:textId="2CB5FABF" w:rsidR="00524C09" w:rsidRPr="002248ED" w:rsidRDefault="00524C09">
            <w:pPr>
              <w:rPr>
                <w:rFonts w:cs="Times New Roman"/>
                <w:b/>
                <w:bCs/>
                <w:szCs w:val="24"/>
              </w:rPr>
              <w:pPrChange w:id="758" w:author="Michael Decker" w:date="2020-03-18T19:15:00Z">
                <w:pPr>
                  <w:jc w:val="center"/>
                </w:pPr>
              </w:pPrChange>
            </w:pPr>
            <w:r w:rsidRPr="002248ED">
              <w:rPr>
                <w:rFonts w:cs="Times New Roman"/>
                <w:b/>
                <w:bCs/>
                <w:szCs w:val="24"/>
              </w:rPr>
              <w:t>+</w:t>
            </w:r>
          </w:p>
        </w:tc>
        <w:tc>
          <w:tcPr>
            <w:tcW w:w="1295" w:type="dxa"/>
            <w:tcPrChange w:id="759" w:author="blake grills" w:date="2020-03-18T19:15:00Z">
              <w:tcPr>
                <w:tcW w:w="909" w:type="dxa"/>
              </w:tcPr>
            </w:tcPrChange>
          </w:tcPr>
          <w:p w14:paraId="648C4E6A" w14:textId="5C614D2C" w:rsidR="00524C09" w:rsidRPr="002248ED" w:rsidRDefault="00524C09">
            <w:pPr>
              <w:rPr>
                <w:rFonts w:cs="Times New Roman"/>
                <w:b/>
                <w:bCs/>
                <w:szCs w:val="24"/>
              </w:rPr>
              <w:pPrChange w:id="760" w:author="Michael Decker" w:date="2020-03-18T19:15:00Z">
                <w:pPr>
                  <w:jc w:val="center"/>
                </w:pPr>
              </w:pPrChange>
            </w:pPr>
            <w:r w:rsidRPr="002248ED">
              <w:rPr>
                <w:rFonts w:cs="Times New Roman"/>
                <w:b/>
                <w:bCs/>
                <w:szCs w:val="24"/>
              </w:rPr>
              <w:t>=</w:t>
            </w:r>
          </w:p>
        </w:tc>
      </w:tr>
      <w:tr w:rsidR="00524C09" w:rsidRPr="002248ED" w14:paraId="67E15B74" w14:textId="77777777" w:rsidTr="00797159">
        <w:tc>
          <w:tcPr>
            <w:tcW w:w="1294" w:type="dxa"/>
            <w:tcPrChange w:id="761" w:author="blake grills" w:date="2020-03-18T19:15:00Z">
              <w:tcPr>
                <w:tcW w:w="910" w:type="dxa"/>
              </w:tcPr>
            </w:tcPrChange>
          </w:tcPr>
          <w:p w14:paraId="72C97691" w14:textId="3A86256F" w:rsidR="00524C09" w:rsidRPr="002248ED" w:rsidRDefault="00582B25">
            <w:pPr>
              <w:rPr>
                <w:rFonts w:cs="Times New Roman"/>
                <w:szCs w:val="24"/>
              </w:rPr>
              <w:pPrChange w:id="762" w:author="Michael Decker" w:date="2020-03-18T19:15:00Z">
                <w:pPr>
                  <w:jc w:val="center"/>
                </w:pPr>
              </w:pPrChange>
            </w:pPr>
            <w:r w:rsidRPr="002248ED">
              <w:rPr>
                <w:rFonts w:cs="Times New Roman"/>
                <w:szCs w:val="24"/>
              </w:rPr>
              <w:t>0</w:t>
            </w:r>
          </w:p>
        </w:tc>
        <w:tc>
          <w:tcPr>
            <w:tcW w:w="1295" w:type="dxa"/>
            <w:tcPrChange w:id="763" w:author="blake grills" w:date="2020-03-18T19:15:00Z">
              <w:tcPr>
                <w:tcW w:w="909" w:type="dxa"/>
              </w:tcPr>
            </w:tcPrChange>
          </w:tcPr>
          <w:p w14:paraId="35D69821" w14:textId="4756F6C1" w:rsidR="00524C09" w:rsidRPr="002248ED" w:rsidRDefault="00582B25">
            <w:pPr>
              <w:rPr>
                <w:rFonts w:cs="Times New Roman"/>
                <w:szCs w:val="24"/>
              </w:rPr>
              <w:pPrChange w:id="764" w:author="Michael Decker" w:date="2020-03-18T19:15:00Z">
                <w:pPr>
                  <w:jc w:val="center"/>
                </w:pPr>
              </w:pPrChange>
            </w:pPr>
            <w:r w:rsidRPr="002248ED">
              <w:rPr>
                <w:rFonts w:cs="Times New Roman"/>
                <w:szCs w:val="24"/>
              </w:rPr>
              <w:t>0</w:t>
            </w:r>
          </w:p>
        </w:tc>
        <w:tc>
          <w:tcPr>
            <w:tcW w:w="935" w:type="dxa"/>
            <w:tcPrChange w:id="765" w:author="blake grills" w:date="2020-03-18T19:15:00Z">
              <w:tcPr>
                <w:tcW w:w="1056" w:type="dxa"/>
              </w:tcPr>
            </w:tcPrChange>
          </w:tcPr>
          <w:p w14:paraId="049702C8" w14:textId="6E452560" w:rsidR="00524C09" w:rsidRPr="002248ED" w:rsidRDefault="00582B25">
            <w:pPr>
              <w:rPr>
                <w:rFonts w:cs="Times New Roman"/>
                <w:szCs w:val="24"/>
              </w:rPr>
              <w:pPrChange w:id="766" w:author="Michael Decker" w:date="2020-03-18T19:15:00Z">
                <w:pPr>
                  <w:jc w:val="center"/>
                </w:pPr>
              </w:pPrChange>
            </w:pPr>
            <w:r w:rsidRPr="002248ED">
              <w:rPr>
                <w:rFonts w:cs="Times New Roman"/>
                <w:szCs w:val="24"/>
              </w:rPr>
              <w:t>0</w:t>
            </w:r>
          </w:p>
        </w:tc>
        <w:tc>
          <w:tcPr>
            <w:tcW w:w="936" w:type="dxa"/>
            <w:tcPrChange w:id="767" w:author="blake grills" w:date="2020-03-18T19:15:00Z">
              <w:tcPr>
                <w:tcW w:w="301" w:type="dxa"/>
              </w:tcPr>
            </w:tcPrChange>
          </w:tcPr>
          <w:p w14:paraId="30526F80" w14:textId="6DB7B6DA" w:rsidR="00524C09" w:rsidRPr="002248ED" w:rsidRDefault="00582B25">
            <w:pPr>
              <w:rPr>
                <w:rFonts w:cs="Times New Roman"/>
                <w:szCs w:val="24"/>
              </w:rPr>
              <w:pPrChange w:id="768" w:author="Michael Decker" w:date="2020-03-18T19:15:00Z">
                <w:pPr>
                  <w:jc w:val="center"/>
                </w:pPr>
              </w:pPrChange>
            </w:pPr>
            <w:r w:rsidRPr="002248ED">
              <w:rPr>
                <w:rFonts w:cs="Times New Roman"/>
                <w:szCs w:val="24"/>
              </w:rPr>
              <w:t>0</w:t>
            </w:r>
          </w:p>
        </w:tc>
        <w:tc>
          <w:tcPr>
            <w:tcW w:w="1295" w:type="dxa"/>
            <w:tcPrChange w:id="769" w:author="blake grills" w:date="2020-03-18T19:15:00Z">
              <w:tcPr>
                <w:tcW w:w="909" w:type="dxa"/>
              </w:tcPr>
            </w:tcPrChange>
          </w:tcPr>
          <w:p w14:paraId="658C47DB" w14:textId="3BEEC773" w:rsidR="00524C09" w:rsidRPr="002248ED" w:rsidRDefault="00582B25">
            <w:pPr>
              <w:rPr>
                <w:rFonts w:cs="Times New Roman"/>
                <w:szCs w:val="24"/>
              </w:rPr>
              <w:pPrChange w:id="770" w:author="Michael Decker" w:date="2020-03-18T19:15:00Z">
                <w:pPr>
                  <w:jc w:val="center"/>
                </w:pPr>
              </w:pPrChange>
            </w:pPr>
            <w:r w:rsidRPr="002248ED">
              <w:rPr>
                <w:rFonts w:cs="Times New Roman"/>
                <w:szCs w:val="24"/>
              </w:rPr>
              <w:t>0</w:t>
            </w:r>
          </w:p>
        </w:tc>
        <w:tc>
          <w:tcPr>
            <w:tcW w:w="1295" w:type="dxa"/>
            <w:tcPrChange w:id="771" w:author="blake grills" w:date="2020-03-18T19:15:00Z">
              <w:tcPr>
                <w:tcW w:w="909" w:type="dxa"/>
              </w:tcPr>
            </w:tcPrChange>
          </w:tcPr>
          <w:p w14:paraId="51AD8BE7" w14:textId="5266632A" w:rsidR="00524C09" w:rsidRPr="002248ED" w:rsidRDefault="00582B25">
            <w:pPr>
              <w:rPr>
                <w:rFonts w:cs="Times New Roman"/>
                <w:szCs w:val="24"/>
              </w:rPr>
              <w:pPrChange w:id="772" w:author="Michael Decker" w:date="2020-03-18T19:15:00Z">
                <w:pPr>
                  <w:jc w:val="center"/>
                </w:pPr>
              </w:pPrChange>
            </w:pPr>
            <w:r w:rsidRPr="002248ED">
              <w:rPr>
                <w:rFonts w:cs="Times New Roman"/>
                <w:szCs w:val="24"/>
              </w:rPr>
              <w:t>0</w:t>
            </w:r>
          </w:p>
        </w:tc>
        <w:tc>
          <w:tcPr>
            <w:tcW w:w="1295" w:type="dxa"/>
            <w:tcPrChange w:id="773" w:author="blake grills" w:date="2020-03-18T19:15:00Z">
              <w:tcPr>
                <w:tcW w:w="909" w:type="dxa"/>
              </w:tcPr>
            </w:tcPrChange>
          </w:tcPr>
          <w:p w14:paraId="09DCF39D" w14:textId="3CF71AAC" w:rsidR="00524C09" w:rsidRPr="002248ED" w:rsidRDefault="00582B25">
            <w:pPr>
              <w:rPr>
                <w:rFonts w:cs="Times New Roman"/>
                <w:szCs w:val="24"/>
              </w:rPr>
              <w:pPrChange w:id="774" w:author="Michael Decker" w:date="2020-03-18T19:15:00Z">
                <w:pPr>
                  <w:jc w:val="center"/>
                </w:pPr>
              </w:pPrChange>
            </w:pPr>
            <w:r w:rsidRPr="002248ED">
              <w:rPr>
                <w:rFonts w:cs="Times New Roman"/>
                <w:szCs w:val="24"/>
              </w:rPr>
              <w:t>0</w:t>
            </w:r>
          </w:p>
        </w:tc>
        <w:tc>
          <w:tcPr>
            <w:tcW w:w="1295" w:type="dxa"/>
            <w:tcPrChange w:id="775" w:author="blake grills" w:date="2020-03-18T19:15:00Z">
              <w:tcPr>
                <w:tcW w:w="909" w:type="dxa"/>
              </w:tcPr>
            </w:tcPrChange>
          </w:tcPr>
          <w:p w14:paraId="7C7A8794" w14:textId="6EC71F35" w:rsidR="00524C09" w:rsidRPr="002248ED" w:rsidRDefault="00582B25">
            <w:pPr>
              <w:rPr>
                <w:rFonts w:cs="Times New Roman"/>
                <w:szCs w:val="24"/>
              </w:rPr>
              <w:pPrChange w:id="776" w:author="Michael Decker" w:date="2020-03-18T19:15:00Z">
                <w:pPr>
                  <w:jc w:val="center"/>
                </w:pPr>
              </w:pPrChange>
            </w:pPr>
            <w:r w:rsidRPr="002248ED">
              <w:rPr>
                <w:rFonts w:cs="Times New Roman"/>
                <w:szCs w:val="24"/>
              </w:rPr>
              <w:t>0</w:t>
            </w:r>
          </w:p>
        </w:tc>
        <w:tc>
          <w:tcPr>
            <w:tcW w:w="1295" w:type="dxa"/>
            <w:tcPrChange w:id="777" w:author="blake grills" w:date="2020-03-18T19:15:00Z">
              <w:tcPr>
                <w:tcW w:w="909" w:type="dxa"/>
              </w:tcPr>
            </w:tcPrChange>
          </w:tcPr>
          <w:p w14:paraId="03B025CA" w14:textId="68053594" w:rsidR="00524C09" w:rsidRPr="002248ED" w:rsidRDefault="00582B25">
            <w:pPr>
              <w:rPr>
                <w:rFonts w:cs="Times New Roman"/>
                <w:szCs w:val="24"/>
              </w:rPr>
              <w:pPrChange w:id="778" w:author="Michael Decker" w:date="2020-03-18T19:15:00Z">
                <w:pPr>
                  <w:jc w:val="center"/>
                </w:pPr>
              </w:pPrChange>
            </w:pPr>
            <w:r w:rsidRPr="002248ED">
              <w:rPr>
                <w:rFonts w:cs="Times New Roman"/>
                <w:szCs w:val="24"/>
              </w:rPr>
              <w:t>0</w:t>
            </w:r>
          </w:p>
        </w:tc>
        <w:tc>
          <w:tcPr>
            <w:tcW w:w="1295" w:type="dxa"/>
            <w:tcPrChange w:id="779" w:author="blake grills" w:date="2020-03-18T19:15:00Z">
              <w:tcPr>
                <w:tcW w:w="909" w:type="dxa"/>
              </w:tcPr>
            </w:tcPrChange>
          </w:tcPr>
          <w:p w14:paraId="17A674F3" w14:textId="2AE55C63" w:rsidR="00524C09" w:rsidRPr="002248ED" w:rsidRDefault="00582B25">
            <w:pPr>
              <w:rPr>
                <w:rFonts w:cs="Times New Roman"/>
                <w:szCs w:val="24"/>
              </w:rPr>
              <w:pPrChange w:id="780" w:author="Michael Decker" w:date="2020-03-18T19:15:00Z">
                <w:pPr>
                  <w:jc w:val="center"/>
                </w:pPr>
              </w:pPrChange>
            </w:pPr>
            <w:r w:rsidRPr="002248ED">
              <w:rPr>
                <w:rFonts w:cs="Times New Roman"/>
                <w:szCs w:val="24"/>
              </w:rPr>
              <w:t>0</w:t>
            </w:r>
          </w:p>
        </w:tc>
      </w:tr>
      <w:tr w:rsidR="00524C09" w:rsidRPr="002248ED" w14:paraId="587C81F5" w14:textId="77777777" w:rsidTr="00797159">
        <w:tc>
          <w:tcPr>
            <w:tcW w:w="1294" w:type="dxa"/>
            <w:tcPrChange w:id="781" w:author="blake grills" w:date="2020-03-18T19:15:00Z">
              <w:tcPr>
                <w:tcW w:w="910" w:type="dxa"/>
              </w:tcPr>
            </w:tcPrChange>
          </w:tcPr>
          <w:p w14:paraId="04808759" w14:textId="1BDA7E62" w:rsidR="00524C09" w:rsidRPr="002248ED" w:rsidRDefault="00524C09">
            <w:pPr>
              <w:rPr>
                <w:rFonts w:cs="Times New Roman"/>
                <w:b/>
                <w:bCs/>
                <w:szCs w:val="24"/>
              </w:rPr>
              <w:pPrChange w:id="782" w:author="Michael Decker" w:date="2020-03-18T19:15:00Z">
                <w:pPr>
                  <w:jc w:val="center"/>
                </w:pPr>
              </w:pPrChange>
            </w:pPr>
            <w:r w:rsidRPr="002248ED">
              <w:rPr>
                <w:rFonts w:cs="Times New Roman"/>
                <w:b/>
                <w:bCs/>
                <w:szCs w:val="24"/>
              </w:rPr>
              <w:t>{</w:t>
            </w:r>
          </w:p>
        </w:tc>
        <w:tc>
          <w:tcPr>
            <w:tcW w:w="1295" w:type="dxa"/>
            <w:tcPrChange w:id="783" w:author="blake grills" w:date="2020-03-18T19:15:00Z">
              <w:tcPr>
                <w:tcW w:w="909" w:type="dxa"/>
              </w:tcPr>
            </w:tcPrChange>
          </w:tcPr>
          <w:p w14:paraId="51D526A4" w14:textId="282F3092" w:rsidR="00524C09" w:rsidRPr="002248ED" w:rsidRDefault="00524C09">
            <w:pPr>
              <w:rPr>
                <w:rFonts w:cs="Times New Roman"/>
                <w:b/>
                <w:bCs/>
                <w:szCs w:val="24"/>
              </w:rPr>
              <w:pPrChange w:id="784" w:author="Michael Decker" w:date="2020-03-18T19:15:00Z">
                <w:pPr>
                  <w:jc w:val="center"/>
                </w:pPr>
              </w:pPrChange>
            </w:pPr>
            <w:r w:rsidRPr="002248ED">
              <w:rPr>
                <w:rFonts w:cs="Times New Roman"/>
                <w:b/>
                <w:bCs/>
                <w:szCs w:val="24"/>
              </w:rPr>
              <w:t>[</w:t>
            </w:r>
          </w:p>
        </w:tc>
        <w:tc>
          <w:tcPr>
            <w:tcW w:w="935" w:type="dxa"/>
            <w:tcPrChange w:id="785" w:author="blake grills" w:date="2020-03-18T19:15:00Z">
              <w:tcPr>
                <w:tcW w:w="1056" w:type="dxa"/>
              </w:tcPr>
            </w:tcPrChange>
          </w:tcPr>
          <w:p w14:paraId="79383C17" w14:textId="35672901" w:rsidR="00524C09" w:rsidRPr="002248ED" w:rsidRDefault="00524C09">
            <w:pPr>
              <w:rPr>
                <w:rFonts w:cs="Times New Roman"/>
                <w:b/>
                <w:bCs/>
                <w:szCs w:val="24"/>
              </w:rPr>
              <w:pPrChange w:id="786" w:author="Michael Decker" w:date="2020-03-18T19:15:00Z">
                <w:pPr>
                  <w:jc w:val="center"/>
                </w:pPr>
              </w:pPrChange>
            </w:pPr>
            <w:r w:rsidRPr="002248ED">
              <w:rPr>
                <w:rFonts w:cs="Times New Roman"/>
                <w:b/>
                <w:bCs/>
                <w:szCs w:val="24"/>
              </w:rPr>
              <w:t>}</w:t>
            </w:r>
          </w:p>
        </w:tc>
        <w:tc>
          <w:tcPr>
            <w:tcW w:w="936" w:type="dxa"/>
            <w:tcPrChange w:id="787" w:author="blake grills" w:date="2020-03-18T19:15:00Z">
              <w:tcPr>
                <w:tcW w:w="301" w:type="dxa"/>
              </w:tcPr>
            </w:tcPrChange>
          </w:tcPr>
          <w:p w14:paraId="7D662860" w14:textId="519CEEA4" w:rsidR="00524C09" w:rsidRPr="002248ED" w:rsidRDefault="00524C09">
            <w:pPr>
              <w:rPr>
                <w:rFonts w:cs="Times New Roman"/>
                <w:b/>
                <w:bCs/>
                <w:szCs w:val="24"/>
              </w:rPr>
              <w:pPrChange w:id="788" w:author="Michael Decker" w:date="2020-03-18T19:15:00Z">
                <w:pPr>
                  <w:jc w:val="center"/>
                </w:pPr>
              </w:pPrChange>
            </w:pPr>
            <w:r w:rsidRPr="002248ED">
              <w:rPr>
                <w:rFonts w:cs="Times New Roman"/>
                <w:b/>
                <w:bCs/>
                <w:szCs w:val="24"/>
              </w:rPr>
              <w:t>]</w:t>
            </w:r>
          </w:p>
        </w:tc>
        <w:tc>
          <w:tcPr>
            <w:tcW w:w="1295" w:type="dxa"/>
            <w:tcPrChange w:id="789" w:author="blake grills" w:date="2020-03-18T19:15:00Z">
              <w:tcPr>
                <w:tcW w:w="909" w:type="dxa"/>
              </w:tcPr>
            </w:tcPrChange>
          </w:tcPr>
          <w:p w14:paraId="5327EBFA" w14:textId="0C7BFD45" w:rsidR="00524C09" w:rsidRPr="002248ED" w:rsidRDefault="00524C09">
            <w:pPr>
              <w:rPr>
                <w:rFonts w:cs="Times New Roman"/>
                <w:b/>
                <w:bCs/>
                <w:szCs w:val="24"/>
              </w:rPr>
              <w:pPrChange w:id="790" w:author="Michael Decker" w:date="2020-03-18T19:15:00Z">
                <w:pPr>
                  <w:jc w:val="center"/>
                </w:pPr>
              </w:pPrChange>
            </w:pPr>
            <w:r w:rsidRPr="002248ED">
              <w:rPr>
                <w:rFonts w:cs="Times New Roman"/>
                <w:b/>
                <w:bCs/>
                <w:szCs w:val="24"/>
              </w:rPr>
              <w:t>|</w:t>
            </w:r>
          </w:p>
        </w:tc>
        <w:tc>
          <w:tcPr>
            <w:tcW w:w="1295" w:type="dxa"/>
            <w:tcPrChange w:id="791" w:author="blake grills" w:date="2020-03-18T19:15:00Z">
              <w:tcPr>
                <w:tcW w:w="909" w:type="dxa"/>
              </w:tcPr>
            </w:tcPrChange>
          </w:tcPr>
          <w:p w14:paraId="3D94AE76" w14:textId="0BB004EE" w:rsidR="00524C09" w:rsidRPr="002248ED" w:rsidRDefault="00524C09">
            <w:pPr>
              <w:rPr>
                <w:rFonts w:cs="Times New Roman"/>
                <w:b/>
                <w:bCs/>
                <w:szCs w:val="24"/>
              </w:rPr>
              <w:pPrChange w:id="792" w:author="Michael Decker" w:date="2020-03-18T19:15:00Z">
                <w:pPr>
                  <w:jc w:val="center"/>
                </w:pPr>
              </w:pPrChange>
            </w:pPr>
            <w:r w:rsidRPr="002248ED">
              <w:rPr>
                <w:rFonts w:cs="Times New Roman"/>
                <w:b/>
                <w:bCs/>
                <w:szCs w:val="24"/>
              </w:rPr>
              <w:t>\</w:t>
            </w:r>
          </w:p>
        </w:tc>
        <w:tc>
          <w:tcPr>
            <w:tcW w:w="1295" w:type="dxa"/>
            <w:tcPrChange w:id="793" w:author="blake grills" w:date="2020-03-18T19:15:00Z">
              <w:tcPr>
                <w:tcW w:w="909" w:type="dxa"/>
              </w:tcPr>
            </w:tcPrChange>
          </w:tcPr>
          <w:p w14:paraId="0BF5BA24" w14:textId="7AB9CF29" w:rsidR="00524C09" w:rsidRPr="002248ED" w:rsidRDefault="00524C09">
            <w:pPr>
              <w:rPr>
                <w:rFonts w:cs="Times New Roman"/>
                <w:b/>
                <w:bCs/>
                <w:szCs w:val="24"/>
              </w:rPr>
              <w:pPrChange w:id="794" w:author="Michael Decker" w:date="2020-03-18T19:15:00Z">
                <w:pPr>
                  <w:jc w:val="center"/>
                </w:pPr>
              </w:pPrChange>
            </w:pPr>
            <w:r w:rsidRPr="002248ED">
              <w:rPr>
                <w:rFonts w:cs="Times New Roman"/>
                <w:b/>
                <w:bCs/>
                <w:szCs w:val="24"/>
              </w:rPr>
              <w:t>:</w:t>
            </w:r>
          </w:p>
        </w:tc>
        <w:tc>
          <w:tcPr>
            <w:tcW w:w="1295" w:type="dxa"/>
            <w:tcPrChange w:id="795" w:author="blake grills" w:date="2020-03-18T19:15:00Z">
              <w:tcPr>
                <w:tcW w:w="909" w:type="dxa"/>
              </w:tcPr>
            </w:tcPrChange>
          </w:tcPr>
          <w:p w14:paraId="6CF29F50" w14:textId="454D5AA5" w:rsidR="00524C09" w:rsidRPr="002248ED" w:rsidRDefault="00524C09">
            <w:pPr>
              <w:rPr>
                <w:rFonts w:cs="Times New Roman"/>
                <w:b/>
                <w:bCs/>
                <w:szCs w:val="24"/>
              </w:rPr>
              <w:pPrChange w:id="796" w:author="Michael Decker" w:date="2020-03-18T19:15:00Z">
                <w:pPr>
                  <w:jc w:val="center"/>
                </w:pPr>
              </w:pPrChange>
            </w:pPr>
            <w:r w:rsidRPr="002248ED">
              <w:rPr>
                <w:rFonts w:cs="Times New Roman"/>
                <w:b/>
                <w:bCs/>
                <w:szCs w:val="24"/>
              </w:rPr>
              <w:t>;</w:t>
            </w:r>
          </w:p>
        </w:tc>
        <w:tc>
          <w:tcPr>
            <w:tcW w:w="1295" w:type="dxa"/>
            <w:tcPrChange w:id="797" w:author="blake grills" w:date="2020-03-18T19:15:00Z">
              <w:tcPr>
                <w:tcW w:w="909" w:type="dxa"/>
              </w:tcPr>
            </w:tcPrChange>
          </w:tcPr>
          <w:p w14:paraId="32D6AEA8" w14:textId="30DC9A57" w:rsidR="00524C09" w:rsidRPr="002248ED" w:rsidRDefault="00524C09">
            <w:pPr>
              <w:rPr>
                <w:rFonts w:cs="Times New Roman"/>
                <w:b/>
                <w:bCs/>
                <w:szCs w:val="24"/>
              </w:rPr>
              <w:pPrChange w:id="798" w:author="Michael Decker" w:date="2020-03-18T19:15:00Z">
                <w:pPr>
                  <w:jc w:val="center"/>
                </w:pPr>
              </w:pPrChange>
            </w:pPr>
            <w:r w:rsidRPr="002248ED">
              <w:rPr>
                <w:rFonts w:cs="Times New Roman"/>
                <w:b/>
                <w:bCs/>
                <w:szCs w:val="24"/>
              </w:rPr>
              <w:t>‘</w:t>
            </w:r>
          </w:p>
        </w:tc>
        <w:tc>
          <w:tcPr>
            <w:tcW w:w="1295" w:type="dxa"/>
            <w:tcPrChange w:id="799" w:author="blake grills" w:date="2020-03-18T19:15:00Z">
              <w:tcPr>
                <w:tcW w:w="909" w:type="dxa"/>
              </w:tcPr>
            </w:tcPrChange>
          </w:tcPr>
          <w:p w14:paraId="70F740C4" w14:textId="751B7631" w:rsidR="00524C09" w:rsidRPr="002248ED" w:rsidRDefault="00524C09">
            <w:pPr>
              <w:rPr>
                <w:rFonts w:cs="Times New Roman"/>
                <w:b/>
                <w:bCs/>
                <w:szCs w:val="24"/>
              </w:rPr>
              <w:pPrChange w:id="800" w:author="Michael Decker" w:date="2020-03-18T19:15:00Z">
                <w:pPr>
                  <w:jc w:val="center"/>
                </w:pPr>
              </w:pPrChange>
            </w:pPr>
            <w:r w:rsidRPr="002248ED">
              <w:rPr>
                <w:rFonts w:cs="Times New Roman"/>
                <w:b/>
                <w:bCs/>
                <w:szCs w:val="24"/>
              </w:rPr>
              <w:t>“</w:t>
            </w:r>
          </w:p>
        </w:tc>
      </w:tr>
      <w:tr w:rsidR="00524C09" w:rsidRPr="002248ED" w14:paraId="6C6824DA" w14:textId="77777777" w:rsidTr="00797159">
        <w:tc>
          <w:tcPr>
            <w:tcW w:w="1294" w:type="dxa"/>
            <w:tcPrChange w:id="801" w:author="blake grills" w:date="2020-03-18T19:15:00Z">
              <w:tcPr>
                <w:tcW w:w="910" w:type="dxa"/>
              </w:tcPr>
            </w:tcPrChange>
          </w:tcPr>
          <w:p w14:paraId="0A15FEA9" w14:textId="3C1611D7" w:rsidR="00524C09" w:rsidRPr="002248ED" w:rsidRDefault="00582B25">
            <w:pPr>
              <w:rPr>
                <w:rFonts w:cs="Times New Roman"/>
                <w:szCs w:val="24"/>
              </w:rPr>
              <w:pPrChange w:id="802" w:author="Michael Decker" w:date="2020-03-18T19:15:00Z">
                <w:pPr>
                  <w:jc w:val="center"/>
                </w:pPr>
              </w:pPrChange>
            </w:pPr>
            <w:r w:rsidRPr="002248ED">
              <w:rPr>
                <w:rFonts w:cs="Times New Roman"/>
                <w:szCs w:val="24"/>
              </w:rPr>
              <w:lastRenderedPageBreak/>
              <w:t>0</w:t>
            </w:r>
          </w:p>
        </w:tc>
        <w:tc>
          <w:tcPr>
            <w:tcW w:w="1295" w:type="dxa"/>
            <w:tcPrChange w:id="803" w:author="blake grills" w:date="2020-03-18T19:15:00Z">
              <w:tcPr>
                <w:tcW w:w="909" w:type="dxa"/>
              </w:tcPr>
            </w:tcPrChange>
          </w:tcPr>
          <w:p w14:paraId="08D74A2D" w14:textId="35B730B6" w:rsidR="00524C09" w:rsidRPr="002248ED" w:rsidRDefault="00582B25">
            <w:pPr>
              <w:rPr>
                <w:rFonts w:cs="Times New Roman"/>
                <w:szCs w:val="24"/>
              </w:rPr>
              <w:pPrChange w:id="804" w:author="Michael Decker" w:date="2020-03-18T19:15:00Z">
                <w:pPr>
                  <w:jc w:val="center"/>
                </w:pPr>
              </w:pPrChange>
            </w:pPr>
            <w:r w:rsidRPr="002248ED">
              <w:rPr>
                <w:rFonts w:cs="Times New Roman"/>
                <w:szCs w:val="24"/>
              </w:rPr>
              <w:t>0</w:t>
            </w:r>
          </w:p>
        </w:tc>
        <w:tc>
          <w:tcPr>
            <w:tcW w:w="935" w:type="dxa"/>
            <w:tcPrChange w:id="805" w:author="blake grills" w:date="2020-03-18T19:15:00Z">
              <w:tcPr>
                <w:tcW w:w="1056" w:type="dxa"/>
              </w:tcPr>
            </w:tcPrChange>
          </w:tcPr>
          <w:p w14:paraId="46455D57" w14:textId="4FD47428" w:rsidR="00524C09" w:rsidRPr="002248ED" w:rsidRDefault="00582B25">
            <w:pPr>
              <w:rPr>
                <w:rFonts w:cs="Times New Roman"/>
                <w:szCs w:val="24"/>
              </w:rPr>
              <w:pPrChange w:id="806" w:author="Michael Decker" w:date="2020-03-18T19:15:00Z">
                <w:pPr>
                  <w:jc w:val="center"/>
                </w:pPr>
              </w:pPrChange>
            </w:pPr>
            <w:r w:rsidRPr="002248ED">
              <w:rPr>
                <w:rFonts w:cs="Times New Roman"/>
                <w:szCs w:val="24"/>
              </w:rPr>
              <w:t>0</w:t>
            </w:r>
          </w:p>
        </w:tc>
        <w:tc>
          <w:tcPr>
            <w:tcW w:w="936" w:type="dxa"/>
            <w:tcPrChange w:id="807" w:author="blake grills" w:date="2020-03-18T19:15:00Z">
              <w:tcPr>
                <w:tcW w:w="301" w:type="dxa"/>
              </w:tcPr>
            </w:tcPrChange>
          </w:tcPr>
          <w:p w14:paraId="6E1AA6E6" w14:textId="24790BA8" w:rsidR="00524C09" w:rsidRPr="002248ED" w:rsidRDefault="00582B25">
            <w:pPr>
              <w:rPr>
                <w:rFonts w:cs="Times New Roman"/>
                <w:szCs w:val="24"/>
              </w:rPr>
              <w:pPrChange w:id="808" w:author="Michael Decker" w:date="2020-03-18T19:15:00Z">
                <w:pPr>
                  <w:jc w:val="center"/>
                </w:pPr>
              </w:pPrChange>
            </w:pPr>
            <w:r w:rsidRPr="002248ED">
              <w:rPr>
                <w:rFonts w:cs="Times New Roman"/>
                <w:szCs w:val="24"/>
              </w:rPr>
              <w:t>0</w:t>
            </w:r>
          </w:p>
        </w:tc>
        <w:tc>
          <w:tcPr>
            <w:tcW w:w="1295" w:type="dxa"/>
            <w:tcPrChange w:id="809" w:author="blake grills" w:date="2020-03-18T19:15:00Z">
              <w:tcPr>
                <w:tcW w:w="909" w:type="dxa"/>
              </w:tcPr>
            </w:tcPrChange>
          </w:tcPr>
          <w:p w14:paraId="0F81ACA9" w14:textId="52C0FFCD" w:rsidR="00524C09" w:rsidRPr="002248ED" w:rsidRDefault="00582B25">
            <w:pPr>
              <w:rPr>
                <w:rFonts w:cs="Times New Roman"/>
                <w:szCs w:val="24"/>
              </w:rPr>
              <w:pPrChange w:id="810" w:author="Michael Decker" w:date="2020-03-18T19:15:00Z">
                <w:pPr>
                  <w:jc w:val="center"/>
                </w:pPr>
              </w:pPrChange>
            </w:pPr>
            <w:r w:rsidRPr="002248ED">
              <w:rPr>
                <w:rFonts w:cs="Times New Roman"/>
                <w:szCs w:val="24"/>
              </w:rPr>
              <w:t>0</w:t>
            </w:r>
          </w:p>
        </w:tc>
        <w:tc>
          <w:tcPr>
            <w:tcW w:w="1295" w:type="dxa"/>
            <w:tcPrChange w:id="811" w:author="blake grills" w:date="2020-03-18T19:15:00Z">
              <w:tcPr>
                <w:tcW w:w="909" w:type="dxa"/>
              </w:tcPr>
            </w:tcPrChange>
          </w:tcPr>
          <w:p w14:paraId="7CC98078" w14:textId="51223829" w:rsidR="00524C09" w:rsidRPr="002248ED" w:rsidRDefault="00582B25">
            <w:pPr>
              <w:rPr>
                <w:rFonts w:cs="Times New Roman"/>
                <w:szCs w:val="24"/>
              </w:rPr>
              <w:pPrChange w:id="812" w:author="Michael Decker" w:date="2020-03-18T19:15:00Z">
                <w:pPr>
                  <w:jc w:val="center"/>
                </w:pPr>
              </w:pPrChange>
            </w:pPr>
            <w:r w:rsidRPr="002248ED">
              <w:rPr>
                <w:rFonts w:cs="Times New Roman"/>
                <w:szCs w:val="24"/>
              </w:rPr>
              <w:t>0</w:t>
            </w:r>
          </w:p>
        </w:tc>
        <w:tc>
          <w:tcPr>
            <w:tcW w:w="1295" w:type="dxa"/>
            <w:tcPrChange w:id="813" w:author="blake grills" w:date="2020-03-18T19:15:00Z">
              <w:tcPr>
                <w:tcW w:w="909" w:type="dxa"/>
              </w:tcPr>
            </w:tcPrChange>
          </w:tcPr>
          <w:p w14:paraId="59527AD2" w14:textId="28D14AD2" w:rsidR="00524C09" w:rsidRPr="002248ED" w:rsidRDefault="00582B25">
            <w:pPr>
              <w:rPr>
                <w:rFonts w:cs="Times New Roman"/>
                <w:szCs w:val="24"/>
              </w:rPr>
              <w:pPrChange w:id="814" w:author="Michael Decker" w:date="2020-03-18T19:15:00Z">
                <w:pPr>
                  <w:jc w:val="center"/>
                </w:pPr>
              </w:pPrChange>
            </w:pPr>
            <w:r w:rsidRPr="002248ED">
              <w:rPr>
                <w:rFonts w:cs="Times New Roman"/>
                <w:szCs w:val="24"/>
              </w:rPr>
              <w:t>0</w:t>
            </w:r>
          </w:p>
        </w:tc>
        <w:tc>
          <w:tcPr>
            <w:tcW w:w="1295" w:type="dxa"/>
            <w:tcPrChange w:id="815" w:author="blake grills" w:date="2020-03-18T19:15:00Z">
              <w:tcPr>
                <w:tcW w:w="909" w:type="dxa"/>
              </w:tcPr>
            </w:tcPrChange>
          </w:tcPr>
          <w:p w14:paraId="4C3EB49D" w14:textId="00303089" w:rsidR="00524C09" w:rsidRPr="002248ED" w:rsidRDefault="00582B25">
            <w:pPr>
              <w:rPr>
                <w:rFonts w:cs="Times New Roman"/>
                <w:szCs w:val="24"/>
              </w:rPr>
              <w:pPrChange w:id="816" w:author="Michael Decker" w:date="2020-03-18T19:15:00Z">
                <w:pPr>
                  <w:jc w:val="center"/>
                </w:pPr>
              </w:pPrChange>
            </w:pPr>
            <w:r w:rsidRPr="002248ED">
              <w:rPr>
                <w:rFonts w:cs="Times New Roman"/>
                <w:szCs w:val="24"/>
              </w:rPr>
              <w:t>0</w:t>
            </w:r>
          </w:p>
        </w:tc>
        <w:tc>
          <w:tcPr>
            <w:tcW w:w="1295" w:type="dxa"/>
            <w:tcPrChange w:id="817" w:author="blake grills" w:date="2020-03-18T19:15:00Z">
              <w:tcPr>
                <w:tcW w:w="909" w:type="dxa"/>
              </w:tcPr>
            </w:tcPrChange>
          </w:tcPr>
          <w:p w14:paraId="1CA3BB36" w14:textId="53C2ADDE" w:rsidR="00524C09" w:rsidRPr="002248ED" w:rsidRDefault="00582B25">
            <w:pPr>
              <w:rPr>
                <w:rFonts w:cs="Times New Roman"/>
                <w:szCs w:val="24"/>
              </w:rPr>
              <w:pPrChange w:id="818" w:author="Michael Decker" w:date="2020-03-18T19:15:00Z">
                <w:pPr>
                  <w:jc w:val="center"/>
                </w:pPr>
              </w:pPrChange>
            </w:pPr>
            <w:r w:rsidRPr="002248ED">
              <w:rPr>
                <w:rFonts w:cs="Times New Roman"/>
                <w:szCs w:val="24"/>
              </w:rPr>
              <w:t>0</w:t>
            </w:r>
          </w:p>
        </w:tc>
        <w:tc>
          <w:tcPr>
            <w:tcW w:w="1295" w:type="dxa"/>
            <w:tcPrChange w:id="819" w:author="blake grills" w:date="2020-03-18T19:15:00Z">
              <w:tcPr>
                <w:tcW w:w="909" w:type="dxa"/>
              </w:tcPr>
            </w:tcPrChange>
          </w:tcPr>
          <w:p w14:paraId="5051C7BB" w14:textId="6E94FD08" w:rsidR="00524C09" w:rsidRPr="002248ED" w:rsidRDefault="00582B25">
            <w:pPr>
              <w:rPr>
                <w:rFonts w:cs="Times New Roman"/>
                <w:szCs w:val="24"/>
              </w:rPr>
              <w:pPrChange w:id="820" w:author="Michael Decker" w:date="2020-03-18T19:15:00Z">
                <w:pPr>
                  <w:jc w:val="center"/>
                </w:pPr>
              </w:pPrChange>
            </w:pPr>
            <w:r w:rsidRPr="002248ED">
              <w:rPr>
                <w:rFonts w:cs="Times New Roman"/>
                <w:szCs w:val="24"/>
              </w:rPr>
              <w:t>0</w:t>
            </w:r>
          </w:p>
        </w:tc>
      </w:tr>
      <w:tr w:rsidR="00524C09" w:rsidRPr="002248ED" w14:paraId="3DCF9ED0" w14:textId="77777777" w:rsidTr="00797159">
        <w:tc>
          <w:tcPr>
            <w:tcW w:w="1294" w:type="dxa"/>
            <w:tcPrChange w:id="821" w:author="blake grills" w:date="2020-03-18T19:15:00Z">
              <w:tcPr>
                <w:tcW w:w="910" w:type="dxa"/>
              </w:tcPr>
            </w:tcPrChange>
          </w:tcPr>
          <w:p w14:paraId="2E468149" w14:textId="4C6031FA" w:rsidR="00524C09" w:rsidRPr="002248ED" w:rsidRDefault="00524C09">
            <w:pPr>
              <w:rPr>
                <w:rFonts w:cs="Times New Roman"/>
                <w:b/>
                <w:bCs/>
                <w:szCs w:val="24"/>
              </w:rPr>
              <w:pPrChange w:id="822" w:author="Michael Decker" w:date="2020-03-18T19:15:00Z">
                <w:pPr>
                  <w:jc w:val="center"/>
                </w:pPr>
              </w:pPrChange>
            </w:pPr>
            <w:r w:rsidRPr="002248ED">
              <w:rPr>
                <w:rFonts w:cs="Times New Roman"/>
                <w:b/>
                <w:bCs/>
                <w:szCs w:val="24"/>
              </w:rPr>
              <w:t>&lt;</w:t>
            </w:r>
          </w:p>
        </w:tc>
        <w:tc>
          <w:tcPr>
            <w:tcW w:w="1295" w:type="dxa"/>
            <w:tcPrChange w:id="823" w:author="blake grills" w:date="2020-03-18T19:15:00Z">
              <w:tcPr>
                <w:tcW w:w="909" w:type="dxa"/>
              </w:tcPr>
            </w:tcPrChange>
          </w:tcPr>
          <w:p w14:paraId="61DA92E7" w14:textId="216A3424" w:rsidR="00524C09" w:rsidRPr="002248ED" w:rsidRDefault="00524C09">
            <w:pPr>
              <w:rPr>
                <w:rFonts w:cs="Times New Roman"/>
                <w:b/>
                <w:bCs/>
                <w:szCs w:val="24"/>
              </w:rPr>
              <w:pPrChange w:id="824" w:author="Michael Decker" w:date="2020-03-18T19:15:00Z">
                <w:pPr>
                  <w:jc w:val="center"/>
                </w:pPr>
              </w:pPrChange>
            </w:pPr>
            <w:r w:rsidRPr="002248ED">
              <w:rPr>
                <w:rFonts w:cs="Times New Roman"/>
                <w:b/>
                <w:bCs/>
                <w:szCs w:val="24"/>
              </w:rPr>
              <w:t>,</w:t>
            </w:r>
          </w:p>
        </w:tc>
        <w:tc>
          <w:tcPr>
            <w:tcW w:w="935" w:type="dxa"/>
            <w:tcPrChange w:id="825" w:author="blake grills" w:date="2020-03-18T19:15:00Z">
              <w:tcPr>
                <w:tcW w:w="1056" w:type="dxa"/>
              </w:tcPr>
            </w:tcPrChange>
          </w:tcPr>
          <w:p w14:paraId="19428967" w14:textId="025F0746" w:rsidR="00524C09" w:rsidRPr="002248ED" w:rsidRDefault="00524C09">
            <w:pPr>
              <w:rPr>
                <w:rFonts w:cs="Times New Roman"/>
                <w:b/>
                <w:bCs/>
                <w:szCs w:val="24"/>
              </w:rPr>
              <w:pPrChange w:id="826" w:author="Michael Decker" w:date="2020-03-18T19:15:00Z">
                <w:pPr>
                  <w:jc w:val="center"/>
                </w:pPr>
              </w:pPrChange>
            </w:pPr>
            <w:r w:rsidRPr="002248ED">
              <w:rPr>
                <w:rFonts w:cs="Times New Roman"/>
                <w:b/>
                <w:bCs/>
                <w:szCs w:val="24"/>
              </w:rPr>
              <w:t>&gt;</w:t>
            </w:r>
          </w:p>
        </w:tc>
        <w:tc>
          <w:tcPr>
            <w:tcW w:w="936" w:type="dxa"/>
            <w:tcPrChange w:id="827" w:author="blake grills" w:date="2020-03-18T19:15:00Z">
              <w:tcPr>
                <w:tcW w:w="301" w:type="dxa"/>
              </w:tcPr>
            </w:tcPrChange>
          </w:tcPr>
          <w:p w14:paraId="289DF3F5" w14:textId="12A6B2C4" w:rsidR="00524C09" w:rsidRPr="002248ED" w:rsidRDefault="00524C09">
            <w:pPr>
              <w:rPr>
                <w:rFonts w:cs="Times New Roman"/>
                <w:b/>
                <w:bCs/>
                <w:szCs w:val="24"/>
              </w:rPr>
              <w:pPrChange w:id="828" w:author="Michael Decker" w:date="2020-03-18T19:15:00Z">
                <w:pPr>
                  <w:jc w:val="center"/>
                </w:pPr>
              </w:pPrChange>
            </w:pPr>
            <w:r w:rsidRPr="002248ED">
              <w:rPr>
                <w:rFonts w:cs="Times New Roman"/>
                <w:b/>
                <w:bCs/>
                <w:szCs w:val="24"/>
              </w:rPr>
              <w:t>.</w:t>
            </w:r>
          </w:p>
        </w:tc>
        <w:tc>
          <w:tcPr>
            <w:tcW w:w="1295" w:type="dxa"/>
            <w:tcPrChange w:id="829" w:author="blake grills" w:date="2020-03-18T19:15:00Z">
              <w:tcPr>
                <w:tcW w:w="909" w:type="dxa"/>
              </w:tcPr>
            </w:tcPrChange>
          </w:tcPr>
          <w:p w14:paraId="4EA4D90B" w14:textId="2024D4BC" w:rsidR="00524C09" w:rsidRPr="002248ED" w:rsidRDefault="00524C09">
            <w:pPr>
              <w:rPr>
                <w:rFonts w:cs="Times New Roman"/>
                <w:b/>
                <w:bCs/>
                <w:szCs w:val="24"/>
              </w:rPr>
              <w:pPrChange w:id="830" w:author="Michael Decker" w:date="2020-03-18T19:15:00Z">
                <w:pPr>
                  <w:jc w:val="center"/>
                </w:pPr>
              </w:pPrChange>
            </w:pPr>
            <w:r w:rsidRPr="002248ED">
              <w:rPr>
                <w:rFonts w:cs="Times New Roman"/>
                <w:b/>
                <w:bCs/>
                <w:szCs w:val="24"/>
              </w:rPr>
              <w:t>?</w:t>
            </w:r>
          </w:p>
        </w:tc>
        <w:tc>
          <w:tcPr>
            <w:tcW w:w="1295" w:type="dxa"/>
            <w:tcPrChange w:id="831" w:author="blake grills" w:date="2020-03-18T19:15:00Z">
              <w:tcPr>
                <w:tcW w:w="909" w:type="dxa"/>
              </w:tcPr>
            </w:tcPrChange>
          </w:tcPr>
          <w:p w14:paraId="25274913" w14:textId="4001FE5F" w:rsidR="00524C09" w:rsidRPr="002248ED" w:rsidRDefault="00524C09">
            <w:pPr>
              <w:rPr>
                <w:rFonts w:cs="Times New Roman"/>
                <w:b/>
                <w:bCs/>
                <w:szCs w:val="24"/>
              </w:rPr>
              <w:pPrChange w:id="832" w:author="Michael Decker" w:date="2020-03-18T19:15:00Z">
                <w:pPr>
                  <w:jc w:val="center"/>
                </w:pPr>
              </w:pPrChange>
            </w:pPr>
            <w:r w:rsidRPr="002248ED">
              <w:rPr>
                <w:rFonts w:cs="Times New Roman"/>
                <w:b/>
                <w:bCs/>
                <w:szCs w:val="24"/>
              </w:rPr>
              <w:t>/</w:t>
            </w:r>
          </w:p>
        </w:tc>
        <w:tc>
          <w:tcPr>
            <w:tcW w:w="1295" w:type="dxa"/>
            <w:tcPrChange w:id="833" w:author="blake grills" w:date="2020-03-18T19:15:00Z">
              <w:tcPr>
                <w:tcW w:w="909" w:type="dxa"/>
              </w:tcPr>
            </w:tcPrChange>
          </w:tcPr>
          <w:p w14:paraId="6F2B1BB7" w14:textId="7EC40318" w:rsidR="00524C09" w:rsidRPr="002248ED" w:rsidRDefault="00524C09">
            <w:pPr>
              <w:rPr>
                <w:rFonts w:cs="Times New Roman"/>
                <w:b/>
                <w:bCs/>
                <w:szCs w:val="24"/>
              </w:rPr>
              <w:pPrChange w:id="834" w:author="Michael Decker" w:date="2020-03-18T19:15:00Z">
                <w:pPr>
                  <w:jc w:val="center"/>
                </w:pPr>
              </w:pPrChange>
            </w:pPr>
            <w:r w:rsidRPr="002248ED">
              <w:rPr>
                <w:rFonts w:cs="Times New Roman"/>
                <w:b/>
                <w:bCs/>
                <w:szCs w:val="24"/>
              </w:rPr>
              <w:t>space</w:t>
            </w:r>
          </w:p>
        </w:tc>
        <w:tc>
          <w:tcPr>
            <w:tcW w:w="1295" w:type="dxa"/>
            <w:tcPrChange w:id="835" w:author="blake grills" w:date="2020-03-18T19:15:00Z">
              <w:tcPr>
                <w:tcW w:w="909" w:type="dxa"/>
              </w:tcPr>
            </w:tcPrChange>
          </w:tcPr>
          <w:p w14:paraId="63D33610" w14:textId="40B79D6A" w:rsidR="00524C09" w:rsidRPr="002248ED" w:rsidRDefault="00524C09">
            <w:pPr>
              <w:rPr>
                <w:rFonts w:cs="Times New Roman"/>
                <w:b/>
                <w:bCs/>
                <w:szCs w:val="24"/>
              </w:rPr>
              <w:pPrChange w:id="836" w:author="Michael Decker" w:date="2020-03-18T19:15:00Z">
                <w:pPr>
                  <w:jc w:val="center"/>
                </w:pPr>
              </w:pPrChange>
            </w:pPr>
            <w:r w:rsidRPr="002248ED">
              <w:rPr>
                <w:rFonts w:cs="Times New Roman"/>
                <w:b/>
                <w:bCs/>
                <w:szCs w:val="24"/>
              </w:rPr>
              <w:t>~</w:t>
            </w:r>
          </w:p>
        </w:tc>
        <w:tc>
          <w:tcPr>
            <w:tcW w:w="1295" w:type="dxa"/>
            <w:tcPrChange w:id="837" w:author="blake grills" w:date="2020-03-18T19:15:00Z">
              <w:tcPr>
                <w:tcW w:w="909" w:type="dxa"/>
              </w:tcPr>
            </w:tcPrChange>
          </w:tcPr>
          <w:p w14:paraId="38CDE3F2" w14:textId="5F1EC259" w:rsidR="00524C09" w:rsidRPr="002248ED" w:rsidRDefault="00524C09">
            <w:pPr>
              <w:rPr>
                <w:rFonts w:cs="Times New Roman"/>
                <w:b/>
                <w:bCs/>
                <w:szCs w:val="24"/>
              </w:rPr>
              <w:pPrChange w:id="838" w:author="Michael Decker" w:date="2020-03-18T19:15:00Z">
                <w:pPr>
                  <w:jc w:val="center"/>
                </w:pPr>
              </w:pPrChange>
            </w:pPr>
            <w:r w:rsidRPr="002248ED">
              <w:rPr>
                <w:rFonts w:cs="Times New Roman"/>
                <w:b/>
                <w:bCs/>
                <w:szCs w:val="24"/>
              </w:rPr>
              <w:t>`</w:t>
            </w:r>
          </w:p>
        </w:tc>
        <w:tc>
          <w:tcPr>
            <w:tcW w:w="1295" w:type="dxa"/>
            <w:tcPrChange w:id="839" w:author="blake grills" w:date="2020-03-18T19:15:00Z">
              <w:tcPr>
                <w:tcW w:w="909" w:type="dxa"/>
              </w:tcPr>
            </w:tcPrChange>
          </w:tcPr>
          <w:p w14:paraId="4DAE967A" w14:textId="7C16A91F" w:rsidR="00524C09" w:rsidRPr="002248ED" w:rsidRDefault="00524C09">
            <w:pPr>
              <w:rPr>
                <w:rFonts w:cs="Times New Roman"/>
                <w:b/>
                <w:bCs/>
                <w:szCs w:val="24"/>
              </w:rPr>
              <w:pPrChange w:id="840" w:author="Michael Decker" w:date="2020-03-18T19:15:00Z">
                <w:pPr>
                  <w:jc w:val="center"/>
                </w:pPr>
              </w:pPrChange>
            </w:pPr>
            <w:r w:rsidRPr="002248ED">
              <w:rPr>
                <w:rFonts w:cs="Times New Roman"/>
                <w:b/>
                <w:bCs/>
                <w:szCs w:val="24"/>
              </w:rPr>
              <w:t>\t</w:t>
            </w:r>
          </w:p>
        </w:tc>
      </w:tr>
      <w:tr w:rsidR="00524C09" w:rsidRPr="002248ED" w14:paraId="47BF7A73" w14:textId="77777777" w:rsidTr="00797159">
        <w:tc>
          <w:tcPr>
            <w:tcW w:w="1294" w:type="dxa"/>
            <w:tcPrChange w:id="841" w:author="blake grills" w:date="2020-03-18T19:15:00Z">
              <w:tcPr>
                <w:tcW w:w="910" w:type="dxa"/>
              </w:tcPr>
            </w:tcPrChange>
          </w:tcPr>
          <w:p w14:paraId="0362DC98" w14:textId="31FDA2F6" w:rsidR="00524C09" w:rsidRPr="002248ED" w:rsidRDefault="00582B25">
            <w:pPr>
              <w:rPr>
                <w:rFonts w:cs="Times New Roman"/>
                <w:szCs w:val="24"/>
              </w:rPr>
              <w:pPrChange w:id="842" w:author="Michael Decker" w:date="2020-03-18T19:15:00Z">
                <w:pPr>
                  <w:jc w:val="center"/>
                </w:pPr>
              </w:pPrChange>
            </w:pPr>
            <w:r w:rsidRPr="002248ED">
              <w:rPr>
                <w:rFonts w:cs="Times New Roman"/>
                <w:szCs w:val="24"/>
              </w:rPr>
              <w:t>0</w:t>
            </w:r>
          </w:p>
        </w:tc>
        <w:tc>
          <w:tcPr>
            <w:tcW w:w="1295" w:type="dxa"/>
            <w:tcPrChange w:id="843" w:author="blake grills" w:date="2020-03-18T19:15:00Z">
              <w:tcPr>
                <w:tcW w:w="909" w:type="dxa"/>
              </w:tcPr>
            </w:tcPrChange>
          </w:tcPr>
          <w:p w14:paraId="02B56FB1" w14:textId="546496E5" w:rsidR="00524C09" w:rsidRPr="002248ED" w:rsidRDefault="00582B25">
            <w:pPr>
              <w:rPr>
                <w:rFonts w:cs="Times New Roman"/>
                <w:szCs w:val="24"/>
              </w:rPr>
              <w:pPrChange w:id="844" w:author="Michael Decker" w:date="2020-03-18T19:15:00Z">
                <w:pPr>
                  <w:jc w:val="center"/>
                </w:pPr>
              </w:pPrChange>
            </w:pPr>
            <w:r w:rsidRPr="002248ED">
              <w:rPr>
                <w:rFonts w:cs="Times New Roman"/>
                <w:szCs w:val="24"/>
              </w:rPr>
              <w:t>0</w:t>
            </w:r>
          </w:p>
        </w:tc>
        <w:tc>
          <w:tcPr>
            <w:tcW w:w="935" w:type="dxa"/>
            <w:tcPrChange w:id="845" w:author="blake grills" w:date="2020-03-18T19:15:00Z">
              <w:tcPr>
                <w:tcW w:w="1056" w:type="dxa"/>
              </w:tcPr>
            </w:tcPrChange>
          </w:tcPr>
          <w:p w14:paraId="058A7CD2" w14:textId="2B115E8A" w:rsidR="00524C09" w:rsidRPr="002248ED" w:rsidRDefault="00582B25">
            <w:pPr>
              <w:rPr>
                <w:rFonts w:cs="Times New Roman"/>
                <w:szCs w:val="24"/>
              </w:rPr>
              <w:pPrChange w:id="846" w:author="Michael Decker" w:date="2020-03-18T19:15:00Z">
                <w:pPr>
                  <w:jc w:val="center"/>
                </w:pPr>
              </w:pPrChange>
            </w:pPr>
            <w:r w:rsidRPr="002248ED">
              <w:rPr>
                <w:rFonts w:cs="Times New Roman"/>
                <w:szCs w:val="24"/>
              </w:rPr>
              <w:t>0</w:t>
            </w:r>
          </w:p>
        </w:tc>
        <w:tc>
          <w:tcPr>
            <w:tcW w:w="936" w:type="dxa"/>
            <w:tcPrChange w:id="847" w:author="blake grills" w:date="2020-03-18T19:15:00Z">
              <w:tcPr>
                <w:tcW w:w="301" w:type="dxa"/>
              </w:tcPr>
            </w:tcPrChange>
          </w:tcPr>
          <w:p w14:paraId="2CE33B84" w14:textId="0F9A3C8B" w:rsidR="00524C09" w:rsidRPr="002248ED" w:rsidRDefault="00582B25">
            <w:pPr>
              <w:rPr>
                <w:rFonts w:cs="Times New Roman"/>
                <w:szCs w:val="24"/>
              </w:rPr>
              <w:pPrChange w:id="848" w:author="Michael Decker" w:date="2020-03-18T19:15:00Z">
                <w:pPr>
                  <w:jc w:val="center"/>
                </w:pPr>
              </w:pPrChange>
            </w:pPr>
            <w:r w:rsidRPr="002248ED">
              <w:rPr>
                <w:rFonts w:cs="Times New Roman"/>
                <w:szCs w:val="24"/>
              </w:rPr>
              <w:t>0</w:t>
            </w:r>
          </w:p>
        </w:tc>
        <w:tc>
          <w:tcPr>
            <w:tcW w:w="1295" w:type="dxa"/>
            <w:tcPrChange w:id="849" w:author="blake grills" w:date="2020-03-18T19:15:00Z">
              <w:tcPr>
                <w:tcW w:w="909" w:type="dxa"/>
              </w:tcPr>
            </w:tcPrChange>
          </w:tcPr>
          <w:p w14:paraId="246EFC68" w14:textId="38CC45B0" w:rsidR="00524C09" w:rsidRPr="002248ED" w:rsidRDefault="00582B25">
            <w:pPr>
              <w:rPr>
                <w:rFonts w:cs="Times New Roman"/>
                <w:szCs w:val="24"/>
              </w:rPr>
              <w:pPrChange w:id="850" w:author="Michael Decker" w:date="2020-03-18T19:15:00Z">
                <w:pPr>
                  <w:jc w:val="center"/>
                </w:pPr>
              </w:pPrChange>
            </w:pPr>
            <w:r w:rsidRPr="002248ED">
              <w:rPr>
                <w:rFonts w:cs="Times New Roman"/>
                <w:szCs w:val="24"/>
              </w:rPr>
              <w:t>0</w:t>
            </w:r>
          </w:p>
        </w:tc>
        <w:tc>
          <w:tcPr>
            <w:tcW w:w="1295" w:type="dxa"/>
            <w:tcPrChange w:id="851" w:author="blake grills" w:date="2020-03-18T19:15:00Z">
              <w:tcPr>
                <w:tcW w:w="909" w:type="dxa"/>
              </w:tcPr>
            </w:tcPrChange>
          </w:tcPr>
          <w:p w14:paraId="50D5D49F" w14:textId="3CC05010" w:rsidR="00524C09" w:rsidRPr="002248ED" w:rsidRDefault="00582B25">
            <w:pPr>
              <w:rPr>
                <w:rFonts w:cs="Times New Roman"/>
                <w:szCs w:val="24"/>
              </w:rPr>
              <w:pPrChange w:id="852" w:author="Michael Decker" w:date="2020-03-18T19:15:00Z">
                <w:pPr>
                  <w:jc w:val="center"/>
                </w:pPr>
              </w:pPrChange>
            </w:pPr>
            <w:r w:rsidRPr="002248ED">
              <w:rPr>
                <w:rFonts w:cs="Times New Roman"/>
                <w:szCs w:val="24"/>
              </w:rPr>
              <w:t>0</w:t>
            </w:r>
          </w:p>
        </w:tc>
        <w:tc>
          <w:tcPr>
            <w:tcW w:w="1295" w:type="dxa"/>
            <w:tcPrChange w:id="853" w:author="blake grills" w:date="2020-03-18T19:15:00Z">
              <w:tcPr>
                <w:tcW w:w="909" w:type="dxa"/>
              </w:tcPr>
            </w:tcPrChange>
          </w:tcPr>
          <w:p w14:paraId="364AA7C0" w14:textId="7D8E8FE0" w:rsidR="00524C09" w:rsidRPr="002248ED" w:rsidRDefault="00582B25">
            <w:pPr>
              <w:rPr>
                <w:rFonts w:cs="Times New Roman"/>
                <w:szCs w:val="24"/>
              </w:rPr>
              <w:pPrChange w:id="854" w:author="Michael Decker" w:date="2020-03-18T19:15:00Z">
                <w:pPr>
                  <w:jc w:val="center"/>
                </w:pPr>
              </w:pPrChange>
            </w:pPr>
            <w:r w:rsidRPr="002248ED">
              <w:rPr>
                <w:rFonts w:cs="Times New Roman"/>
                <w:i/>
                <w:iCs/>
                <w:szCs w:val="24"/>
              </w:rPr>
              <w:t>0.5625</w:t>
            </w:r>
          </w:p>
        </w:tc>
        <w:tc>
          <w:tcPr>
            <w:tcW w:w="1295" w:type="dxa"/>
            <w:tcPrChange w:id="855" w:author="blake grills" w:date="2020-03-18T19:15:00Z">
              <w:tcPr>
                <w:tcW w:w="909" w:type="dxa"/>
              </w:tcPr>
            </w:tcPrChange>
          </w:tcPr>
          <w:p w14:paraId="69123395" w14:textId="44F9C326" w:rsidR="00524C09" w:rsidRPr="002248ED" w:rsidRDefault="00582B25">
            <w:pPr>
              <w:rPr>
                <w:rFonts w:cs="Times New Roman"/>
                <w:szCs w:val="24"/>
              </w:rPr>
              <w:pPrChange w:id="856" w:author="Michael Decker" w:date="2020-03-18T19:15:00Z">
                <w:pPr>
                  <w:jc w:val="center"/>
                </w:pPr>
              </w:pPrChange>
            </w:pPr>
            <w:r w:rsidRPr="002248ED">
              <w:rPr>
                <w:rFonts w:cs="Times New Roman"/>
                <w:szCs w:val="24"/>
              </w:rPr>
              <w:t>0</w:t>
            </w:r>
          </w:p>
        </w:tc>
        <w:tc>
          <w:tcPr>
            <w:tcW w:w="1295" w:type="dxa"/>
            <w:tcPrChange w:id="857" w:author="blake grills" w:date="2020-03-18T19:15:00Z">
              <w:tcPr>
                <w:tcW w:w="909" w:type="dxa"/>
              </w:tcPr>
            </w:tcPrChange>
          </w:tcPr>
          <w:p w14:paraId="7A51DC3A" w14:textId="7279C7FA" w:rsidR="00524C09" w:rsidRPr="002248ED" w:rsidRDefault="00582B25">
            <w:pPr>
              <w:rPr>
                <w:rFonts w:cs="Times New Roman"/>
                <w:szCs w:val="24"/>
              </w:rPr>
              <w:pPrChange w:id="858" w:author="Michael Decker" w:date="2020-03-18T19:15:00Z">
                <w:pPr>
                  <w:jc w:val="center"/>
                </w:pPr>
              </w:pPrChange>
            </w:pPr>
            <w:r w:rsidRPr="002248ED">
              <w:rPr>
                <w:rFonts w:cs="Times New Roman"/>
                <w:szCs w:val="24"/>
              </w:rPr>
              <w:t>0</w:t>
            </w:r>
          </w:p>
        </w:tc>
        <w:tc>
          <w:tcPr>
            <w:tcW w:w="1295" w:type="dxa"/>
            <w:tcPrChange w:id="859" w:author="blake grills" w:date="2020-03-18T19:15:00Z">
              <w:tcPr>
                <w:tcW w:w="909" w:type="dxa"/>
              </w:tcPr>
            </w:tcPrChange>
          </w:tcPr>
          <w:p w14:paraId="317A9C00" w14:textId="36C9B036" w:rsidR="00524C09" w:rsidRPr="002248ED" w:rsidRDefault="00582B25">
            <w:pPr>
              <w:rPr>
                <w:rFonts w:cs="Times New Roman"/>
                <w:szCs w:val="24"/>
              </w:rPr>
              <w:pPrChange w:id="860" w:author="Michael Decker" w:date="2020-03-18T19:15:00Z">
                <w:pPr>
                  <w:jc w:val="center"/>
                </w:pPr>
              </w:pPrChange>
            </w:pPr>
            <w:r w:rsidRPr="002248ED">
              <w:rPr>
                <w:rFonts w:cs="Times New Roman"/>
                <w:szCs w:val="24"/>
              </w:rPr>
              <w:t>0</w:t>
            </w:r>
          </w:p>
        </w:tc>
      </w:tr>
      <w:tr w:rsidR="00524C09" w:rsidRPr="002248ED" w14:paraId="3AB64A86" w14:textId="77777777" w:rsidTr="00797159">
        <w:tc>
          <w:tcPr>
            <w:tcW w:w="1294" w:type="dxa"/>
            <w:tcPrChange w:id="861" w:author="blake grills" w:date="2020-03-18T19:15:00Z">
              <w:tcPr>
                <w:tcW w:w="910" w:type="dxa"/>
              </w:tcPr>
            </w:tcPrChange>
          </w:tcPr>
          <w:p w14:paraId="416BE0C4" w14:textId="53DBB116" w:rsidR="00524C09" w:rsidRPr="002248ED" w:rsidRDefault="00524C09">
            <w:pPr>
              <w:rPr>
                <w:rFonts w:cs="Times New Roman"/>
                <w:b/>
                <w:bCs/>
                <w:szCs w:val="24"/>
              </w:rPr>
              <w:pPrChange w:id="862" w:author="Michael Decker" w:date="2020-03-18T19:15:00Z">
                <w:pPr>
                  <w:jc w:val="center"/>
                </w:pPr>
              </w:pPrChange>
            </w:pPr>
            <w:r w:rsidRPr="002248ED">
              <w:rPr>
                <w:rFonts w:cs="Times New Roman"/>
                <w:b/>
                <w:bCs/>
                <w:szCs w:val="24"/>
              </w:rPr>
              <w:t>\n</w:t>
            </w:r>
          </w:p>
        </w:tc>
        <w:tc>
          <w:tcPr>
            <w:tcW w:w="1295" w:type="dxa"/>
            <w:tcPrChange w:id="863" w:author="blake grills" w:date="2020-03-18T19:15:00Z">
              <w:tcPr>
                <w:tcW w:w="909" w:type="dxa"/>
              </w:tcPr>
            </w:tcPrChange>
          </w:tcPr>
          <w:p w14:paraId="629A8748" w14:textId="6D6B4A48" w:rsidR="00524C09" w:rsidRPr="002248ED" w:rsidRDefault="00524C09">
            <w:pPr>
              <w:rPr>
                <w:rFonts w:cs="Times New Roman"/>
                <w:b/>
                <w:bCs/>
                <w:szCs w:val="24"/>
              </w:rPr>
              <w:pPrChange w:id="864" w:author="Michael Decker" w:date="2020-03-18T19:15:00Z">
                <w:pPr>
                  <w:jc w:val="center"/>
                </w:pPr>
              </w:pPrChange>
            </w:pPr>
            <w:r w:rsidRPr="002248ED">
              <w:rPr>
                <w:rFonts w:cs="Times New Roman"/>
                <w:b/>
                <w:bCs/>
                <w:szCs w:val="24"/>
              </w:rPr>
              <w:t>\f</w:t>
            </w:r>
          </w:p>
        </w:tc>
        <w:tc>
          <w:tcPr>
            <w:tcW w:w="935" w:type="dxa"/>
            <w:tcPrChange w:id="865" w:author="blake grills" w:date="2020-03-18T19:15:00Z">
              <w:tcPr>
                <w:tcW w:w="1056" w:type="dxa"/>
              </w:tcPr>
            </w:tcPrChange>
          </w:tcPr>
          <w:p w14:paraId="5D44CB51" w14:textId="4DBA0CB1" w:rsidR="00524C09" w:rsidRPr="002248ED" w:rsidRDefault="00524C09">
            <w:pPr>
              <w:rPr>
                <w:rFonts w:cs="Times New Roman"/>
                <w:b/>
                <w:bCs/>
                <w:szCs w:val="24"/>
              </w:rPr>
              <w:pPrChange w:id="866" w:author="Michael Decker" w:date="2020-03-18T19:15:00Z">
                <w:pPr>
                  <w:jc w:val="center"/>
                </w:pPr>
              </w:pPrChange>
            </w:pPr>
            <w:r w:rsidRPr="002248ED">
              <w:rPr>
                <w:rFonts w:cs="Times New Roman"/>
                <w:b/>
                <w:bCs/>
                <w:szCs w:val="24"/>
              </w:rPr>
              <w:t>\r</w:t>
            </w:r>
          </w:p>
        </w:tc>
        <w:tc>
          <w:tcPr>
            <w:tcW w:w="936" w:type="dxa"/>
            <w:tcPrChange w:id="867" w:author="blake grills" w:date="2020-03-18T19:15:00Z">
              <w:tcPr>
                <w:tcW w:w="301" w:type="dxa"/>
              </w:tcPr>
            </w:tcPrChange>
          </w:tcPr>
          <w:p w14:paraId="3338CD6D" w14:textId="26252789" w:rsidR="00524C09" w:rsidRPr="002248ED" w:rsidRDefault="00524C09">
            <w:pPr>
              <w:rPr>
                <w:rFonts w:cs="Times New Roman"/>
                <w:b/>
                <w:bCs/>
                <w:szCs w:val="24"/>
              </w:rPr>
              <w:pPrChange w:id="868" w:author="Michael Decker" w:date="2020-03-18T19:15:00Z">
                <w:pPr>
                  <w:jc w:val="center"/>
                </w:pPr>
              </w:pPrChange>
            </w:pPr>
            <w:r w:rsidRPr="002248ED">
              <w:rPr>
                <w:rFonts w:cs="Times New Roman"/>
                <w:b/>
                <w:bCs/>
                <w:szCs w:val="24"/>
              </w:rPr>
              <w:t>\b</w:t>
            </w:r>
          </w:p>
        </w:tc>
        <w:tc>
          <w:tcPr>
            <w:tcW w:w="1295" w:type="dxa"/>
            <w:tcPrChange w:id="869" w:author="blake grills" w:date="2020-03-18T19:15:00Z">
              <w:tcPr>
                <w:tcW w:w="909" w:type="dxa"/>
              </w:tcPr>
            </w:tcPrChange>
          </w:tcPr>
          <w:p w14:paraId="252D90C3" w14:textId="646D50AB" w:rsidR="00524C09" w:rsidRPr="002248ED" w:rsidRDefault="00524C09">
            <w:pPr>
              <w:rPr>
                <w:rFonts w:cs="Times New Roman"/>
                <w:b/>
                <w:bCs/>
                <w:szCs w:val="24"/>
              </w:rPr>
              <w:pPrChange w:id="870" w:author="Michael Decker" w:date="2020-03-18T19:15:00Z">
                <w:pPr>
                  <w:jc w:val="center"/>
                </w:pPr>
              </w:pPrChange>
            </w:pPr>
            <w:r w:rsidRPr="002248ED">
              <w:rPr>
                <w:rFonts w:cs="Times New Roman"/>
                <w:b/>
                <w:bCs/>
                <w:szCs w:val="24"/>
              </w:rPr>
              <w:t>\v</w:t>
            </w:r>
          </w:p>
        </w:tc>
        <w:tc>
          <w:tcPr>
            <w:tcW w:w="1295" w:type="dxa"/>
            <w:tcPrChange w:id="871" w:author="blake grills" w:date="2020-03-18T19:15:00Z">
              <w:tcPr>
                <w:tcW w:w="909" w:type="dxa"/>
              </w:tcPr>
            </w:tcPrChange>
          </w:tcPr>
          <w:p w14:paraId="60174B3A" w14:textId="715236FF" w:rsidR="00524C09" w:rsidRPr="002248ED" w:rsidRDefault="00524C09">
            <w:pPr>
              <w:rPr>
                <w:rFonts w:cs="Times New Roman"/>
                <w:b/>
                <w:bCs/>
                <w:szCs w:val="24"/>
              </w:rPr>
              <w:pPrChange w:id="872" w:author="Michael Decker" w:date="2020-03-18T19:15:00Z">
                <w:pPr>
                  <w:jc w:val="center"/>
                </w:pPr>
              </w:pPrChange>
            </w:pPr>
            <w:r w:rsidRPr="002248ED">
              <w:rPr>
                <w:rFonts w:cs="Times New Roman"/>
                <w:b/>
                <w:bCs/>
                <w:szCs w:val="24"/>
              </w:rPr>
              <w:t>\0</w:t>
            </w:r>
          </w:p>
        </w:tc>
        <w:tc>
          <w:tcPr>
            <w:tcW w:w="1295" w:type="dxa"/>
            <w:tcPrChange w:id="873" w:author="blake grills" w:date="2020-03-18T19:15:00Z">
              <w:tcPr>
                <w:tcW w:w="909" w:type="dxa"/>
              </w:tcPr>
            </w:tcPrChange>
          </w:tcPr>
          <w:p w14:paraId="78ADC75C" w14:textId="6812E0A5" w:rsidR="00524C09" w:rsidRPr="002248ED" w:rsidRDefault="00524C09">
            <w:pPr>
              <w:rPr>
                <w:rFonts w:cs="Times New Roman"/>
                <w:b/>
                <w:bCs/>
                <w:szCs w:val="24"/>
              </w:rPr>
              <w:pPrChange w:id="874" w:author="Michael Decker" w:date="2020-03-18T19:15:00Z">
                <w:pPr>
                  <w:jc w:val="center"/>
                </w:pPr>
              </w:pPrChange>
            </w:pPr>
            <w:proofErr w:type="spellStart"/>
            <w:r w:rsidRPr="002248ED">
              <w:rPr>
                <w:rFonts w:cs="Times New Roman"/>
                <w:b/>
                <w:bCs/>
                <w:szCs w:val="24"/>
              </w:rPr>
              <w:t>unk</w:t>
            </w:r>
            <w:proofErr w:type="spellEnd"/>
          </w:p>
        </w:tc>
        <w:tc>
          <w:tcPr>
            <w:tcW w:w="1295" w:type="dxa"/>
            <w:tcPrChange w:id="875" w:author="blake grills" w:date="2020-03-18T19:15:00Z">
              <w:tcPr>
                <w:tcW w:w="909" w:type="dxa"/>
              </w:tcPr>
            </w:tcPrChange>
          </w:tcPr>
          <w:p w14:paraId="3DC605B7" w14:textId="77777777" w:rsidR="00524C09" w:rsidRPr="002248ED" w:rsidRDefault="00524C09">
            <w:pPr>
              <w:rPr>
                <w:rFonts w:cs="Times New Roman"/>
                <w:szCs w:val="24"/>
              </w:rPr>
              <w:pPrChange w:id="876" w:author="Michael Decker" w:date="2020-03-18T19:15:00Z">
                <w:pPr>
                  <w:jc w:val="center"/>
                </w:pPr>
              </w:pPrChange>
            </w:pPr>
          </w:p>
        </w:tc>
        <w:tc>
          <w:tcPr>
            <w:tcW w:w="1295" w:type="dxa"/>
            <w:tcPrChange w:id="877" w:author="blake grills" w:date="2020-03-18T19:15:00Z">
              <w:tcPr>
                <w:tcW w:w="909" w:type="dxa"/>
              </w:tcPr>
            </w:tcPrChange>
          </w:tcPr>
          <w:p w14:paraId="70D60988" w14:textId="77777777" w:rsidR="00524C09" w:rsidRPr="002248ED" w:rsidRDefault="00524C09">
            <w:pPr>
              <w:rPr>
                <w:rFonts w:cs="Times New Roman"/>
                <w:szCs w:val="24"/>
              </w:rPr>
              <w:pPrChange w:id="878" w:author="Michael Decker" w:date="2020-03-18T19:15:00Z">
                <w:pPr>
                  <w:jc w:val="center"/>
                </w:pPr>
              </w:pPrChange>
            </w:pPr>
          </w:p>
        </w:tc>
        <w:tc>
          <w:tcPr>
            <w:tcW w:w="1295" w:type="dxa"/>
            <w:tcPrChange w:id="879" w:author="blake grills" w:date="2020-03-18T19:15:00Z">
              <w:tcPr>
                <w:tcW w:w="909" w:type="dxa"/>
              </w:tcPr>
            </w:tcPrChange>
          </w:tcPr>
          <w:p w14:paraId="5E388E41" w14:textId="77777777" w:rsidR="00524C09" w:rsidRPr="002248ED" w:rsidRDefault="00524C09">
            <w:pPr>
              <w:rPr>
                <w:rFonts w:cs="Times New Roman"/>
                <w:szCs w:val="24"/>
              </w:rPr>
              <w:pPrChange w:id="880" w:author="Michael Decker" w:date="2020-03-18T19:15:00Z">
                <w:pPr>
                  <w:jc w:val="center"/>
                </w:pPr>
              </w:pPrChange>
            </w:pPr>
          </w:p>
        </w:tc>
      </w:tr>
      <w:tr w:rsidR="00524C09" w:rsidRPr="002248ED" w14:paraId="30CBBB91" w14:textId="77777777" w:rsidTr="00797159">
        <w:tc>
          <w:tcPr>
            <w:tcW w:w="1294" w:type="dxa"/>
            <w:tcPrChange w:id="881" w:author="blake grills" w:date="2020-03-18T19:15:00Z">
              <w:tcPr>
                <w:tcW w:w="910" w:type="dxa"/>
              </w:tcPr>
            </w:tcPrChange>
          </w:tcPr>
          <w:p w14:paraId="492CE604" w14:textId="4573AFD6" w:rsidR="00524C09" w:rsidRPr="002248ED" w:rsidRDefault="00582B25">
            <w:pPr>
              <w:rPr>
                <w:rFonts w:cs="Times New Roman"/>
                <w:szCs w:val="24"/>
              </w:rPr>
              <w:pPrChange w:id="882" w:author="Michael Decker" w:date="2020-03-18T19:15:00Z">
                <w:pPr>
                  <w:jc w:val="center"/>
                </w:pPr>
              </w:pPrChange>
            </w:pPr>
            <w:r w:rsidRPr="002248ED">
              <w:rPr>
                <w:rFonts w:cs="Times New Roman"/>
                <w:i/>
                <w:iCs/>
                <w:szCs w:val="24"/>
              </w:rPr>
              <w:t>0.0208</w:t>
            </w:r>
          </w:p>
        </w:tc>
        <w:tc>
          <w:tcPr>
            <w:tcW w:w="1295" w:type="dxa"/>
            <w:tcPrChange w:id="883" w:author="blake grills" w:date="2020-03-18T19:15:00Z">
              <w:tcPr>
                <w:tcW w:w="909" w:type="dxa"/>
              </w:tcPr>
            </w:tcPrChange>
          </w:tcPr>
          <w:p w14:paraId="5A80F3F4" w14:textId="61328BFE" w:rsidR="00524C09" w:rsidRPr="002248ED" w:rsidRDefault="00582B25">
            <w:pPr>
              <w:rPr>
                <w:rFonts w:cs="Times New Roman"/>
                <w:szCs w:val="24"/>
              </w:rPr>
              <w:pPrChange w:id="884" w:author="Michael Decker" w:date="2020-03-18T19:15:00Z">
                <w:pPr>
                  <w:jc w:val="center"/>
                </w:pPr>
              </w:pPrChange>
            </w:pPr>
            <w:r w:rsidRPr="002248ED">
              <w:rPr>
                <w:rFonts w:cs="Times New Roman"/>
                <w:szCs w:val="24"/>
              </w:rPr>
              <w:t>0</w:t>
            </w:r>
          </w:p>
        </w:tc>
        <w:tc>
          <w:tcPr>
            <w:tcW w:w="935" w:type="dxa"/>
            <w:tcPrChange w:id="885" w:author="blake grills" w:date="2020-03-18T19:15:00Z">
              <w:tcPr>
                <w:tcW w:w="1056" w:type="dxa"/>
              </w:tcPr>
            </w:tcPrChange>
          </w:tcPr>
          <w:p w14:paraId="201BC2F1" w14:textId="6B3186C8" w:rsidR="00524C09" w:rsidRPr="002248ED" w:rsidRDefault="00582B25">
            <w:pPr>
              <w:rPr>
                <w:rFonts w:cs="Times New Roman"/>
                <w:szCs w:val="24"/>
              </w:rPr>
              <w:pPrChange w:id="886" w:author="Michael Decker" w:date="2020-03-18T19:15:00Z">
                <w:pPr>
                  <w:jc w:val="center"/>
                </w:pPr>
              </w:pPrChange>
            </w:pPr>
            <w:r w:rsidRPr="002248ED">
              <w:rPr>
                <w:rFonts w:cs="Times New Roman"/>
                <w:szCs w:val="24"/>
              </w:rPr>
              <w:t>0</w:t>
            </w:r>
          </w:p>
        </w:tc>
        <w:tc>
          <w:tcPr>
            <w:tcW w:w="936" w:type="dxa"/>
            <w:tcPrChange w:id="887" w:author="blake grills" w:date="2020-03-18T19:15:00Z">
              <w:tcPr>
                <w:tcW w:w="301" w:type="dxa"/>
              </w:tcPr>
            </w:tcPrChange>
          </w:tcPr>
          <w:p w14:paraId="64124F38" w14:textId="660C9BFE" w:rsidR="00524C09" w:rsidRPr="002248ED" w:rsidRDefault="00582B25">
            <w:pPr>
              <w:rPr>
                <w:rFonts w:cs="Times New Roman"/>
                <w:szCs w:val="24"/>
              </w:rPr>
              <w:pPrChange w:id="888" w:author="Michael Decker" w:date="2020-03-18T19:15:00Z">
                <w:pPr>
                  <w:jc w:val="center"/>
                </w:pPr>
              </w:pPrChange>
            </w:pPr>
            <w:r w:rsidRPr="002248ED">
              <w:rPr>
                <w:rFonts w:cs="Times New Roman"/>
                <w:szCs w:val="24"/>
              </w:rPr>
              <w:t>0</w:t>
            </w:r>
          </w:p>
        </w:tc>
        <w:tc>
          <w:tcPr>
            <w:tcW w:w="1295" w:type="dxa"/>
            <w:tcPrChange w:id="889" w:author="blake grills" w:date="2020-03-18T19:15:00Z">
              <w:tcPr>
                <w:tcW w:w="909" w:type="dxa"/>
              </w:tcPr>
            </w:tcPrChange>
          </w:tcPr>
          <w:p w14:paraId="2D7615F9" w14:textId="0CC94A80" w:rsidR="00524C09" w:rsidRPr="002248ED" w:rsidRDefault="00582B25">
            <w:pPr>
              <w:rPr>
                <w:rFonts w:cs="Times New Roman"/>
                <w:szCs w:val="24"/>
              </w:rPr>
              <w:pPrChange w:id="890" w:author="Michael Decker" w:date="2020-03-18T19:15:00Z">
                <w:pPr>
                  <w:jc w:val="center"/>
                </w:pPr>
              </w:pPrChange>
            </w:pPr>
            <w:r w:rsidRPr="002248ED">
              <w:rPr>
                <w:rFonts w:cs="Times New Roman"/>
                <w:szCs w:val="24"/>
              </w:rPr>
              <w:t>0</w:t>
            </w:r>
          </w:p>
        </w:tc>
        <w:tc>
          <w:tcPr>
            <w:tcW w:w="1295" w:type="dxa"/>
            <w:tcPrChange w:id="891" w:author="blake grills" w:date="2020-03-18T19:15:00Z">
              <w:tcPr>
                <w:tcW w:w="909" w:type="dxa"/>
              </w:tcPr>
            </w:tcPrChange>
          </w:tcPr>
          <w:p w14:paraId="2635CA40" w14:textId="213BC135" w:rsidR="00524C09" w:rsidRPr="002248ED" w:rsidRDefault="00582B25">
            <w:pPr>
              <w:rPr>
                <w:rFonts w:cs="Times New Roman"/>
                <w:szCs w:val="24"/>
              </w:rPr>
              <w:pPrChange w:id="892" w:author="Michael Decker" w:date="2020-03-18T19:15:00Z">
                <w:pPr>
                  <w:jc w:val="center"/>
                </w:pPr>
              </w:pPrChange>
            </w:pPr>
            <w:r w:rsidRPr="002248ED">
              <w:rPr>
                <w:rFonts w:cs="Times New Roman"/>
                <w:szCs w:val="24"/>
              </w:rPr>
              <w:t>0</w:t>
            </w:r>
          </w:p>
        </w:tc>
        <w:tc>
          <w:tcPr>
            <w:tcW w:w="1295" w:type="dxa"/>
            <w:tcPrChange w:id="893" w:author="blake grills" w:date="2020-03-18T19:15:00Z">
              <w:tcPr>
                <w:tcW w:w="909" w:type="dxa"/>
              </w:tcPr>
            </w:tcPrChange>
          </w:tcPr>
          <w:p w14:paraId="789CB617" w14:textId="0C6FC448" w:rsidR="00524C09" w:rsidRPr="002248ED" w:rsidRDefault="00582B25">
            <w:pPr>
              <w:rPr>
                <w:rFonts w:cs="Times New Roman"/>
                <w:szCs w:val="24"/>
              </w:rPr>
              <w:pPrChange w:id="894" w:author="Michael Decker" w:date="2020-03-18T19:15:00Z">
                <w:pPr>
                  <w:jc w:val="center"/>
                </w:pPr>
              </w:pPrChange>
            </w:pPr>
            <w:r w:rsidRPr="002248ED">
              <w:rPr>
                <w:rFonts w:cs="Times New Roman"/>
                <w:szCs w:val="24"/>
              </w:rPr>
              <w:t>0</w:t>
            </w:r>
          </w:p>
        </w:tc>
        <w:tc>
          <w:tcPr>
            <w:tcW w:w="1295" w:type="dxa"/>
            <w:tcPrChange w:id="895" w:author="blake grills" w:date="2020-03-18T19:15:00Z">
              <w:tcPr>
                <w:tcW w:w="909" w:type="dxa"/>
              </w:tcPr>
            </w:tcPrChange>
          </w:tcPr>
          <w:p w14:paraId="2F027D14" w14:textId="77777777" w:rsidR="00524C09" w:rsidRPr="002248ED" w:rsidRDefault="00524C09">
            <w:pPr>
              <w:rPr>
                <w:rFonts w:cs="Times New Roman"/>
                <w:szCs w:val="24"/>
              </w:rPr>
              <w:pPrChange w:id="896" w:author="Michael Decker" w:date="2020-03-18T19:15:00Z">
                <w:pPr>
                  <w:jc w:val="center"/>
                </w:pPr>
              </w:pPrChange>
            </w:pPr>
          </w:p>
        </w:tc>
        <w:tc>
          <w:tcPr>
            <w:tcW w:w="1295" w:type="dxa"/>
            <w:tcPrChange w:id="897" w:author="blake grills" w:date="2020-03-18T19:15:00Z">
              <w:tcPr>
                <w:tcW w:w="909" w:type="dxa"/>
              </w:tcPr>
            </w:tcPrChange>
          </w:tcPr>
          <w:p w14:paraId="0D853153" w14:textId="77777777" w:rsidR="00524C09" w:rsidRPr="002248ED" w:rsidRDefault="00524C09">
            <w:pPr>
              <w:rPr>
                <w:rFonts w:cs="Times New Roman"/>
                <w:szCs w:val="24"/>
              </w:rPr>
              <w:pPrChange w:id="898" w:author="Michael Decker" w:date="2020-03-18T19:15:00Z">
                <w:pPr>
                  <w:jc w:val="center"/>
                </w:pPr>
              </w:pPrChange>
            </w:pPr>
          </w:p>
        </w:tc>
        <w:tc>
          <w:tcPr>
            <w:tcW w:w="1295" w:type="dxa"/>
            <w:tcPrChange w:id="899" w:author="blake grills" w:date="2020-03-18T19:15:00Z">
              <w:tcPr>
                <w:tcW w:w="909" w:type="dxa"/>
              </w:tcPr>
            </w:tcPrChange>
          </w:tcPr>
          <w:p w14:paraId="49C1F473" w14:textId="77777777" w:rsidR="00524C09" w:rsidRPr="002248ED" w:rsidRDefault="00524C09">
            <w:pPr>
              <w:rPr>
                <w:rFonts w:cs="Times New Roman"/>
                <w:szCs w:val="24"/>
              </w:rPr>
              <w:pPrChange w:id="900" w:author="Michael Decker" w:date="2020-03-18T19:15:00Z">
                <w:pPr>
                  <w:jc w:val="center"/>
                </w:pPr>
              </w:pPrChange>
            </w:pPr>
          </w:p>
        </w:tc>
      </w:tr>
    </w:tbl>
    <w:p w14:paraId="6A6DBB9A" w14:textId="77777777" w:rsidR="00797159" w:rsidRDefault="00797159" w:rsidP="004E5433">
      <w:pPr>
        <w:rPr>
          <w:ins w:id="901" w:author="blake grills" w:date="2020-03-18T19:14:00Z"/>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ins w:id="902" w:author="blake grills" w:date="2020-03-18T19:14:00Z"/>
          <w:rFonts w:cs="Times New Roman"/>
          <w:szCs w:val="24"/>
        </w:rPr>
      </w:pPr>
    </w:p>
    <w:p w14:paraId="74052990" w14:textId="44CF2793"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62CC073E" w:rsidR="006D1180" w:rsidRPr="002248ED" w:rsidRDefault="006D1180" w:rsidP="00B45F99">
      <w:pPr>
        <w:pStyle w:val="Caption"/>
        <w:keepNext/>
        <w:jc w:val="center"/>
        <w:rPr>
          <w:rFonts w:cs="Times New Roman"/>
          <w:sz w:val="24"/>
          <w:szCs w:val="24"/>
        </w:rPr>
      </w:pPr>
      <w:bookmarkStart w:id="903" w:name="_Ref35357782"/>
      <w:bookmarkStart w:id="904" w:name="_Ref32772875"/>
      <w:bookmarkStart w:id="905"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906" w:author="blake grills" w:date="2020-03-19T14:38:00Z">
        <w:r w:rsidR="00B26D4D">
          <w:rPr>
            <w:rFonts w:cs="Times New Roman"/>
            <w:noProof/>
            <w:sz w:val="24"/>
            <w:szCs w:val="24"/>
          </w:rPr>
          <w:t>10</w:t>
        </w:r>
      </w:ins>
      <w:del w:id="907" w:author="blake grills" w:date="2020-03-19T14:38:00Z">
        <w:r w:rsidR="00403C1E" w:rsidDel="00B26D4D">
          <w:rPr>
            <w:rFonts w:cs="Times New Roman"/>
            <w:noProof/>
            <w:sz w:val="24"/>
            <w:szCs w:val="24"/>
          </w:rPr>
          <w:delText>9</w:delText>
        </w:r>
      </w:del>
      <w:r w:rsidR="00AB11E8" w:rsidRPr="002248ED">
        <w:rPr>
          <w:rFonts w:cs="Times New Roman"/>
          <w:noProof/>
          <w:sz w:val="24"/>
          <w:szCs w:val="24"/>
        </w:rPr>
        <w:fldChar w:fldCharType="end"/>
      </w:r>
      <w:bookmarkEnd w:id="903"/>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904"/>
      <w:bookmarkEnd w:id="905"/>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908" w:name="_Ref32599906"/>
    </w:p>
    <w:bookmarkEnd w:id="908"/>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909"/>
      <w:r w:rsidRPr="002248ED">
        <w:rPr>
          <w:rFonts w:cs="Times New Roman"/>
          <w:szCs w:val="24"/>
        </w:rPr>
        <w:t xml:space="preserve">hope to both mitigate </w:t>
      </w:r>
      <w:commentRangeEnd w:id="909"/>
      <w:r w:rsidR="009A117A">
        <w:rPr>
          <w:rStyle w:val="CommentReference"/>
        </w:rPr>
        <w:commentReference w:id="909"/>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910" w:name="_Ref33017647"/>
      <w:commentRangeStart w:id="911"/>
      <w:r w:rsidRPr="002248ED">
        <w:t>External Validity</w:t>
      </w:r>
      <w:bookmarkEnd w:id="910"/>
      <w:commentRangeEnd w:id="911"/>
      <w:r w:rsidR="00B94844">
        <w:rPr>
          <w:rStyle w:val="CommentReference"/>
          <w:rFonts w:eastAsiaTheme="minorHAnsi" w:cstheme="minorBidi"/>
          <w:b w:val="0"/>
          <w:bCs w:val="0"/>
          <w:color w:val="auto"/>
        </w:rPr>
        <w:commentReference w:id="911"/>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912" w:name="_Ref33018411"/>
      <w:r w:rsidRPr="002248ED">
        <w:t>Internal Validity</w:t>
      </w:r>
      <w:bookmarkEnd w:id="912"/>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913" w:name="_Ref33719271"/>
    </w:p>
    <w:bookmarkEnd w:id="913"/>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914" w:name="_Ref33719289"/>
    </w:p>
    <w:bookmarkEnd w:id="914"/>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5A3B0501" w14:textId="77777777" w:rsidR="008178C0" w:rsidRPr="004B145D" w:rsidRDefault="00254445">
      <w:pPr>
        <w:pStyle w:val="Bibliography"/>
        <w:rPr>
          <w:ins w:id="915" w:author="blake grills" w:date="2020-03-18T20:13:00Z"/>
          <w:rFonts w:cs="Times New Roman"/>
          <w:szCs w:val="24"/>
        </w:rPr>
        <w:pPrChange w:id="916" w:author="blake grills" w:date="2020-03-18T20:13: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ins w:id="917" w:author="blake grills" w:date="2020-03-18T20:13:00Z">
        <w:r w:rsidR="008178C0" w:rsidRPr="008178C0">
          <w:rPr>
            <w:rFonts w:cs="Times New Roman"/>
            <w:smallCaps/>
            <w:szCs w:val="24"/>
          </w:rPr>
          <w:t>Abid, N.J., Dragan, N., Collard, M.L., and Maletic, J.I.</w:t>
        </w:r>
        <w:r w:rsidR="008178C0" w:rsidRPr="00EB42AD">
          <w:rPr>
            <w:rFonts w:cs="Times New Roman"/>
            <w:szCs w:val="24"/>
          </w:rPr>
          <w:t xml:space="preserve"> 2015. Using stereotypes in the automatic generation of natural language summaries for C++ methods. </w:t>
        </w:r>
        <w:r w:rsidR="008178C0" w:rsidRPr="001834E4">
          <w:rPr>
            <w:rFonts w:cs="Times New Roman"/>
            <w:i/>
            <w:iCs/>
            <w:szCs w:val="24"/>
          </w:rPr>
          <w:t>2015 IEEE International Conference on Software Maintenance and Evolution (ICSME)</w:t>
        </w:r>
        <w:r w:rsidR="008178C0" w:rsidRPr="004B145D">
          <w:rPr>
            <w:rFonts w:cs="Times New Roman"/>
            <w:szCs w:val="24"/>
          </w:rPr>
          <w:t>, IEEE, 561–565.</w:t>
        </w:r>
      </w:ins>
    </w:p>
    <w:p w14:paraId="253BE9EE" w14:textId="77777777" w:rsidR="008178C0" w:rsidRPr="004B145D" w:rsidRDefault="008178C0">
      <w:pPr>
        <w:pStyle w:val="Bibliography"/>
        <w:rPr>
          <w:ins w:id="918" w:author="blake grills" w:date="2020-03-18T20:13:00Z"/>
          <w:rFonts w:cs="Times New Roman"/>
          <w:szCs w:val="24"/>
        </w:rPr>
        <w:pPrChange w:id="919" w:author="blake grills" w:date="2020-03-18T20:13:00Z">
          <w:pPr>
            <w:widowControl w:val="0"/>
            <w:autoSpaceDE w:val="0"/>
            <w:autoSpaceDN w:val="0"/>
            <w:adjustRightInd w:val="0"/>
            <w:spacing w:after="0" w:line="240" w:lineRule="auto"/>
          </w:pPr>
        </w:pPrChange>
      </w:pPr>
      <w:ins w:id="920" w:author="blake grills" w:date="2020-03-18T20:13:00Z">
        <w:r w:rsidRPr="004B145D">
          <w:rPr>
            <w:rFonts w:cs="Times New Roman"/>
            <w:smallCaps/>
            <w:szCs w:val="24"/>
          </w:rPr>
          <w:t>Bacchelli, A., D’Ambros, M., and Lanza, M.</w:t>
        </w:r>
        <w:r w:rsidRPr="004B145D">
          <w:rPr>
            <w:rFonts w:cs="Times New Roman"/>
            <w:szCs w:val="24"/>
          </w:rPr>
          <w:t xml:space="preserve"> 2010a. Extracting Source Code from E-Mails. </w:t>
        </w:r>
        <w:r w:rsidRPr="004B145D">
          <w:rPr>
            <w:rFonts w:cs="Times New Roman"/>
            <w:i/>
            <w:iCs/>
            <w:szCs w:val="24"/>
          </w:rPr>
          <w:t>2010 IEEE 18th International Conference on Program Comprehension</w:t>
        </w:r>
        <w:r w:rsidRPr="004B145D">
          <w:rPr>
            <w:rFonts w:cs="Times New Roman"/>
            <w:szCs w:val="24"/>
          </w:rPr>
          <w:t>, IEEE, 24–33.</w:t>
        </w:r>
      </w:ins>
    </w:p>
    <w:p w14:paraId="068A1EE4" w14:textId="77777777" w:rsidR="008178C0" w:rsidRPr="0023523B" w:rsidRDefault="008178C0">
      <w:pPr>
        <w:pStyle w:val="Bibliography"/>
        <w:rPr>
          <w:ins w:id="921" w:author="blake grills" w:date="2020-03-18T20:13:00Z"/>
          <w:rFonts w:cs="Times New Roman"/>
          <w:szCs w:val="24"/>
        </w:rPr>
        <w:pPrChange w:id="922" w:author="blake grills" w:date="2020-03-18T20:13:00Z">
          <w:pPr>
            <w:widowControl w:val="0"/>
            <w:autoSpaceDE w:val="0"/>
            <w:autoSpaceDN w:val="0"/>
            <w:adjustRightInd w:val="0"/>
            <w:spacing w:after="0" w:line="240" w:lineRule="auto"/>
          </w:pPr>
        </w:pPrChange>
      </w:pPr>
      <w:ins w:id="923" w:author="blake grills" w:date="2020-03-18T20:13:00Z">
        <w:r w:rsidRPr="00520C41">
          <w:rPr>
            <w:rFonts w:cs="Times New Roman"/>
            <w:smallCaps/>
            <w:szCs w:val="24"/>
          </w:rPr>
          <w:t>Bacchelli, A., Lanza, M., and Robbes, R.</w:t>
        </w:r>
        <w:r w:rsidRPr="00520C41">
          <w:rPr>
            <w:rFonts w:cs="Times New Roman"/>
            <w:szCs w:val="24"/>
          </w:rPr>
          <w:t xml:space="preserve"> 2010b. Linking e-mails and source code artifacts. </w:t>
        </w:r>
        <w:r w:rsidRPr="00520C41">
          <w:rPr>
            <w:rFonts w:cs="Times New Roman"/>
            <w:i/>
            <w:iCs/>
            <w:szCs w:val="24"/>
          </w:rPr>
          <w:t>Proceedings of the 32nd ACM/IEEE International Conference on Software Engineering - IC</w:t>
        </w:r>
        <w:r w:rsidRPr="0023523B">
          <w:rPr>
            <w:rFonts w:cs="Times New Roman"/>
            <w:i/>
            <w:iCs/>
            <w:szCs w:val="24"/>
          </w:rPr>
          <w:t>SE ’10</w:t>
        </w:r>
        <w:r w:rsidRPr="0023523B">
          <w:rPr>
            <w:rFonts w:cs="Times New Roman"/>
            <w:szCs w:val="24"/>
          </w:rPr>
          <w:t>, ACM Press, 375.</w:t>
        </w:r>
      </w:ins>
    </w:p>
    <w:p w14:paraId="7BCFB29E" w14:textId="77777777" w:rsidR="008178C0" w:rsidRPr="00403C1E" w:rsidRDefault="008178C0">
      <w:pPr>
        <w:pStyle w:val="Bibliography"/>
        <w:rPr>
          <w:ins w:id="924" w:author="blake grills" w:date="2020-03-18T20:13:00Z"/>
          <w:rFonts w:cs="Times New Roman"/>
          <w:szCs w:val="24"/>
        </w:rPr>
        <w:pPrChange w:id="925" w:author="blake grills" w:date="2020-03-18T20:13:00Z">
          <w:pPr>
            <w:widowControl w:val="0"/>
            <w:autoSpaceDE w:val="0"/>
            <w:autoSpaceDN w:val="0"/>
            <w:adjustRightInd w:val="0"/>
            <w:spacing w:after="0" w:line="240" w:lineRule="auto"/>
          </w:pPr>
        </w:pPrChange>
      </w:pPr>
      <w:ins w:id="926" w:author="blake grills" w:date="2020-03-18T20:13:00Z">
        <w:r w:rsidRPr="0023523B">
          <w:rPr>
            <w:rFonts w:cs="Times New Roman"/>
            <w:smallCaps/>
            <w:szCs w:val="24"/>
          </w:rPr>
          <w:t>Borstler, J. and Paech, B.</w:t>
        </w:r>
        <w:r w:rsidRPr="0023523B">
          <w:rPr>
            <w:rFonts w:cs="Times New Roman"/>
            <w:szCs w:val="24"/>
          </w:rPr>
          <w:t xml:space="preserve"> 2016. The Role of Method Chains and Comments in Software Readability and Comprehension—An Experiment. </w:t>
        </w:r>
        <w:r w:rsidRPr="0023523B">
          <w:rPr>
            <w:rFonts w:cs="Times New Roman"/>
            <w:i/>
            <w:iCs/>
            <w:szCs w:val="24"/>
          </w:rPr>
          <w:t>IEEE Transactions on Software Engineering</w:t>
        </w:r>
        <w:r w:rsidRPr="008E63A8">
          <w:rPr>
            <w:rFonts w:cs="Times New Roman"/>
            <w:szCs w:val="24"/>
          </w:rPr>
          <w:t xml:space="preserve"> </w:t>
        </w:r>
        <w:r w:rsidRPr="00403C1E">
          <w:rPr>
            <w:rFonts w:cs="Times New Roman"/>
            <w:i/>
            <w:iCs/>
            <w:szCs w:val="24"/>
          </w:rPr>
          <w:t>42</w:t>
        </w:r>
        <w:r w:rsidRPr="00403C1E">
          <w:rPr>
            <w:rFonts w:cs="Times New Roman"/>
            <w:szCs w:val="24"/>
          </w:rPr>
          <w:t>, 9, 886–898.</w:t>
        </w:r>
      </w:ins>
    </w:p>
    <w:p w14:paraId="6A045487" w14:textId="77777777" w:rsidR="008178C0" w:rsidRPr="008178C0" w:rsidRDefault="008178C0">
      <w:pPr>
        <w:pStyle w:val="Bibliography"/>
        <w:rPr>
          <w:ins w:id="927" w:author="blake grills" w:date="2020-03-18T20:13:00Z"/>
          <w:rFonts w:cs="Times New Roman"/>
          <w:szCs w:val="24"/>
        </w:rPr>
        <w:pPrChange w:id="928" w:author="blake grills" w:date="2020-03-18T20:13:00Z">
          <w:pPr>
            <w:widowControl w:val="0"/>
            <w:autoSpaceDE w:val="0"/>
            <w:autoSpaceDN w:val="0"/>
            <w:adjustRightInd w:val="0"/>
            <w:spacing w:after="0" w:line="240" w:lineRule="auto"/>
          </w:pPr>
        </w:pPrChange>
      </w:pPr>
      <w:ins w:id="929" w:author="blake grills" w:date="2020-03-18T20:13:00Z">
        <w:r w:rsidRPr="00974013">
          <w:rPr>
            <w:rFonts w:cs="Times New Roman"/>
            <w:smallCaps/>
            <w:szCs w:val="24"/>
          </w:rPr>
          <w:t>Chen, H., Huang, Y., Liu, Z., Chen, X., Zhou,</w:t>
        </w:r>
        <w:r w:rsidRPr="008178C0">
          <w:rPr>
            <w:rFonts w:cs="Times New Roman"/>
            <w:smallCaps/>
            <w:szCs w:val="24"/>
          </w:rPr>
          <w:t xml:space="preserve"> F., and Luo, X.</w:t>
        </w:r>
        <w:r w:rsidRPr="008178C0">
          <w:rPr>
            <w:rFonts w:cs="Times New Roman"/>
            <w:szCs w:val="24"/>
          </w:rPr>
          <w:t xml:space="preserve"> 2019. Automatically detecting the scopes of source code comments. </w:t>
        </w:r>
        <w:r w:rsidRPr="008178C0">
          <w:rPr>
            <w:rFonts w:cs="Times New Roman"/>
            <w:i/>
            <w:iCs/>
            <w:szCs w:val="24"/>
          </w:rPr>
          <w:t>Journal of Systems and Software</w:t>
        </w:r>
        <w:r w:rsidRPr="008178C0">
          <w:rPr>
            <w:rFonts w:cs="Times New Roman"/>
            <w:szCs w:val="24"/>
          </w:rPr>
          <w:t xml:space="preserve"> </w:t>
        </w:r>
        <w:r w:rsidRPr="008178C0">
          <w:rPr>
            <w:rFonts w:cs="Times New Roman"/>
            <w:i/>
            <w:iCs/>
            <w:szCs w:val="24"/>
          </w:rPr>
          <w:t>153</w:t>
        </w:r>
        <w:r w:rsidRPr="008178C0">
          <w:rPr>
            <w:rFonts w:cs="Times New Roman"/>
            <w:szCs w:val="24"/>
          </w:rPr>
          <w:t>, 45–63.</w:t>
        </w:r>
      </w:ins>
    </w:p>
    <w:p w14:paraId="432BA612" w14:textId="77777777" w:rsidR="008178C0" w:rsidRPr="008178C0" w:rsidRDefault="008178C0">
      <w:pPr>
        <w:pStyle w:val="Bibliography"/>
        <w:rPr>
          <w:ins w:id="930" w:author="blake grills" w:date="2020-03-18T20:13:00Z"/>
          <w:rFonts w:cs="Times New Roman"/>
          <w:szCs w:val="24"/>
        </w:rPr>
        <w:pPrChange w:id="931" w:author="blake grills" w:date="2020-03-18T20:13:00Z">
          <w:pPr>
            <w:widowControl w:val="0"/>
            <w:autoSpaceDE w:val="0"/>
            <w:autoSpaceDN w:val="0"/>
            <w:adjustRightInd w:val="0"/>
            <w:spacing w:after="0" w:line="240" w:lineRule="auto"/>
          </w:pPr>
        </w:pPrChange>
      </w:pPr>
      <w:ins w:id="932" w:author="blake grills" w:date="2020-03-18T20:13:00Z">
        <w:r w:rsidRPr="008178C0">
          <w:rPr>
            <w:rFonts w:cs="Times New Roman"/>
            <w:smallCaps/>
            <w:szCs w:val="24"/>
          </w:rPr>
          <w:t>Collard, M.L. and Maletic, J.I.</w:t>
        </w:r>
        <w:r w:rsidRPr="008178C0">
          <w:rPr>
            <w:rFonts w:cs="Times New Roman"/>
            <w:szCs w:val="24"/>
          </w:rPr>
          <w:t xml:space="preserve"> srcML. </w:t>
        </w:r>
        <w:r w:rsidRPr="008178C0">
          <w:rPr>
            <w:rFonts w:cs="Times New Roman"/>
            <w:i/>
            <w:iCs/>
            <w:szCs w:val="24"/>
          </w:rPr>
          <w:t>srcML</w:t>
        </w:r>
        <w:r w:rsidRPr="008178C0">
          <w:rPr>
            <w:rFonts w:cs="Times New Roman"/>
            <w:szCs w:val="24"/>
          </w:rPr>
          <w:t>.</w:t>
        </w:r>
      </w:ins>
    </w:p>
    <w:p w14:paraId="7C8ED102" w14:textId="77777777" w:rsidR="008178C0" w:rsidRPr="008178C0" w:rsidRDefault="008178C0">
      <w:pPr>
        <w:pStyle w:val="Bibliography"/>
        <w:rPr>
          <w:ins w:id="933" w:author="blake grills" w:date="2020-03-18T20:13:00Z"/>
          <w:rFonts w:cs="Times New Roman"/>
          <w:szCs w:val="24"/>
        </w:rPr>
        <w:pPrChange w:id="934" w:author="blake grills" w:date="2020-03-18T20:13:00Z">
          <w:pPr>
            <w:widowControl w:val="0"/>
            <w:autoSpaceDE w:val="0"/>
            <w:autoSpaceDN w:val="0"/>
            <w:adjustRightInd w:val="0"/>
            <w:spacing w:after="0" w:line="240" w:lineRule="auto"/>
          </w:pPr>
        </w:pPrChange>
      </w:pPr>
      <w:ins w:id="935" w:author="blake grills" w:date="2020-03-18T20:13:00Z">
        <w:r w:rsidRPr="008178C0">
          <w:rPr>
            <w:rFonts w:cs="Times New Roman"/>
            <w:smallCaps/>
            <w:szCs w:val="24"/>
          </w:rPr>
          <w:t>Cortes-Coy, L.F., Linares-Vasquez, M., Aponte, J., and Poshyvanyk, D.</w:t>
        </w:r>
        <w:r w:rsidRPr="008178C0">
          <w:rPr>
            <w:rFonts w:cs="Times New Roman"/>
            <w:szCs w:val="24"/>
          </w:rPr>
          <w:t xml:space="preserve"> 2014. On Automatically Generating Commit Messages via Summarization of Source Code Changes. </w:t>
        </w:r>
        <w:r w:rsidRPr="008178C0">
          <w:rPr>
            <w:rFonts w:cs="Times New Roman"/>
            <w:i/>
            <w:iCs/>
            <w:szCs w:val="24"/>
          </w:rPr>
          <w:t>2014 IEEE 14th International Working Conference on Source Code Analysis and Manipulation</w:t>
        </w:r>
        <w:r w:rsidRPr="008178C0">
          <w:rPr>
            <w:rFonts w:cs="Times New Roman"/>
            <w:szCs w:val="24"/>
          </w:rPr>
          <w:t>, IEEE, 275–284.</w:t>
        </w:r>
      </w:ins>
    </w:p>
    <w:p w14:paraId="0DF53D14" w14:textId="77777777" w:rsidR="008178C0" w:rsidRPr="008178C0" w:rsidRDefault="008178C0">
      <w:pPr>
        <w:pStyle w:val="Bibliography"/>
        <w:rPr>
          <w:ins w:id="936" w:author="blake grills" w:date="2020-03-18T20:13:00Z"/>
          <w:rFonts w:cs="Times New Roman"/>
          <w:szCs w:val="24"/>
        </w:rPr>
        <w:pPrChange w:id="937" w:author="blake grills" w:date="2020-03-18T20:13:00Z">
          <w:pPr>
            <w:widowControl w:val="0"/>
            <w:autoSpaceDE w:val="0"/>
            <w:autoSpaceDN w:val="0"/>
            <w:adjustRightInd w:val="0"/>
            <w:spacing w:after="0" w:line="240" w:lineRule="auto"/>
          </w:pPr>
        </w:pPrChange>
      </w:pPr>
      <w:ins w:id="938" w:author="blake grills" w:date="2020-03-18T20:13:00Z">
        <w:r w:rsidRPr="008178C0">
          <w:rPr>
            <w:rFonts w:cs="Times New Roman"/>
            <w:smallCaps/>
            <w:szCs w:val="24"/>
          </w:rPr>
          <w:t>Détienne, F.</w:t>
        </w:r>
        <w:r w:rsidRPr="008178C0">
          <w:rPr>
            <w:rFonts w:cs="Times New Roman"/>
            <w:szCs w:val="24"/>
          </w:rPr>
          <w:t xml:space="preserve"> 1990. Expert Programming Knowledge: A Schema-based Approach. In: </w:t>
        </w:r>
        <w:r w:rsidRPr="008178C0">
          <w:rPr>
            <w:rFonts w:cs="Times New Roman"/>
            <w:i/>
            <w:iCs/>
            <w:szCs w:val="24"/>
          </w:rPr>
          <w:t>Psychology of Programming</w:t>
        </w:r>
        <w:r w:rsidRPr="008178C0">
          <w:rPr>
            <w:rFonts w:cs="Times New Roman"/>
            <w:szCs w:val="24"/>
          </w:rPr>
          <w:t>. Elsevier, 205–222.</w:t>
        </w:r>
      </w:ins>
    </w:p>
    <w:p w14:paraId="1434EBC7" w14:textId="77777777" w:rsidR="008178C0" w:rsidRPr="008178C0" w:rsidRDefault="008178C0">
      <w:pPr>
        <w:pStyle w:val="Bibliography"/>
        <w:rPr>
          <w:ins w:id="939" w:author="blake grills" w:date="2020-03-18T20:13:00Z"/>
          <w:rFonts w:cs="Times New Roman"/>
          <w:szCs w:val="24"/>
        </w:rPr>
        <w:pPrChange w:id="940" w:author="blake grills" w:date="2020-03-18T20:13:00Z">
          <w:pPr>
            <w:widowControl w:val="0"/>
            <w:autoSpaceDE w:val="0"/>
            <w:autoSpaceDN w:val="0"/>
            <w:adjustRightInd w:val="0"/>
            <w:spacing w:after="0" w:line="240" w:lineRule="auto"/>
          </w:pPr>
        </w:pPrChange>
      </w:pPr>
      <w:ins w:id="941" w:author="blake grills" w:date="2020-03-18T20:13:00Z">
        <w:r w:rsidRPr="008178C0">
          <w:rPr>
            <w:rFonts w:cs="Times New Roman"/>
            <w:smallCaps/>
            <w:szCs w:val="24"/>
          </w:rPr>
          <w:t>Dolfing, H.</w:t>
        </w:r>
        <w:r w:rsidRPr="008178C0">
          <w:rPr>
            <w:rFonts w:cs="Times New Roman"/>
            <w:szCs w:val="24"/>
          </w:rPr>
          <w:t xml:space="preserve"> 2019. Case Study 4: The $440 Million Software Error at Knight Capital. In: </w:t>
        </w:r>
        <w:r w:rsidRPr="008178C0">
          <w:rPr>
            <w:rFonts w:cs="Times New Roman"/>
            <w:i/>
            <w:iCs/>
            <w:szCs w:val="24"/>
          </w:rPr>
          <w:t>The Project Success Model</w:t>
        </w:r>
        <w:r w:rsidRPr="008178C0">
          <w:rPr>
            <w:rFonts w:cs="Times New Roman"/>
            <w:szCs w:val="24"/>
          </w:rPr>
          <w:t>. Amazon.com Services LLC.</w:t>
        </w:r>
      </w:ins>
    </w:p>
    <w:p w14:paraId="4D45FE05" w14:textId="77777777" w:rsidR="008178C0" w:rsidRPr="008178C0" w:rsidRDefault="008178C0">
      <w:pPr>
        <w:pStyle w:val="Bibliography"/>
        <w:rPr>
          <w:ins w:id="942" w:author="blake grills" w:date="2020-03-18T20:13:00Z"/>
          <w:rFonts w:cs="Times New Roman"/>
          <w:szCs w:val="24"/>
        </w:rPr>
        <w:pPrChange w:id="943" w:author="blake grills" w:date="2020-03-18T20:13:00Z">
          <w:pPr>
            <w:widowControl w:val="0"/>
            <w:autoSpaceDE w:val="0"/>
            <w:autoSpaceDN w:val="0"/>
            <w:adjustRightInd w:val="0"/>
            <w:spacing w:after="0" w:line="240" w:lineRule="auto"/>
          </w:pPr>
        </w:pPrChange>
      </w:pPr>
      <w:ins w:id="944" w:author="blake grills" w:date="2020-03-18T20:13:00Z">
        <w:r w:rsidRPr="008178C0">
          <w:rPr>
            <w:rFonts w:cs="Times New Roman"/>
            <w:smallCaps/>
            <w:szCs w:val="24"/>
          </w:rPr>
          <w:t>Flisar, J. and Podgorelec, V.</w:t>
        </w:r>
        <w:r w:rsidRPr="008178C0">
          <w:rPr>
            <w:rFonts w:cs="Times New Roman"/>
            <w:szCs w:val="24"/>
          </w:rPr>
          <w:t xml:space="preserve"> 2019. Identification of Self-Admitted Technical Debt Using Enhanced Feature Selection Based on Word Embedding.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6475–106494.</w:t>
        </w:r>
      </w:ins>
    </w:p>
    <w:p w14:paraId="112EDFA9" w14:textId="77777777" w:rsidR="008178C0" w:rsidRPr="008178C0" w:rsidRDefault="008178C0">
      <w:pPr>
        <w:pStyle w:val="Bibliography"/>
        <w:rPr>
          <w:ins w:id="945" w:author="blake grills" w:date="2020-03-18T20:13:00Z"/>
          <w:rFonts w:cs="Times New Roman"/>
          <w:szCs w:val="24"/>
        </w:rPr>
        <w:pPrChange w:id="946" w:author="blake grills" w:date="2020-03-18T20:13:00Z">
          <w:pPr>
            <w:widowControl w:val="0"/>
            <w:autoSpaceDE w:val="0"/>
            <w:autoSpaceDN w:val="0"/>
            <w:adjustRightInd w:val="0"/>
            <w:spacing w:after="0" w:line="240" w:lineRule="auto"/>
          </w:pPr>
        </w:pPrChange>
      </w:pPr>
      <w:ins w:id="947" w:author="blake grills" w:date="2020-03-18T20:13:00Z">
        <w:r w:rsidRPr="008178C0">
          <w:rPr>
            <w:rFonts w:cs="Times New Roman"/>
            <w:smallCaps/>
            <w:szCs w:val="24"/>
          </w:rPr>
          <w:t>Haiduc, S., Aponte, J., Moreno, L., and Marcus, A.</w:t>
        </w:r>
        <w:r w:rsidRPr="008178C0">
          <w:rPr>
            <w:rFonts w:cs="Times New Roman"/>
            <w:szCs w:val="24"/>
          </w:rPr>
          <w:t xml:space="preserve"> 2010. On the Use of Automated Text Summarization Techniques for Summarizing Source Code. </w:t>
        </w:r>
        <w:r w:rsidRPr="008178C0">
          <w:rPr>
            <w:rFonts w:cs="Times New Roman"/>
            <w:i/>
            <w:iCs/>
            <w:szCs w:val="24"/>
          </w:rPr>
          <w:t>2010 17th Working Conference on Reverse Engineering</w:t>
        </w:r>
        <w:r w:rsidRPr="008178C0">
          <w:rPr>
            <w:rFonts w:cs="Times New Roman"/>
            <w:szCs w:val="24"/>
          </w:rPr>
          <w:t>, IEEE, 35–44.</w:t>
        </w:r>
      </w:ins>
    </w:p>
    <w:p w14:paraId="4E4701B4" w14:textId="77777777" w:rsidR="008178C0" w:rsidRPr="008178C0" w:rsidRDefault="008178C0">
      <w:pPr>
        <w:pStyle w:val="Bibliography"/>
        <w:rPr>
          <w:ins w:id="948" w:author="blake grills" w:date="2020-03-18T20:13:00Z"/>
          <w:rFonts w:cs="Times New Roman"/>
          <w:szCs w:val="24"/>
        </w:rPr>
        <w:pPrChange w:id="949" w:author="blake grills" w:date="2020-03-18T20:13:00Z">
          <w:pPr>
            <w:widowControl w:val="0"/>
            <w:autoSpaceDE w:val="0"/>
            <w:autoSpaceDN w:val="0"/>
            <w:adjustRightInd w:val="0"/>
            <w:spacing w:after="0" w:line="240" w:lineRule="auto"/>
          </w:pPr>
        </w:pPrChange>
      </w:pPr>
      <w:ins w:id="950" w:author="blake grills" w:date="2020-03-18T20:13:00Z">
        <w:r w:rsidRPr="008178C0">
          <w:rPr>
            <w:rFonts w:cs="Times New Roman"/>
            <w:smallCaps/>
            <w:szCs w:val="24"/>
          </w:rPr>
          <w:t>Kohavi, R.</w:t>
        </w:r>
        <w:r w:rsidRPr="008178C0">
          <w:rPr>
            <w:rFonts w:cs="Times New Roman"/>
            <w:szCs w:val="24"/>
          </w:rPr>
          <w:t xml:space="preserve"> A Study of Cross-Validation and Bootstrap for Accuracy Estimation and Model Selection. </w:t>
        </w:r>
        <w:r w:rsidRPr="008178C0">
          <w:rPr>
            <w:rFonts w:cs="Times New Roman"/>
            <w:i/>
            <w:iCs/>
            <w:szCs w:val="24"/>
          </w:rPr>
          <w:t>IJACAI ’95</w:t>
        </w:r>
        <w:r w:rsidRPr="008178C0">
          <w:rPr>
            <w:rFonts w:cs="Times New Roman"/>
            <w:szCs w:val="24"/>
          </w:rPr>
          <w:t>, 7.</w:t>
        </w:r>
      </w:ins>
    </w:p>
    <w:p w14:paraId="15192FC8" w14:textId="77777777" w:rsidR="008178C0" w:rsidRPr="008178C0" w:rsidRDefault="008178C0">
      <w:pPr>
        <w:pStyle w:val="Bibliography"/>
        <w:rPr>
          <w:ins w:id="951" w:author="blake grills" w:date="2020-03-18T20:13:00Z"/>
          <w:rFonts w:cs="Times New Roman"/>
          <w:szCs w:val="24"/>
        </w:rPr>
        <w:pPrChange w:id="952" w:author="blake grills" w:date="2020-03-18T20:13:00Z">
          <w:pPr>
            <w:widowControl w:val="0"/>
            <w:autoSpaceDE w:val="0"/>
            <w:autoSpaceDN w:val="0"/>
            <w:adjustRightInd w:val="0"/>
            <w:spacing w:after="0" w:line="240" w:lineRule="auto"/>
          </w:pPr>
        </w:pPrChange>
      </w:pPr>
      <w:ins w:id="953" w:author="blake grills" w:date="2020-03-18T20:13:00Z">
        <w:r w:rsidRPr="008178C0">
          <w:rPr>
            <w:rFonts w:cs="Times New Roman"/>
            <w:smallCaps/>
            <w:szCs w:val="24"/>
          </w:rPr>
          <w:t>Linares-Vasquez, M., Cortes-Coy, L.F., Aponte, J., and Poshyvanyk, D.</w:t>
        </w:r>
        <w:r w:rsidRPr="008178C0">
          <w:rPr>
            <w:rFonts w:cs="Times New Roman"/>
            <w:szCs w:val="24"/>
          </w:rPr>
          <w:t xml:space="preserve"> 2015. ChangeScribe: A Tool for Automatically Generating Commit Messages. </w:t>
        </w:r>
        <w:r w:rsidRPr="008178C0">
          <w:rPr>
            <w:rFonts w:cs="Times New Roman"/>
            <w:i/>
            <w:iCs/>
            <w:szCs w:val="24"/>
          </w:rPr>
          <w:t>2015 IEEE/ACM 37th IEEE International Conference on Software Engineering</w:t>
        </w:r>
        <w:r w:rsidRPr="008178C0">
          <w:rPr>
            <w:rFonts w:cs="Times New Roman"/>
            <w:szCs w:val="24"/>
          </w:rPr>
          <w:t>, IEEE, 709–712.</w:t>
        </w:r>
      </w:ins>
    </w:p>
    <w:p w14:paraId="024AD9E3" w14:textId="77777777" w:rsidR="008178C0" w:rsidRPr="008178C0" w:rsidRDefault="008178C0">
      <w:pPr>
        <w:pStyle w:val="Bibliography"/>
        <w:rPr>
          <w:ins w:id="954" w:author="blake grills" w:date="2020-03-18T20:13:00Z"/>
          <w:rFonts w:cs="Times New Roman"/>
          <w:szCs w:val="24"/>
        </w:rPr>
        <w:pPrChange w:id="955" w:author="blake grills" w:date="2020-03-18T20:13:00Z">
          <w:pPr>
            <w:widowControl w:val="0"/>
            <w:autoSpaceDE w:val="0"/>
            <w:autoSpaceDN w:val="0"/>
            <w:adjustRightInd w:val="0"/>
            <w:spacing w:after="0" w:line="240" w:lineRule="auto"/>
          </w:pPr>
        </w:pPrChange>
      </w:pPr>
      <w:ins w:id="956" w:author="blake grills" w:date="2020-03-18T20:13:00Z">
        <w:r w:rsidRPr="008178C0">
          <w:rPr>
            <w:rFonts w:cs="Times New Roman"/>
            <w:smallCaps/>
            <w:szCs w:val="24"/>
          </w:rPr>
          <w:lastRenderedPageBreak/>
          <w:t>Liu, M., Lang, B., and Gu, Z.</w:t>
        </w:r>
        <w:r w:rsidRPr="008178C0">
          <w:rPr>
            <w:rFonts w:cs="Times New Roman"/>
            <w:szCs w:val="24"/>
          </w:rPr>
          <w:t xml:space="preserve"> Calculating Semantic Similarity between Academic Articles using Topic Event and Ontology. 21.</w:t>
        </w:r>
      </w:ins>
    </w:p>
    <w:p w14:paraId="0C957EDC" w14:textId="77777777" w:rsidR="008178C0" w:rsidRPr="008178C0" w:rsidRDefault="008178C0">
      <w:pPr>
        <w:pStyle w:val="Bibliography"/>
        <w:rPr>
          <w:ins w:id="957" w:author="blake grills" w:date="2020-03-18T20:13:00Z"/>
          <w:rFonts w:cs="Times New Roman"/>
          <w:szCs w:val="24"/>
        </w:rPr>
        <w:pPrChange w:id="958" w:author="blake grills" w:date="2020-03-18T20:13:00Z">
          <w:pPr>
            <w:widowControl w:val="0"/>
            <w:autoSpaceDE w:val="0"/>
            <w:autoSpaceDN w:val="0"/>
            <w:adjustRightInd w:val="0"/>
            <w:spacing w:after="0" w:line="240" w:lineRule="auto"/>
          </w:pPr>
        </w:pPrChange>
      </w:pPr>
      <w:ins w:id="959" w:author="blake grills" w:date="2020-03-18T20:13:00Z">
        <w:r w:rsidRPr="008178C0">
          <w:rPr>
            <w:rFonts w:cs="Times New Roman"/>
            <w:smallCaps/>
            <w:szCs w:val="24"/>
          </w:rPr>
          <w:t>Maletic, J.I. and Kagdi, H.</w:t>
        </w:r>
        <w:r w:rsidRPr="008178C0">
          <w:rPr>
            <w:rFonts w:cs="Times New Roman"/>
            <w:szCs w:val="24"/>
          </w:rPr>
          <w:t xml:space="preserve"> 2008. Expressiveness and effectiveness of program comprehension: Thoughts on future research directions. </w:t>
        </w:r>
        <w:r w:rsidRPr="008178C0">
          <w:rPr>
            <w:rFonts w:cs="Times New Roman"/>
            <w:i/>
            <w:iCs/>
            <w:szCs w:val="24"/>
          </w:rPr>
          <w:t>2008 Frontiers of Software Maintenance</w:t>
        </w:r>
        <w:r w:rsidRPr="008178C0">
          <w:rPr>
            <w:rFonts w:cs="Times New Roman"/>
            <w:szCs w:val="24"/>
          </w:rPr>
          <w:t>, IEEE, 31–37.</w:t>
        </w:r>
      </w:ins>
    </w:p>
    <w:p w14:paraId="5E306389" w14:textId="77777777" w:rsidR="008178C0" w:rsidRPr="008178C0" w:rsidRDefault="008178C0">
      <w:pPr>
        <w:pStyle w:val="Bibliography"/>
        <w:rPr>
          <w:ins w:id="960" w:author="blake grills" w:date="2020-03-18T20:13:00Z"/>
          <w:rFonts w:cs="Times New Roman"/>
          <w:szCs w:val="24"/>
        </w:rPr>
        <w:pPrChange w:id="961" w:author="blake grills" w:date="2020-03-18T20:13:00Z">
          <w:pPr>
            <w:widowControl w:val="0"/>
            <w:autoSpaceDE w:val="0"/>
            <w:autoSpaceDN w:val="0"/>
            <w:adjustRightInd w:val="0"/>
            <w:spacing w:after="0" w:line="240" w:lineRule="auto"/>
          </w:pPr>
        </w:pPrChange>
      </w:pPr>
      <w:ins w:id="962" w:author="blake grills" w:date="2020-03-18T20:13:00Z">
        <w:r w:rsidRPr="008178C0">
          <w:rPr>
            <w:rFonts w:cs="Times New Roman"/>
            <w:smallCaps/>
            <w:szCs w:val="24"/>
          </w:rPr>
          <w:t>Nakic-Alfirevic, T. and Durek, M.</w:t>
        </w:r>
        <w:r w:rsidRPr="008178C0">
          <w:rPr>
            <w:rFonts w:cs="Times New Roman"/>
            <w:szCs w:val="24"/>
          </w:rPr>
          <w:t xml:space="preserve"> 2004. The Dvorak keyboard layout and possibilities of its regional adaptation. 6.</w:t>
        </w:r>
      </w:ins>
    </w:p>
    <w:p w14:paraId="016776A6" w14:textId="77777777" w:rsidR="008178C0" w:rsidRPr="008178C0" w:rsidRDefault="008178C0">
      <w:pPr>
        <w:pStyle w:val="Bibliography"/>
        <w:rPr>
          <w:ins w:id="963" w:author="blake grills" w:date="2020-03-18T20:13:00Z"/>
          <w:rFonts w:cs="Times New Roman"/>
          <w:szCs w:val="24"/>
        </w:rPr>
        <w:pPrChange w:id="964" w:author="blake grills" w:date="2020-03-18T20:13:00Z">
          <w:pPr>
            <w:widowControl w:val="0"/>
            <w:autoSpaceDE w:val="0"/>
            <w:autoSpaceDN w:val="0"/>
            <w:adjustRightInd w:val="0"/>
            <w:spacing w:after="0" w:line="240" w:lineRule="auto"/>
          </w:pPr>
        </w:pPrChange>
      </w:pPr>
      <w:ins w:id="965" w:author="blake grills" w:date="2020-03-18T20:13:00Z">
        <w:r w:rsidRPr="008178C0">
          <w:rPr>
            <w:rFonts w:cs="Times New Roman"/>
            <w:smallCaps/>
            <w:szCs w:val="24"/>
          </w:rPr>
          <w:t>Norvig, P.</w:t>
        </w:r>
        <w:r w:rsidRPr="008178C0">
          <w:rPr>
            <w:rFonts w:cs="Times New Roman"/>
            <w:szCs w:val="24"/>
          </w:rPr>
          <w:t xml:space="preserve"> English Letter Frequency Counts: Mayzner Revisited or ETAOIN SRHLDCU. https://norvig.com/mayzner.html.</w:t>
        </w:r>
      </w:ins>
    </w:p>
    <w:p w14:paraId="793F7A78" w14:textId="77777777" w:rsidR="008178C0" w:rsidRPr="008178C0" w:rsidRDefault="008178C0">
      <w:pPr>
        <w:pStyle w:val="Bibliography"/>
        <w:rPr>
          <w:ins w:id="966" w:author="blake grills" w:date="2020-03-18T20:13:00Z"/>
          <w:rFonts w:cs="Times New Roman"/>
          <w:szCs w:val="24"/>
        </w:rPr>
        <w:pPrChange w:id="967" w:author="blake grills" w:date="2020-03-18T20:13:00Z">
          <w:pPr>
            <w:widowControl w:val="0"/>
            <w:autoSpaceDE w:val="0"/>
            <w:autoSpaceDN w:val="0"/>
            <w:adjustRightInd w:val="0"/>
            <w:spacing w:after="0" w:line="240" w:lineRule="auto"/>
          </w:pPr>
        </w:pPrChange>
      </w:pPr>
      <w:ins w:id="968" w:author="blake grills" w:date="2020-03-18T20:13:00Z">
        <w:r w:rsidRPr="008178C0">
          <w:rPr>
            <w:rFonts w:cs="Times New Roman"/>
            <w:smallCaps/>
            <w:szCs w:val="24"/>
          </w:rPr>
          <w:t>Ren, Y. and Ji, D.</w:t>
        </w:r>
        <w:r w:rsidRPr="008178C0">
          <w:rPr>
            <w:rFonts w:cs="Times New Roman"/>
            <w:szCs w:val="24"/>
          </w:rPr>
          <w:t xml:space="preserve"> 2019. Learning to Detect Deceptive Opinion Spam: A Survey.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42934–42945.</w:t>
        </w:r>
      </w:ins>
    </w:p>
    <w:p w14:paraId="134A4855" w14:textId="77777777" w:rsidR="008178C0" w:rsidRPr="008178C0" w:rsidRDefault="008178C0">
      <w:pPr>
        <w:pStyle w:val="Bibliography"/>
        <w:rPr>
          <w:ins w:id="969" w:author="blake grills" w:date="2020-03-18T20:13:00Z"/>
          <w:rFonts w:cs="Times New Roman"/>
          <w:szCs w:val="24"/>
        </w:rPr>
        <w:pPrChange w:id="970" w:author="blake grills" w:date="2020-03-18T20:13:00Z">
          <w:pPr>
            <w:widowControl w:val="0"/>
            <w:autoSpaceDE w:val="0"/>
            <w:autoSpaceDN w:val="0"/>
            <w:adjustRightInd w:val="0"/>
            <w:spacing w:after="0" w:line="240" w:lineRule="auto"/>
          </w:pPr>
        </w:pPrChange>
      </w:pPr>
      <w:ins w:id="971" w:author="blake grills" w:date="2020-03-18T20:13:00Z">
        <w:r w:rsidRPr="008178C0">
          <w:rPr>
            <w:rFonts w:cs="Times New Roman"/>
            <w:smallCaps/>
            <w:szCs w:val="24"/>
          </w:rPr>
          <w:t>scikit-learn developers</w:t>
        </w:r>
        <w:r w:rsidRPr="008178C0">
          <w:rPr>
            <w:rFonts w:cs="Times New Roman"/>
            <w:szCs w:val="24"/>
          </w:rPr>
          <w:t xml:space="preserve">. 1.10. Decision Trees. </w:t>
        </w:r>
        <w:r w:rsidRPr="008178C0">
          <w:rPr>
            <w:rFonts w:cs="Times New Roman"/>
            <w:i/>
            <w:iCs/>
            <w:szCs w:val="24"/>
          </w:rPr>
          <w:t>scikit-learn</w:t>
        </w:r>
        <w:r w:rsidRPr="008178C0">
          <w:rPr>
            <w:rFonts w:cs="Times New Roman"/>
            <w:szCs w:val="24"/>
          </w:rPr>
          <w:t>. https://scikit-learn.org/stable/modules/tree.html.</w:t>
        </w:r>
      </w:ins>
    </w:p>
    <w:p w14:paraId="23C591C3" w14:textId="77777777" w:rsidR="008178C0" w:rsidRPr="008178C0" w:rsidRDefault="008178C0">
      <w:pPr>
        <w:pStyle w:val="Bibliography"/>
        <w:rPr>
          <w:ins w:id="972" w:author="blake grills" w:date="2020-03-18T20:13:00Z"/>
          <w:rFonts w:cs="Times New Roman"/>
          <w:szCs w:val="24"/>
        </w:rPr>
        <w:pPrChange w:id="973" w:author="blake grills" w:date="2020-03-18T20:13:00Z">
          <w:pPr>
            <w:widowControl w:val="0"/>
            <w:autoSpaceDE w:val="0"/>
            <w:autoSpaceDN w:val="0"/>
            <w:adjustRightInd w:val="0"/>
            <w:spacing w:after="0" w:line="240" w:lineRule="auto"/>
          </w:pPr>
        </w:pPrChange>
      </w:pPr>
      <w:ins w:id="974" w:author="blake grills" w:date="2020-03-18T20:13:00Z">
        <w:r w:rsidRPr="008178C0">
          <w:rPr>
            <w:rFonts w:cs="Times New Roman"/>
            <w:smallCaps/>
            <w:szCs w:val="24"/>
          </w:rPr>
          <w:t>SKLearn</w:t>
        </w:r>
        <w:r w:rsidRPr="008178C0">
          <w:rPr>
            <w:rFonts w:cs="Times New Roman"/>
            <w:szCs w:val="24"/>
          </w:rPr>
          <w:t>. 2019. 1.10 Decision Tree 1.10.1 Classification. https://scikit-learn.org/stable/modules/tree.html.</w:t>
        </w:r>
      </w:ins>
    </w:p>
    <w:p w14:paraId="6D75B81C" w14:textId="77777777" w:rsidR="008178C0" w:rsidRPr="008178C0" w:rsidRDefault="008178C0">
      <w:pPr>
        <w:pStyle w:val="Bibliography"/>
        <w:rPr>
          <w:ins w:id="975" w:author="blake grills" w:date="2020-03-18T20:13:00Z"/>
          <w:rFonts w:cs="Times New Roman"/>
          <w:szCs w:val="24"/>
        </w:rPr>
        <w:pPrChange w:id="976" w:author="blake grills" w:date="2020-03-18T20:13:00Z">
          <w:pPr>
            <w:widowControl w:val="0"/>
            <w:autoSpaceDE w:val="0"/>
            <w:autoSpaceDN w:val="0"/>
            <w:adjustRightInd w:val="0"/>
            <w:spacing w:after="0" w:line="240" w:lineRule="auto"/>
          </w:pPr>
        </w:pPrChange>
      </w:pPr>
      <w:ins w:id="977" w:author="blake grills" w:date="2020-03-18T20:13:00Z">
        <w:r w:rsidRPr="008178C0">
          <w:rPr>
            <w:rFonts w:cs="Times New Roman"/>
            <w:smallCaps/>
            <w:szCs w:val="24"/>
          </w:rPr>
          <w:t>Song, X., Sun, H., Wang, X., and Yan, J.</w:t>
        </w:r>
        <w:r w:rsidRPr="008178C0">
          <w:rPr>
            <w:rFonts w:cs="Times New Roman"/>
            <w:szCs w:val="24"/>
          </w:rPr>
          <w:t xml:space="preserve"> 2019. A Survey of Automatic Generation of Source Code Comments: Algorithms and Technique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11411–111428.</w:t>
        </w:r>
      </w:ins>
    </w:p>
    <w:p w14:paraId="5824F4F2" w14:textId="77777777" w:rsidR="008178C0" w:rsidRPr="008178C0" w:rsidRDefault="008178C0">
      <w:pPr>
        <w:pStyle w:val="Bibliography"/>
        <w:rPr>
          <w:ins w:id="978" w:author="blake grills" w:date="2020-03-18T20:13:00Z"/>
          <w:rFonts w:cs="Times New Roman"/>
          <w:szCs w:val="24"/>
        </w:rPr>
        <w:pPrChange w:id="979" w:author="blake grills" w:date="2020-03-18T20:13:00Z">
          <w:pPr>
            <w:widowControl w:val="0"/>
            <w:autoSpaceDE w:val="0"/>
            <w:autoSpaceDN w:val="0"/>
            <w:adjustRightInd w:val="0"/>
            <w:spacing w:after="0" w:line="240" w:lineRule="auto"/>
          </w:pPr>
        </w:pPrChange>
      </w:pPr>
      <w:ins w:id="980" w:author="blake grills" w:date="2020-03-18T20:13:00Z">
        <w:r w:rsidRPr="008178C0">
          <w:rPr>
            <w:rFonts w:cs="Times New Roman"/>
            <w:smallCaps/>
            <w:szCs w:val="24"/>
          </w:rPr>
          <w:t>Storey, M.-A.</w:t>
        </w:r>
        <w:r w:rsidRPr="008178C0">
          <w:rPr>
            <w:rFonts w:cs="Times New Roman"/>
            <w:szCs w:val="24"/>
          </w:rPr>
          <w:t xml:space="preserve"> 2005. Theories, methods and tools in program comprehension: past, present and future. </w:t>
        </w:r>
        <w:r w:rsidRPr="008178C0">
          <w:rPr>
            <w:rFonts w:cs="Times New Roman"/>
            <w:i/>
            <w:iCs/>
            <w:szCs w:val="24"/>
          </w:rPr>
          <w:t>13th International Workshop on Program Comprehension (IWPC’05)</w:t>
        </w:r>
        <w:r w:rsidRPr="008178C0">
          <w:rPr>
            <w:rFonts w:cs="Times New Roman"/>
            <w:szCs w:val="24"/>
          </w:rPr>
          <w:t>, IEEE, 181–191.</w:t>
        </w:r>
      </w:ins>
    </w:p>
    <w:p w14:paraId="1CD5BB9D" w14:textId="77777777" w:rsidR="008178C0" w:rsidRPr="008178C0" w:rsidRDefault="008178C0">
      <w:pPr>
        <w:pStyle w:val="Bibliography"/>
        <w:rPr>
          <w:ins w:id="981" w:author="blake grills" w:date="2020-03-18T20:13:00Z"/>
          <w:rFonts w:cs="Times New Roman"/>
          <w:szCs w:val="24"/>
        </w:rPr>
        <w:pPrChange w:id="982" w:author="blake grills" w:date="2020-03-18T20:13:00Z">
          <w:pPr>
            <w:widowControl w:val="0"/>
            <w:autoSpaceDE w:val="0"/>
            <w:autoSpaceDN w:val="0"/>
            <w:adjustRightInd w:val="0"/>
            <w:spacing w:after="0" w:line="240" w:lineRule="auto"/>
          </w:pPr>
        </w:pPrChange>
      </w:pPr>
      <w:ins w:id="983" w:author="blake grills" w:date="2020-03-18T20:13:00Z">
        <w:r w:rsidRPr="008178C0">
          <w:rPr>
            <w:rFonts w:cs="Times New Roman"/>
            <w:smallCaps/>
            <w:szCs w:val="24"/>
          </w:rPr>
          <w:t>Von Mayrhauser, A. and Vans, A.M.</w:t>
        </w:r>
        <w:r w:rsidRPr="008178C0">
          <w:rPr>
            <w:rFonts w:cs="Times New Roman"/>
            <w:szCs w:val="24"/>
          </w:rPr>
          <w:t xml:space="preserve"> 1995. Program comprehension during software maintenance and evolution. </w:t>
        </w:r>
        <w:r w:rsidRPr="008178C0">
          <w:rPr>
            <w:rFonts w:cs="Times New Roman"/>
            <w:i/>
            <w:iCs/>
            <w:szCs w:val="24"/>
          </w:rPr>
          <w:t>28</w:t>
        </w:r>
        <w:r w:rsidRPr="008178C0">
          <w:rPr>
            <w:rFonts w:cs="Times New Roman"/>
            <w:szCs w:val="24"/>
          </w:rPr>
          <w:t>, 8, 44–55.</w:t>
        </w:r>
      </w:ins>
    </w:p>
    <w:p w14:paraId="4E8B2564" w14:textId="77777777" w:rsidR="008178C0" w:rsidRPr="008178C0" w:rsidRDefault="008178C0">
      <w:pPr>
        <w:pStyle w:val="Bibliography"/>
        <w:rPr>
          <w:ins w:id="984" w:author="blake grills" w:date="2020-03-18T20:13:00Z"/>
          <w:rFonts w:cs="Times New Roman"/>
          <w:szCs w:val="24"/>
        </w:rPr>
        <w:pPrChange w:id="985" w:author="blake grills" w:date="2020-03-18T20:13:00Z">
          <w:pPr>
            <w:widowControl w:val="0"/>
            <w:autoSpaceDE w:val="0"/>
            <w:autoSpaceDN w:val="0"/>
            <w:adjustRightInd w:val="0"/>
            <w:spacing w:after="0" w:line="240" w:lineRule="auto"/>
          </w:pPr>
        </w:pPrChange>
      </w:pPr>
      <w:ins w:id="986" w:author="blake grills" w:date="2020-03-18T20:13:00Z">
        <w:r w:rsidRPr="008178C0">
          <w:rPr>
            <w:rFonts w:cs="Times New Roman"/>
            <w:smallCaps/>
            <w:szCs w:val="24"/>
          </w:rPr>
          <w:t>Zaidman, A., Hamou-Lhadj, A., Greevy, O., and Rothlisberger, D.</w:t>
        </w:r>
        <w:r w:rsidRPr="008178C0">
          <w:rPr>
            <w:rFonts w:cs="Times New Roman"/>
            <w:szCs w:val="24"/>
          </w:rPr>
          <w:t xml:space="preserve"> 2008. Workshop on Program Comprehension through Dynamic Analysis (PCODA’08). 2.</w:t>
        </w:r>
      </w:ins>
    </w:p>
    <w:p w14:paraId="4B263F60" w14:textId="77777777" w:rsidR="008178C0" w:rsidRPr="008178C0" w:rsidRDefault="008178C0">
      <w:pPr>
        <w:pStyle w:val="Bibliography"/>
        <w:rPr>
          <w:ins w:id="987" w:author="blake grills" w:date="2020-03-18T20:13:00Z"/>
          <w:rFonts w:cs="Times New Roman"/>
          <w:szCs w:val="24"/>
        </w:rPr>
        <w:pPrChange w:id="988" w:author="blake grills" w:date="2020-03-18T20:13:00Z">
          <w:pPr>
            <w:widowControl w:val="0"/>
            <w:autoSpaceDE w:val="0"/>
            <w:autoSpaceDN w:val="0"/>
            <w:adjustRightInd w:val="0"/>
            <w:spacing w:after="0" w:line="240" w:lineRule="auto"/>
          </w:pPr>
        </w:pPrChange>
      </w:pPr>
      <w:ins w:id="989" w:author="blake grills" w:date="2020-03-18T20:13:00Z">
        <w:r w:rsidRPr="008178C0">
          <w:rPr>
            <w:rFonts w:cs="Times New Roman"/>
            <w:smallCaps/>
            <w:szCs w:val="24"/>
          </w:rPr>
          <w:t>Zhou, S., Xu, X., Liu, Y., Chang, R., and Xiao, Y.</w:t>
        </w:r>
        <w:r w:rsidRPr="008178C0">
          <w:rPr>
            <w:rFonts w:cs="Times New Roman"/>
            <w:szCs w:val="24"/>
          </w:rPr>
          <w:t xml:space="preserve"> 2019. Text Similarity Measurement of Semantic Cognition Based on Word Vector Distance Decentralization With Clustering Analysi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7247–107258.</w:t>
        </w:r>
      </w:ins>
    </w:p>
    <w:p w14:paraId="47A5603D" w14:textId="3CE72802" w:rsidR="003A2818" w:rsidRPr="00F357C5" w:rsidDel="008178C0" w:rsidRDefault="003A2818" w:rsidP="00F357C5">
      <w:pPr>
        <w:pStyle w:val="Bibliography"/>
        <w:rPr>
          <w:del w:id="990" w:author="blake grills" w:date="2020-03-18T20:11:00Z"/>
          <w:rFonts w:cs="Times New Roman"/>
          <w:szCs w:val="24"/>
        </w:rPr>
      </w:pPr>
      <w:del w:id="991" w:author="blake grills" w:date="2020-03-18T20:11:00Z">
        <w:r w:rsidRPr="003A2818" w:rsidDel="008178C0">
          <w:rPr>
            <w:rFonts w:cs="Times New Roman"/>
            <w:smallCaps/>
            <w:szCs w:val="24"/>
          </w:rPr>
          <w:delText>Abid, N.J., Dragan, N., Collard, M.L., and Maletic, J.I.</w:delText>
        </w:r>
        <w:r w:rsidRPr="009705BD" w:rsidDel="008178C0">
          <w:rPr>
            <w:rFonts w:cs="Times New Roman"/>
            <w:szCs w:val="24"/>
          </w:rPr>
          <w:delText xml:space="preserve"> 2015. Using stereotypes in the automatic generation of natural language summaries for C++ methods. </w:delText>
        </w:r>
        <w:r w:rsidRPr="00904867" w:rsidDel="008178C0">
          <w:rPr>
            <w:rFonts w:cs="Times New Roman"/>
            <w:i/>
            <w:iCs/>
            <w:szCs w:val="24"/>
          </w:rPr>
          <w:delText>2015 IEEE International Conference on Software Maintenance and Evolution (ICSME)</w:delText>
        </w:r>
        <w:r w:rsidRPr="00F357C5" w:rsidDel="008178C0">
          <w:rPr>
            <w:rFonts w:cs="Times New Roman"/>
            <w:szCs w:val="24"/>
          </w:rPr>
          <w:delText>, IEEE, 561–565.</w:delText>
        </w:r>
      </w:del>
    </w:p>
    <w:p w14:paraId="2E69CF51" w14:textId="2412EF36" w:rsidR="003A2818" w:rsidRPr="00F357C5" w:rsidDel="008178C0" w:rsidRDefault="003A2818" w:rsidP="00F357C5">
      <w:pPr>
        <w:pStyle w:val="Bibliography"/>
        <w:rPr>
          <w:del w:id="992" w:author="blake grills" w:date="2020-03-18T20:11:00Z"/>
          <w:rFonts w:cs="Times New Roman"/>
          <w:szCs w:val="24"/>
        </w:rPr>
      </w:pPr>
      <w:del w:id="993" w:author="blake grills" w:date="2020-03-18T20:11:00Z">
        <w:r w:rsidRPr="00F357C5" w:rsidDel="008178C0">
          <w:rPr>
            <w:rFonts w:cs="Times New Roman"/>
            <w:smallCaps/>
            <w:szCs w:val="24"/>
          </w:rPr>
          <w:delText>Bacchelli, A., D’Ambros, M., and Lanza, M.</w:delText>
        </w:r>
        <w:r w:rsidRPr="00F357C5" w:rsidDel="008178C0">
          <w:rPr>
            <w:rFonts w:cs="Times New Roman"/>
            <w:szCs w:val="24"/>
          </w:rPr>
          <w:delText xml:space="preserve"> 2010a. Extracting Source Code from E-Mails. </w:delText>
        </w:r>
        <w:r w:rsidRPr="00F357C5" w:rsidDel="008178C0">
          <w:rPr>
            <w:rFonts w:cs="Times New Roman"/>
            <w:i/>
            <w:iCs/>
            <w:szCs w:val="24"/>
          </w:rPr>
          <w:delText>2010 IEEE 18th International Conference on Program Comprehension</w:delText>
        </w:r>
        <w:r w:rsidRPr="00F357C5" w:rsidDel="008178C0">
          <w:rPr>
            <w:rFonts w:cs="Times New Roman"/>
            <w:szCs w:val="24"/>
          </w:rPr>
          <w:delText>, IEEE, 24–33.</w:delText>
        </w:r>
      </w:del>
    </w:p>
    <w:p w14:paraId="2C431105" w14:textId="5D1902AE" w:rsidR="003A2818" w:rsidRPr="00245E88" w:rsidDel="008178C0" w:rsidRDefault="003A2818" w:rsidP="00F357C5">
      <w:pPr>
        <w:pStyle w:val="Bibliography"/>
        <w:rPr>
          <w:del w:id="994" w:author="blake grills" w:date="2020-03-18T20:11:00Z"/>
          <w:rFonts w:cs="Times New Roman"/>
          <w:szCs w:val="24"/>
        </w:rPr>
      </w:pPr>
      <w:del w:id="995" w:author="blake grills" w:date="2020-03-18T20:11:00Z">
        <w:r w:rsidRPr="000F384A" w:rsidDel="008178C0">
          <w:rPr>
            <w:rFonts w:cs="Times New Roman"/>
            <w:smallCaps/>
            <w:szCs w:val="24"/>
          </w:rPr>
          <w:delText>Bacchelli, A., Lanza, M., and Robbes, R.</w:delText>
        </w:r>
        <w:r w:rsidRPr="000F384A" w:rsidDel="008178C0">
          <w:rPr>
            <w:rFonts w:cs="Times New Roman"/>
            <w:szCs w:val="24"/>
          </w:rPr>
          <w:delText xml:space="preserve"> 2010b. Linking e-mails and source code artifacts. </w:delText>
        </w:r>
        <w:r w:rsidRPr="00962623" w:rsidDel="008178C0">
          <w:rPr>
            <w:rFonts w:cs="Times New Roman"/>
            <w:i/>
            <w:iCs/>
            <w:szCs w:val="24"/>
          </w:rPr>
          <w:delText>Proceedings of the 32nd ACM/IEEE International Conference on Software Engineering - IC</w:delText>
        </w:r>
        <w:r w:rsidRPr="00245E88" w:rsidDel="008178C0">
          <w:rPr>
            <w:rFonts w:cs="Times New Roman"/>
            <w:i/>
            <w:iCs/>
            <w:szCs w:val="24"/>
          </w:rPr>
          <w:delText>SE ’10</w:delText>
        </w:r>
        <w:r w:rsidRPr="00245E88" w:rsidDel="008178C0">
          <w:rPr>
            <w:rFonts w:cs="Times New Roman"/>
            <w:szCs w:val="24"/>
          </w:rPr>
          <w:delText>, ACM Press, 375.</w:delText>
        </w:r>
      </w:del>
    </w:p>
    <w:p w14:paraId="23F0C84E" w14:textId="35E46AA0" w:rsidR="003A2818" w:rsidRPr="003A2818" w:rsidDel="008178C0" w:rsidRDefault="003A2818" w:rsidP="00F357C5">
      <w:pPr>
        <w:pStyle w:val="Bibliography"/>
        <w:rPr>
          <w:del w:id="996" w:author="blake grills" w:date="2020-03-18T20:11:00Z"/>
          <w:rFonts w:cs="Times New Roman"/>
          <w:szCs w:val="24"/>
        </w:rPr>
      </w:pPr>
      <w:del w:id="997" w:author="blake grills" w:date="2020-03-18T20:11:00Z">
        <w:r w:rsidRPr="003A2818" w:rsidDel="008178C0">
          <w:rPr>
            <w:rFonts w:cs="Times New Roman"/>
            <w:smallCaps/>
            <w:szCs w:val="24"/>
          </w:rPr>
          <w:delText>Borstler, J. and Paech, B.</w:delText>
        </w:r>
        <w:r w:rsidRPr="003A2818" w:rsidDel="008178C0">
          <w:rPr>
            <w:rFonts w:cs="Times New Roman"/>
            <w:szCs w:val="24"/>
          </w:rPr>
          <w:delText xml:space="preserve"> 2016. The Role of Method Chains and Comments in Software Readability and Comprehension—An Experiment. </w:delText>
        </w:r>
        <w:r w:rsidRPr="003A2818" w:rsidDel="008178C0">
          <w:rPr>
            <w:rFonts w:cs="Times New Roman"/>
            <w:i/>
            <w:iCs/>
            <w:szCs w:val="24"/>
          </w:rPr>
          <w:delText>IEEE Transactions on Software Engineering</w:delText>
        </w:r>
        <w:r w:rsidRPr="003A2818" w:rsidDel="008178C0">
          <w:rPr>
            <w:rFonts w:cs="Times New Roman"/>
            <w:szCs w:val="24"/>
          </w:rPr>
          <w:delText xml:space="preserve"> </w:delText>
        </w:r>
        <w:r w:rsidRPr="003A2818" w:rsidDel="008178C0">
          <w:rPr>
            <w:rFonts w:cs="Times New Roman"/>
            <w:i/>
            <w:iCs/>
            <w:szCs w:val="24"/>
          </w:rPr>
          <w:delText>42</w:delText>
        </w:r>
        <w:r w:rsidRPr="003A2818" w:rsidDel="008178C0">
          <w:rPr>
            <w:rFonts w:cs="Times New Roman"/>
            <w:szCs w:val="24"/>
          </w:rPr>
          <w:delText>, 9, 886–898.</w:delText>
        </w:r>
      </w:del>
    </w:p>
    <w:p w14:paraId="674129DB" w14:textId="18B0D561" w:rsidR="003A2818" w:rsidRPr="003A2818" w:rsidDel="008178C0" w:rsidRDefault="003A2818" w:rsidP="00F357C5">
      <w:pPr>
        <w:pStyle w:val="Bibliography"/>
        <w:rPr>
          <w:del w:id="998" w:author="blake grills" w:date="2020-03-18T20:11:00Z"/>
          <w:rFonts w:cs="Times New Roman"/>
          <w:szCs w:val="24"/>
        </w:rPr>
      </w:pPr>
      <w:del w:id="999" w:author="blake grills" w:date="2020-03-18T20:11:00Z">
        <w:r w:rsidRPr="003A2818" w:rsidDel="008178C0">
          <w:rPr>
            <w:rFonts w:cs="Times New Roman"/>
            <w:smallCaps/>
            <w:szCs w:val="24"/>
          </w:rPr>
          <w:delText>Chen, H., Huang, Y., Liu, Z., Chen, X., Zhou, F., and Luo, X.</w:delText>
        </w:r>
        <w:r w:rsidRPr="003A2818" w:rsidDel="008178C0">
          <w:rPr>
            <w:rFonts w:cs="Times New Roman"/>
            <w:szCs w:val="24"/>
          </w:rPr>
          <w:delText xml:space="preserve"> 2019. Automatically detecting the scopes of source code comments. </w:delText>
        </w:r>
        <w:r w:rsidRPr="003A2818" w:rsidDel="008178C0">
          <w:rPr>
            <w:rFonts w:cs="Times New Roman"/>
            <w:i/>
            <w:iCs/>
            <w:szCs w:val="24"/>
          </w:rPr>
          <w:delText>Journal of Systems and Software</w:delText>
        </w:r>
        <w:r w:rsidRPr="003A2818" w:rsidDel="008178C0">
          <w:rPr>
            <w:rFonts w:cs="Times New Roman"/>
            <w:szCs w:val="24"/>
          </w:rPr>
          <w:delText xml:space="preserve"> </w:delText>
        </w:r>
        <w:r w:rsidRPr="003A2818" w:rsidDel="008178C0">
          <w:rPr>
            <w:rFonts w:cs="Times New Roman"/>
            <w:i/>
            <w:iCs/>
            <w:szCs w:val="24"/>
          </w:rPr>
          <w:delText>153</w:delText>
        </w:r>
        <w:r w:rsidRPr="003A2818" w:rsidDel="008178C0">
          <w:rPr>
            <w:rFonts w:cs="Times New Roman"/>
            <w:szCs w:val="24"/>
          </w:rPr>
          <w:delText>, 45–63.</w:delText>
        </w:r>
      </w:del>
    </w:p>
    <w:p w14:paraId="49EFA860" w14:textId="6A270498" w:rsidR="003A2818" w:rsidRPr="003A2818" w:rsidDel="008178C0" w:rsidRDefault="003A2818" w:rsidP="00F357C5">
      <w:pPr>
        <w:pStyle w:val="Bibliography"/>
        <w:rPr>
          <w:del w:id="1000" w:author="blake grills" w:date="2020-03-18T20:11:00Z"/>
          <w:rFonts w:cs="Times New Roman"/>
          <w:szCs w:val="24"/>
        </w:rPr>
      </w:pPr>
      <w:del w:id="1001" w:author="blake grills" w:date="2020-03-18T20:11:00Z">
        <w:r w:rsidRPr="003A2818" w:rsidDel="008178C0">
          <w:rPr>
            <w:rFonts w:cs="Times New Roman"/>
            <w:smallCaps/>
            <w:szCs w:val="24"/>
          </w:rPr>
          <w:delText>Collard, M.L. and Maletic, J.I.</w:delText>
        </w:r>
        <w:r w:rsidRPr="003A2818" w:rsidDel="008178C0">
          <w:rPr>
            <w:rFonts w:cs="Times New Roman"/>
            <w:szCs w:val="24"/>
          </w:rPr>
          <w:delText xml:space="preserve"> srcML. </w:delText>
        </w:r>
        <w:r w:rsidRPr="003A2818" w:rsidDel="008178C0">
          <w:rPr>
            <w:rFonts w:cs="Times New Roman"/>
            <w:i/>
            <w:iCs/>
            <w:szCs w:val="24"/>
          </w:rPr>
          <w:delText>srcML</w:delText>
        </w:r>
        <w:r w:rsidRPr="003A2818" w:rsidDel="008178C0">
          <w:rPr>
            <w:rFonts w:cs="Times New Roman"/>
            <w:szCs w:val="24"/>
          </w:rPr>
          <w:delText>.</w:delText>
        </w:r>
      </w:del>
    </w:p>
    <w:p w14:paraId="0A1B4159" w14:textId="0C61FEB8" w:rsidR="003A2818" w:rsidRPr="003A2818" w:rsidDel="008178C0" w:rsidRDefault="003A2818" w:rsidP="00F357C5">
      <w:pPr>
        <w:pStyle w:val="Bibliography"/>
        <w:rPr>
          <w:del w:id="1002" w:author="blake grills" w:date="2020-03-18T20:11:00Z"/>
          <w:rFonts w:cs="Times New Roman"/>
          <w:szCs w:val="24"/>
        </w:rPr>
      </w:pPr>
      <w:del w:id="1003" w:author="blake grills" w:date="2020-03-18T20:11:00Z">
        <w:r w:rsidRPr="003A2818" w:rsidDel="008178C0">
          <w:rPr>
            <w:rFonts w:cs="Times New Roman"/>
            <w:smallCaps/>
            <w:szCs w:val="24"/>
          </w:rPr>
          <w:delText>Cortes-Coy, L.F., Linares-Vasquez, M., Aponte, J., and Poshyvanyk, D.</w:delText>
        </w:r>
        <w:r w:rsidRPr="003A2818" w:rsidDel="008178C0">
          <w:rPr>
            <w:rFonts w:cs="Times New Roman"/>
            <w:szCs w:val="24"/>
          </w:rPr>
          <w:delText xml:space="preserve"> 2014. On Automatically Generating Commit Messages via Summarization of Source Code Changes. </w:delText>
        </w:r>
        <w:r w:rsidRPr="003A2818" w:rsidDel="008178C0">
          <w:rPr>
            <w:rFonts w:cs="Times New Roman"/>
            <w:i/>
            <w:iCs/>
            <w:szCs w:val="24"/>
          </w:rPr>
          <w:delText>2014 IEEE 14th International Working Conference on Source Code Analysis and Manipulation</w:delText>
        </w:r>
        <w:r w:rsidRPr="003A2818" w:rsidDel="008178C0">
          <w:rPr>
            <w:rFonts w:cs="Times New Roman"/>
            <w:szCs w:val="24"/>
          </w:rPr>
          <w:delText>, IEEE, 275–284.</w:delText>
        </w:r>
      </w:del>
    </w:p>
    <w:p w14:paraId="52A697F9" w14:textId="684C424D" w:rsidR="003A2818" w:rsidRPr="003A2818" w:rsidDel="008178C0" w:rsidRDefault="003A2818" w:rsidP="00F357C5">
      <w:pPr>
        <w:pStyle w:val="Bibliography"/>
        <w:rPr>
          <w:del w:id="1004" w:author="blake grills" w:date="2020-03-18T20:11:00Z"/>
          <w:rFonts w:cs="Times New Roman"/>
          <w:szCs w:val="24"/>
        </w:rPr>
      </w:pPr>
      <w:del w:id="1005" w:author="blake grills" w:date="2020-03-18T20:11:00Z">
        <w:r w:rsidRPr="003A2818" w:rsidDel="008178C0">
          <w:rPr>
            <w:rFonts w:cs="Times New Roman"/>
            <w:smallCaps/>
            <w:szCs w:val="24"/>
          </w:rPr>
          <w:delText>Détienne, F.</w:delText>
        </w:r>
        <w:r w:rsidRPr="003A2818" w:rsidDel="008178C0">
          <w:rPr>
            <w:rFonts w:cs="Times New Roman"/>
            <w:szCs w:val="24"/>
          </w:rPr>
          <w:delText xml:space="preserve"> 1990. Expert Programming Knowledge: A Schema-based Approach. In: </w:delText>
        </w:r>
        <w:r w:rsidRPr="003A2818" w:rsidDel="008178C0">
          <w:rPr>
            <w:rFonts w:cs="Times New Roman"/>
            <w:i/>
            <w:iCs/>
            <w:szCs w:val="24"/>
          </w:rPr>
          <w:delText>Psychology of Programming</w:delText>
        </w:r>
        <w:r w:rsidRPr="003A2818" w:rsidDel="008178C0">
          <w:rPr>
            <w:rFonts w:cs="Times New Roman"/>
            <w:szCs w:val="24"/>
          </w:rPr>
          <w:delText>. Elsevier, 205–222.</w:delText>
        </w:r>
      </w:del>
    </w:p>
    <w:p w14:paraId="5C20FE7A" w14:textId="415A8B45" w:rsidR="003A2818" w:rsidRPr="003A2818" w:rsidDel="008178C0" w:rsidRDefault="003A2818" w:rsidP="00F357C5">
      <w:pPr>
        <w:pStyle w:val="Bibliography"/>
        <w:rPr>
          <w:del w:id="1006" w:author="blake grills" w:date="2020-03-18T20:11:00Z"/>
          <w:rFonts w:cs="Times New Roman"/>
          <w:szCs w:val="24"/>
        </w:rPr>
      </w:pPr>
      <w:del w:id="1007" w:author="blake grills" w:date="2020-03-18T20:11:00Z">
        <w:r w:rsidRPr="003A2818" w:rsidDel="008178C0">
          <w:rPr>
            <w:rFonts w:cs="Times New Roman"/>
            <w:smallCaps/>
            <w:szCs w:val="24"/>
          </w:rPr>
          <w:delText>Dolfing, H.</w:delText>
        </w:r>
        <w:r w:rsidRPr="003A2818" w:rsidDel="008178C0">
          <w:rPr>
            <w:rFonts w:cs="Times New Roman"/>
            <w:szCs w:val="24"/>
          </w:rPr>
          <w:delText xml:space="preserve"> 2019. Case Study 4: The $440 Million Software Error at Knight Capital. In: </w:delText>
        </w:r>
        <w:r w:rsidRPr="003A2818" w:rsidDel="008178C0">
          <w:rPr>
            <w:rFonts w:cs="Times New Roman"/>
            <w:i/>
            <w:iCs/>
            <w:szCs w:val="24"/>
          </w:rPr>
          <w:delText>The Project Success Model</w:delText>
        </w:r>
        <w:r w:rsidRPr="003A2818" w:rsidDel="008178C0">
          <w:rPr>
            <w:rFonts w:cs="Times New Roman"/>
            <w:szCs w:val="24"/>
          </w:rPr>
          <w:delText>. Amazon.com Services LLC.</w:delText>
        </w:r>
      </w:del>
    </w:p>
    <w:p w14:paraId="78CF720C" w14:textId="540EA09F" w:rsidR="003A2818" w:rsidRPr="003A2818" w:rsidDel="008178C0" w:rsidRDefault="003A2818" w:rsidP="00F357C5">
      <w:pPr>
        <w:pStyle w:val="Bibliography"/>
        <w:rPr>
          <w:del w:id="1008" w:author="blake grills" w:date="2020-03-18T20:11:00Z"/>
          <w:rFonts w:cs="Times New Roman"/>
          <w:szCs w:val="24"/>
        </w:rPr>
      </w:pPr>
      <w:del w:id="1009" w:author="blake grills" w:date="2020-03-18T20:11:00Z">
        <w:r w:rsidRPr="003A2818" w:rsidDel="008178C0">
          <w:rPr>
            <w:rFonts w:cs="Times New Roman"/>
            <w:smallCaps/>
            <w:szCs w:val="24"/>
          </w:rPr>
          <w:delText>Flisar, J. and Podgorelec, V.</w:delText>
        </w:r>
        <w:r w:rsidRPr="003A2818" w:rsidDel="008178C0">
          <w:rPr>
            <w:rFonts w:cs="Times New Roman"/>
            <w:szCs w:val="24"/>
          </w:rPr>
          <w:delText xml:space="preserve"> 2019. Identification of Self-Admitted Technical Debt Using Enhanced Feature Selection Based on Word Embedding.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06475–106494.</w:delText>
        </w:r>
      </w:del>
    </w:p>
    <w:p w14:paraId="49572D7F" w14:textId="42A4B234" w:rsidR="003A2818" w:rsidRPr="003A2818" w:rsidDel="008178C0" w:rsidRDefault="003A2818" w:rsidP="00F357C5">
      <w:pPr>
        <w:pStyle w:val="Bibliography"/>
        <w:rPr>
          <w:del w:id="1010" w:author="blake grills" w:date="2020-03-18T20:11:00Z"/>
          <w:rFonts w:cs="Times New Roman"/>
          <w:szCs w:val="24"/>
        </w:rPr>
      </w:pPr>
      <w:del w:id="1011" w:author="blake grills" w:date="2020-03-18T20:11:00Z">
        <w:r w:rsidRPr="003A2818" w:rsidDel="008178C0">
          <w:rPr>
            <w:rFonts w:cs="Times New Roman"/>
            <w:smallCaps/>
            <w:szCs w:val="24"/>
          </w:rPr>
          <w:delText>Haiduc, S., Aponte, J., Moreno, L., and Marcus, A.</w:delText>
        </w:r>
        <w:r w:rsidRPr="003A2818" w:rsidDel="008178C0">
          <w:rPr>
            <w:rFonts w:cs="Times New Roman"/>
            <w:szCs w:val="24"/>
          </w:rPr>
          <w:delText xml:space="preserve"> 2010. On the Use of Automated Text Summarization Techniques for Summarizing Source Code. </w:delText>
        </w:r>
        <w:r w:rsidRPr="003A2818" w:rsidDel="008178C0">
          <w:rPr>
            <w:rFonts w:cs="Times New Roman"/>
            <w:i/>
            <w:iCs/>
            <w:szCs w:val="24"/>
          </w:rPr>
          <w:delText>2010 17th Working Conference on Reverse Engineering</w:delText>
        </w:r>
        <w:r w:rsidRPr="003A2818" w:rsidDel="008178C0">
          <w:rPr>
            <w:rFonts w:cs="Times New Roman"/>
            <w:szCs w:val="24"/>
          </w:rPr>
          <w:delText>, IEEE, 35–44.</w:delText>
        </w:r>
      </w:del>
    </w:p>
    <w:p w14:paraId="307933C9" w14:textId="07AF73E8" w:rsidR="003A2818" w:rsidRPr="003A2818" w:rsidDel="008178C0" w:rsidRDefault="003A2818" w:rsidP="00F357C5">
      <w:pPr>
        <w:pStyle w:val="Bibliography"/>
        <w:rPr>
          <w:del w:id="1012" w:author="blake grills" w:date="2020-03-18T20:11:00Z"/>
          <w:rFonts w:cs="Times New Roman"/>
          <w:szCs w:val="24"/>
        </w:rPr>
      </w:pPr>
      <w:del w:id="1013" w:author="blake grills" w:date="2020-03-18T20:11:00Z">
        <w:r w:rsidRPr="003A2818" w:rsidDel="008178C0">
          <w:rPr>
            <w:rFonts w:cs="Times New Roman"/>
            <w:smallCaps/>
            <w:szCs w:val="24"/>
          </w:rPr>
          <w:delText>Kohavi, R.</w:delText>
        </w:r>
        <w:r w:rsidRPr="003A2818" w:rsidDel="008178C0">
          <w:rPr>
            <w:rFonts w:cs="Times New Roman"/>
            <w:szCs w:val="24"/>
          </w:rPr>
          <w:delText xml:space="preserve"> A Study of Cross-Validation and Bootstrap for Accuracy Estimation and Model Selection. </w:delText>
        </w:r>
        <w:r w:rsidRPr="003A2818" w:rsidDel="008178C0">
          <w:rPr>
            <w:rFonts w:cs="Times New Roman"/>
            <w:i/>
            <w:iCs/>
            <w:szCs w:val="24"/>
          </w:rPr>
          <w:delText>IJACAI ’95</w:delText>
        </w:r>
        <w:r w:rsidRPr="003A2818" w:rsidDel="008178C0">
          <w:rPr>
            <w:rFonts w:cs="Times New Roman"/>
            <w:szCs w:val="24"/>
          </w:rPr>
          <w:delText>, 7.</w:delText>
        </w:r>
      </w:del>
    </w:p>
    <w:p w14:paraId="34C466E9" w14:textId="23D0EB87" w:rsidR="003A2818" w:rsidRPr="003A2818" w:rsidDel="008178C0" w:rsidRDefault="003A2818" w:rsidP="00F357C5">
      <w:pPr>
        <w:pStyle w:val="Bibliography"/>
        <w:rPr>
          <w:del w:id="1014" w:author="blake grills" w:date="2020-03-18T20:11:00Z"/>
          <w:rFonts w:cs="Times New Roman"/>
          <w:szCs w:val="24"/>
        </w:rPr>
      </w:pPr>
      <w:del w:id="1015" w:author="blake grills" w:date="2020-03-18T20:11:00Z">
        <w:r w:rsidRPr="003A2818" w:rsidDel="008178C0">
          <w:rPr>
            <w:rFonts w:cs="Times New Roman"/>
            <w:smallCaps/>
            <w:szCs w:val="24"/>
          </w:rPr>
          <w:delText>Linares-Vasquez, M., Cortes-Coy, L.F., Aponte, J., and Poshyvanyk, D.</w:delText>
        </w:r>
        <w:r w:rsidRPr="003A2818" w:rsidDel="008178C0">
          <w:rPr>
            <w:rFonts w:cs="Times New Roman"/>
            <w:szCs w:val="24"/>
          </w:rPr>
          <w:delText xml:space="preserve"> 2015. ChangeScribe: A Tool for Automatically Generating Commit Messages. </w:delText>
        </w:r>
        <w:r w:rsidRPr="003A2818" w:rsidDel="008178C0">
          <w:rPr>
            <w:rFonts w:cs="Times New Roman"/>
            <w:i/>
            <w:iCs/>
            <w:szCs w:val="24"/>
          </w:rPr>
          <w:delText>2015 IEEE/ACM 37th IEEE International Conference on Software Engineering</w:delText>
        </w:r>
        <w:r w:rsidRPr="003A2818" w:rsidDel="008178C0">
          <w:rPr>
            <w:rFonts w:cs="Times New Roman"/>
            <w:szCs w:val="24"/>
          </w:rPr>
          <w:delText>, IEEE, 709–712.</w:delText>
        </w:r>
      </w:del>
    </w:p>
    <w:p w14:paraId="6DACB7A8" w14:textId="7347C3A3" w:rsidR="003A2818" w:rsidRPr="003A2818" w:rsidDel="008178C0" w:rsidRDefault="003A2818" w:rsidP="00F357C5">
      <w:pPr>
        <w:pStyle w:val="Bibliography"/>
        <w:rPr>
          <w:del w:id="1016" w:author="blake grills" w:date="2020-03-18T20:11:00Z"/>
          <w:rFonts w:cs="Times New Roman"/>
          <w:szCs w:val="24"/>
        </w:rPr>
      </w:pPr>
      <w:del w:id="1017" w:author="blake grills" w:date="2020-03-18T20:11:00Z">
        <w:r w:rsidRPr="003A2818" w:rsidDel="008178C0">
          <w:rPr>
            <w:rFonts w:cs="Times New Roman"/>
            <w:smallCaps/>
            <w:szCs w:val="24"/>
          </w:rPr>
          <w:delText>Liu, M., Lang, B., and Gu, Z.</w:delText>
        </w:r>
        <w:r w:rsidRPr="003A2818" w:rsidDel="008178C0">
          <w:rPr>
            <w:rFonts w:cs="Times New Roman"/>
            <w:szCs w:val="24"/>
          </w:rPr>
          <w:delText xml:space="preserve"> Calculating Semantic Similarity between Academic Articles using Topic Event and Ontology. 21.</w:delText>
        </w:r>
      </w:del>
    </w:p>
    <w:p w14:paraId="160E9F05" w14:textId="0CF69FA7" w:rsidR="003A2818" w:rsidRPr="003A2818" w:rsidDel="008178C0" w:rsidRDefault="003A2818" w:rsidP="00F357C5">
      <w:pPr>
        <w:pStyle w:val="Bibliography"/>
        <w:rPr>
          <w:del w:id="1018" w:author="blake grills" w:date="2020-03-18T20:11:00Z"/>
          <w:rFonts w:cs="Times New Roman"/>
          <w:szCs w:val="24"/>
        </w:rPr>
      </w:pPr>
      <w:del w:id="1019" w:author="blake grills" w:date="2020-03-18T20:11:00Z">
        <w:r w:rsidRPr="003A2818" w:rsidDel="008178C0">
          <w:rPr>
            <w:rFonts w:cs="Times New Roman"/>
            <w:smallCaps/>
            <w:szCs w:val="24"/>
          </w:rPr>
          <w:delText>Maletic, J.I. and Kagdi, H.</w:delText>
        </w:r>
        <w:r w:rsidRPr="003A2818" w:rsidDel="008178C0">
          <w:rPr>
            <w:rFonts w:cs="Times New Roman"/>
            <w:szCs w:val="24"/>
          </w:rPr>
          <w:delText xml:space="preserve"> 2008. Expressiveness and effectiveness of program comprehension: Thoughts on future research directions. </w:delText>
        </w:r>
        <w:r w:rsidRPr="003A2818" w:rsidDel="008178C0">
          <w:rPr>
            <w:rFonts w:cs="Times New Roman"/>
            <w:i/>
            <w:iCs/>
            <w:szCs w:val="24"/>
          </w:rPr>
          <w:delText>2008 Frontiers of Software Maintenance</w:delText>
        </w:r>
        <w:r w:rsidRPr="003A2818" w:rsidDel="008178C0">
          <w:rPr>
            <w:rFonts w:cs="Times New Roman"/>
            <w:szCs w:val="24"/>
          </w:rPr>
          <w:delText>, IEEE, 31–37.</w:delText>
        </w:r>
      </w:del>
    </w:p>
    <w:p w14:paraId="49F74760" w14:textId="454C223E" w:rsidR="003A2818" w:rsidRPr="003A2818" w:rsidDel="008178C0" w:rsidRDefault="003A2818" w:rsidP="00F357C5">
      <w:pPr>
        <w:pStyle w:val="Bibliography"/>
        <w:rPr>
          <w:del w:id="1020" w:author="blake grills" w:date="2020-03-18T20:11:00Z"/>
          <w:rFonts w:cs="Times New Roman"/>
          <w:szCs w:val="24"/>
        </w:rPr>
      </w:pPr>
      <w:del w:id="1021" w:author="blake grills" w:date="2020-03-18T20:11:00Z">
        <w:r w:rsidRPr="003A2818" w:rsidDel="008178C0">
          <w:rPr>
            <w:rFonts w:cs="Times New Roman"/>
            <w:smallCaps/>
            <w:szCs w:val="24"/>
          </w:rPr>
          <w:delText>Nakic-Alfirevic, T. and Durek, M.</w:delText>
        </w:r>
        <w:r w:rsidRPr="003A2818" w:rsidDel="008178C0">
          <w:rPr>
            <w:rFonts w:cs="Times New Roman"/>
            <w:szCs w:val="24"/>
          </w:rPr>
          <w:delText xml:space="preserve"> 2004. The Dvorak keyboard layout and possibilities of its regional adaptation. 6.</w:delText>
        </w:r>
      </w:del>
    </w:p>
    <w:p w14:paraId="2E7A0F6F" w14:textId="79991474" w:rsidR="003A2818" w:rsidRPr="003A2818" w:rsidDel="008178C0" w:rsidRDefault="003A2818" w:rsidP="00F357C5">
      <w:pPr>
        <w:pStyle w:val="Bibliography"/>
        <w:rPr>
          <w:del w:id="1022" w:author="blake grills" w:date="2020-03-18T20:11:00Z"/>
          <w:rFonts w:cs="Times New Roman"/>
          <w:szCs w:val="24"/>
        </w:rPr>
      </w:pPr>
      <w:del w:id="1023" w:author="blake grills" w:date="2020-03-18T20:11:00Z">
        <w:r w:rsidRPr="003A2818" w:rsidDel="008178C0">
          <w:rPr>
            <w:rFonts w:cs="Times New Roman"/>
            <w:smallCaps/>
            <w:szCs w:val="24"/>
          </w:rPr>
          <w:delText>Norvig, P.</w:delText>
        </w:r>
        <w:r w:rsidRPr="003A2818" w:rsidDel="008178C0">
          <w:rPr>
            <w:rFonts w:cs="Times New Roman"/>
            <w:szCs w:val="24"/>
          </w:rPr>
          <w:delText xml:space="preserve"> English Letter Frequency Counts: Mayzner Revisited or ETAOIN SRHLDCU. https://norvig.com/mayzner.html.</w:delText>
        </w:r>
      </w:del>
    </w:p>
    <w:p w14:paraId="1BAEDBD6" w14:textId="5D5C34CA" w:rsidR="003A2818" w:rsidRPr="003A2818" w:rsidDel="008178C0" w:rsidRDefault="003A2818" w:rsidP="00F357C5">
      <w:pPr>
        <w:pStyle w:val="Bibliography"/>
        <w:rPr>
          <w:del w:id="1024" w:author="blake grills" w:date="2020-03-18T20:11:00Z"/>
          <w:rFonts w:cs="Times New Roman"/>
          <w:szCs w:val="24"/>
        </w:rPr>
      </w:pPr>
      <w:del w:id="1025" w:author="blake grills" w:date="2020-03-18T20:11:00Z">
        <w:r w:rsidRPr="003A2818" w:rsidDel="008178C0">
          <w:rPr>
            <w:rFonts w:cs="Times New Roman"/>
            <w:smallCaps/>
            <w:szCs w:val="24"/>
          </w:rPr>
          <w:delText>Ren, Y. and Ji, D.</w:delText>
        </w:r>
        <w:r w:rsidRPr="003A2818" w:rsidDel="008178C0">
          <w:rPr>
            <w:rFonts w:cs="Times New Roman"/>
            <w:szCs w:val="24"/>
          </w:rPr>
          <w:delText xml:space="preserve"> 2019. Learning to Detect Deceptive Opinion Spam: A Survey.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42934–42945.</w:delText>
        </w:r>
      </w:del>
    </w:p>
    <w:p w14:paraId="1E34514C" w14:textId="1895B183" w:rsidR="003A2818" w:rsidRPr="003A2818" w:rsidDel="008178C0" w:rsidRDefault="003A2818" w:rsidP="00F357C5">
      <w:pPr>
        <w:pStyle w:val="Bibliography"/>
        <w:rPr>
          <w:del w:id="1026" w:author="blake grills" w:date="2020-03-18T20:11:00Z"/>
          <w:rFonts w:cs="Times New Roman"/>
          <w:szCs w:val="24"/>
        </w:rPr>
      </w:pPr>
      <w:del w:id="1027" w:author="blake grills" w:date="2020-03-18T20:11:00Z">
        <w:r w:rsidRPr="003A2818" w:rsidDel="008178C0">
          <w:rPr>
            <w:rFonts w:cs="Times New Roman"/>
            <w:smallCaps/>
            <w:szCs w:val="24"/>
          </w:rPr>
          <w:delText>scikit-learn developers</w:delText>
        </w:r>
        <w:r w:rsidRPr="003A2818" w:rsidDel="008178C0">
          <w:rPr>
            <w:rFonts w:cs="Times New Roman"/>
            <w:szCs w:val="24"/>
          </w:rPr>
          <w:delText xml:space="preserve">. 1.10. Decision Trees. </w:delText>
        </w:r>
        <w:r w:rsidRPr="003A2818" w:rsidDel="008178C0">
          <w:rPr>
            <w:rFonts w:cs="Times New Roman"/>
            <w:i/>
            <w:iCs/>
            <w:szCs w:val="24"/>
          </w:rPr>
          <w:delText>scikit-learn</w:delText>
        </w:r>
        <w:r w:rsidRPr="003A2818" w:rsidDel="008178C0">
          <w:rPr>
            <w:rFonts w:cs="Times New Roman"/>
            <w:szCs w:val="24"/>
          </w:rPr>
          <w:delText>. https://scikit-learn.org/stable/modules/tree.html.</w:delText>
        </w:r>
      </w:del>
    </w:p>
    <w:p w14:paraId="581F9F0F" w14:textId="25A30696" w:rsidR="003A2818" w:rsidRPr="003A2818" w:rsidDel="008178C0" w:rsidRDefault="003A2818" w:rsidP="00F357C5">
      <w:pPr>
        <w:pStyle w:val="Bibliography"/>
        <w:rPr>
          <w:del w:id="1028" w:author="blake grills" w:date="2020-03-18T20:11:00Z"/>
          <w:rFonts w:cs="Times New Roman"/>
          <w:szCs w:val="24"/>
        </w:rPr>
      </w:pPr>
      <w:del w:id="1029" w:author="blake grills" w:date="2020-03-18T20:11:00Z">
        <w:r w:rsidRPr="003A2818" w:rsidDel="008178C0">
          <w:rPr>
            <w:rFonts w:cs="Times New Roman"/>
            <w:smallCaps/>
            <w:szCs w:val="24"/>
          </w:rPr>
          <w:delText>SKLearn</w:delText>
        </w:r>
        <w:r w:rsidRPr="003A2818" w:rsidDel="008178C0">
          <w:rPr>
            <w:rFonts w:cs="Times New Roman"/>
            <w:szCs w:val="24"/>
          </w:rPr>
          <w:delText>. 2019. 1.10 Decision Tree 1.10.1 Classification. https://scikit-learn.org/stable/modules/tree.html.</w:delText>
        </w:r>
      </w:del>
    </w:p>
    <w:p w14:paraId="5025E31B" w14:textId="6C96CB2E" w:rsidR="003A2818" w:rsidRPr="003A2818" w:rsidDel="008178C0" w:rsidRDefault="003A2818" w:rsidP="00F357C5">
      <w:pPr>
        <w:pStyle w:val="Bibliography"/>
        <w:rPr>
          <w:del w:id="1030" w:author="blake grills" w:date="2020-03-18T20:11:00Z"/>
          <w:rFonts w:cs="Times New Roman"/>
          <w:szCs w:val="24"/>
        </w:rPr>
      </w:pPr>
      <w:del w:id="1031" w:author="blake grills" w:date="2020-03-18T20:11:00Z">
        <w:r w:rsidRPr="003A2818" w:rsidDel="008178C0">
          <w:rPr>
            <w:rFonts w:cs="Times New Roman"/>
            <w:smallCaps/>
            <w:szCs w:val="24"/>
          </w:rPr>
          <w:delText>Song, X., Sun, H., Wang, X., and Yan, J.</w:delText>
        </w:r>
        <w:r w:rsidRPr="003A2818" w:rsidDel="008178C0">
          <w:rPr>
            <w:rFonts w:cs="Times New Roman"/>
            <w:szCs w:val="24"/>
          </w:rPr>
          <w:delText xml:space="preserve"> 2019. A Survey of Automatic Generation of Source Code Comments: Algorithms and Techniques.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11411–111428.</w:delText>
        </w:r>
      </w:del>
    </w:p>
    <w:p w14:paraId="588668C9" w14:textId="54D8D99A" w:rsidR="003A2818" w:rsidRPr="003A2818" w:rsidDel="008178C0" w:rsidRDefault="003A2818" w:rsidP="00F357C5">
      <w:pPr>
        <w:pStyle w:val="Bibliography"/>
        <w:rPr>
          <w:del w:id="1032" w:author="blake grills" w:date="2020-03-18T20:11:00Z"/>
          <w:rFonts w:cs="Times New Roman"/>
          <w:szCs w:val="24"/>
        </w:rPr>
      </w:pPr>
      <w:del w:id="1033" w:author="blake grills" w:date="2020-03-18T20:11:00Z">
        <w:r w:rsidRPr="003A2818" w:rsidDel="008178C0">
          <w:rPr>
            <w:rFonts w:cs="Times New Roman"/>
            <w:smallCaps/>
            <w:szCs w:val="24"/>
          </w:rPr>
          <w:delText>Storey, M.-A.</w:delText>
        </w:r>
        <w:r w:rsidRPr="003A2818" w:rsidDel="008178C0">
          <w:rPr>
            <w:rFonts w:cs="Times New Roman"/>
            <w:szCs w:val="24"/>
          </w:rPr>
          <w:delText xml:space="preserve"> 2005. Theories, methods and tools in program comprehension: past, present and future. </w:delText>
        </w:r>
        <w:r w:rsidRPr="003A2818" w:rsidDel="008178C0">
          <w:rPr>
            <w:rFonts w:cs="Times New Roman"/>
            <w:i/>
            <w:iCs/>
            <w:szCs w:val="24"/>
          </w:rPr>
          <w:delText>13th International Workshop on Program Comprehension (IWPC’05)</w:delText>
        </w:r>
        <w:r w:rsidRPr="003A2818" w:rsidDel="008178C0">
          <w:rPr>
            <w:rFonts w:cs="Times New Roman"/>
            <w:szCs w:val="24"/>
          </w:rPr>
          <w:delText>, IEEE, 181–191.</w:delText>
        </w:r>
      </w:del>
    </w:p>
    <w:p w14:paraId="376EC907" w14:textId="6ACEE646" w:rsidR="003A2818" w:rsidRPr="003A2818" w:rsidDel="008178C0" w:rsidRDefault="003A2818" w:rsidP="00F357C5">
      <w:pPr>
        <w:pStyle w:val="Bibliography"/>
        <w:rPr>
          <w:del w:id="1034" w:author="blake grills" w:date="2020-03-18T20:11:00Z"/>
          <w:rFonts w:cs="Times New Roman"/>
          <w:szCs w:val="24"/>
        </w:rPr>
      </w:pPr>
      <w:del w:id="1035" w:author="blake grills" w:date="2020-03-18T20:11:00Z">
        <w:r w:rsidRPr="003A2818" w:rsidDel="008178C0">
          <w:rPr>
            <w:rFonts w:cs="Times New Roman"/>
            <w:smallCaps/>
            <w:szCs w:val="24"/>
          </w:rPr>
          <w:delText>Von Mayrhauser, A. and Vans, A.M.</w:delText>
        </w:r>
        <w:r w:rsidRPr="003A2818" w:rsidDel="008178C0">
          <w:rPr>
            <w:rFonts w:cs="Times New Roman"/>
            <w:szCs w:val="24"/>
          </w:rPr>
          <w:delText xml:space="preserve"> 1995. Program comprehension during software maintenance and evolution. </w:delText>
        </w:r>
        <w:r w:rsidRPr="003A2818" w:rsidDel="008178C0">
          <w:rPr>
            <w:rFonts w:cs="Times New Roman"/>
            <w:i/>
            <w:iCs/>
            <w:szCs w:val="24"/>
          </w:rPr>
          <w:delText>28</w:delText>
        </w:r>
        <w:r w:rsidRPr="003A2818" w:rsidDel="008178C0">
          <w:rPr>
            <w:rFonts w:cs="Times New Roman"/>
            <w:szCs w:val="24"/>
          </w:rPr>
          <w:delText>, 8, 44–55.</w:delText>
        </w:r>
      </w:del>
    </w:p>
    <w:p w14:paraId="3022DB80" w14:textId="364E23EF" w:rsidR="003A2818" w:rsidRPr="00F357C5" w:rsidDel="008178C0" w:rsidRDefault="003A2818" w:rsidP="00F357C5">
      <w:pPr>
        <w:pStyle w:val="Bibliography"/>
        <w:rPr>
          <w:del w:id="1036" w:author="blake grills" w:date="2020-03-18T20:11:00Z"/>
          <w:rFonts w:cs="Times New Roman"/>
          <w:szCs w:val="24"/>
        </w:rPr>
      </w:pPr>
      <w:del w:id="1037" w:author="blake grills" w:date="2020-03-18T20:11:00Z">
        <w:r w:rsidRPr="003A2818" w:rsidDel="008178C0">
          <w:rPr>
            <w:rFonts w:cs="Times New Roman"/>
            <w:smallCaps/>
            <w:szCs w:val="24"/>
          </w:rPr>
          <w:delText>Zaidman, A., Hamou-Lhadj, A., Greevy, O., and Rothlisberger, D.</w:delText>
        </w:r>
        <w:r w:rsidRPr="003A2818" w:rsidDel="008178C0">
          <w:rPr>
            <w:rFonts w:cs="Times New Roman"/>
            <w:szCs w:val="24"/>
          </w:rPr>
          <w:delText xml:space="preserve"> 2008. Workshop on Program Comprehension through Dyna</w:delText>
        </w:r>
        <w:r w:rsidRPr="00F357C5" w:rsidDel="008178C0">
          <w:rPr>
            <w:rFonts w:cs="Times New Roman"/>
            <w:szCs w:val="24"/>
          </w:rPr>
          <w:delText>mic Analysis (PCODA’08). 2.</w:delText>
        </w:r>
      </w:del>
    </w:p>
    <w:p w14:paraId="444B7BB1" w14:textId="75F6D115" w:rsidR="003A2818" w:rsidRPr="003A2818" w:rsidDel="008178C0" w:rsidRDefault="003A2818" w:rsidP="00F357C5">
      <w:pPr>
        <w:pStyle w:val="Bibliography"/>
        <w:rPr>
          <w:del w:id="1038" w:author="blake grills" w:date="2020-03-18T20:11:00Z"/>
          <w:rFonts w:cs="Times New Roman"/>
          <w:szCs w:val="24"/>
        </w:rPr>
      </w:pPr>
      <w:del w:id="1039" w:author="blake grills" w:date="2020-03-18T20:11:00Z">
        <w:r w:rsidRPr="000F384A" w:rsidDel="008178C0">
          <w:rPr>
            <w:rFonts w:cs="Times New Roman"/>
            <w:smallCaps/>
            <w:szCs w:val="24"/>
          </w:rPr>
          <w:delText>Zhou, S., Xu, X., Liu, Y., Chang, R., and Xiao, Y.</w:delText>
        </w:r>
        <w:r w:rsidRPr="000F384A" w:rsidDel="008178C0">
          <w:rPr>
            <w:rFonts w:cs="Times New Roman"/>
            <w:szCs w:val="24"/>
          </w:rPr>
          <w:delText xml:space="preserve"> 2019. Text Similarity Measurement of Semantic Cognition Based on Word Vector Distance Decentralization With Clustering </w:delText>
        </w:r>
        <w:r w:rsidRPr="00962623" w:rsidDel="008178C0">
          <w:rPr>
            <w:rFonts w:cs="Times New Roman"/>
            <w:szCs w:val="24"/>
          </w:rPr>
          <w:delText xml:space="preserve">Analysis. </w:delText>
        </w:r>
        <w:r w:rsidRPr="00245E88" w:rsidDel="008178C0">
          <w:rPr>
            <w:rFonts w:cs="Times New Roman"/>
            <w:i/>
            <w:iCs/>
            <w:szCs w:val="24"/>
          </w:rPr>
          <w:delText>IEEE Access</w:delText>
        </w:r>
        <w:r w:rsidRPr="00245E88" w:rsidDel="008178C0">
          <w:rPr>
            <w:rFonts w:cs="Times New Roman"/>
            <w:szCs w:val="24"/>
          </w:rPr>
          <w:delText xml:space="preserve"> </w:delText>
        </w:r>
        <w:r w:rsidRPr="00245E88" w:rsidDel="008178C0">
          <w:rPr>
            <w:rFonts w:cs="Times New Roman"/>
            <w:i/>
            <w:iCs/>
            <w:szCs w:val="24"/>
          </w:rPr>
          <w:delText>7</w:delText>
        </w:r>
        <w:r w:rsidRPr="003A2818" w:rsidDel="008178C0">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025D2F" w:rsidRDefault="00025D2F">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3-17T19:05:00Z" w:initials="MD">
    <w:p w14:paraId="7CE2E6DA" w14:textId="6889C4AE" w:rsidR="00025D2F" w:rsidRDefault="00025D2F">
      <w:pPr>
        <w:pStyle w:val="CommentText"/>
      </w:pPr>
      <w:r>
        <w:rPr>
          <w:rStyle w:val="CommentReference"/>
        </w:rPr>
        <w:annotationRef/>
      </w:r>
      <w:r>
        <w:t>Not sure what this is saying</w:t>
      </w:r>
    </w:p>
  </w:comment>
  <w:comment w:id="4" w:author="Michael Decker" w:date="2020-03-17T19:07:00Z" w:initials="MD">
    <w:p w14:paraId="10AB2FCF" w14:textId="0E5733BA" w:rsidR="00025D2F" w:rsidRDefault="00025D2F" w:rsidP="007956DB">
      <w:pPr>
        <w:pStyle w:val="CommentText"/>
      </w:pPr>
      <w:r>
        <w:rPr>
          <w:rStyle w:val="CommentReference"/>
        </w:rPr>
        <w:annotationRef/>
      </w:r>
      <w:r>
        <w:t>The citation needs to be here</w:t>
      </w:r>
    </w:p>
  </w:comment>
  <w:comment w:id="5" w:author="Michael Decker" w:date="2020-03-19T16:55:00Z" w:initials="MD">
    <w:p w14:paraId="220CA534" w14:textId="267D1433" w:rsidR="00546A5A" w:rsidRDefault="00546A5A">
      <w:pPr>
        <w:pStyle w:val="CommentText"/>
      </w:pPr>
      <w:r>
        <w:rPr>
          <w:rStyle w:val="CommentReference"/>
        </w:rPr>
        <w:annotationRef/>
      </w:r>
      <w:r>
        <w:t>This is not the original paper on these</w:t>
      </w:r>
    </w:p>
  </w:comment>
  <w:comment w:id="9" w:author="Michael Decker" w:date="2020-03-17T19:08:00Z" w:initials="MD">
    <w:p w14:paraId="0F64BA1C" w14:textId="0E4B4EA2" w:rsidR="00025D2F" w:rsidRDefault="00025D2F">
      <w:pPr>
        <w:pStyle w:val="CommentText"/>
      </w:pPr>
      <w:r>
        <w:rPr>
          <w:rStyle w:val="CommentReference"/>
        </w:rPr>
        <w:annotationRef/>
      </w:r>
      <w:r>
        <w:t>Citation</w:t>
      </w:r>
    </w:p>
  </w:comment>
  <w:comment w:id="8" w:author="Michael Decker" w:date="2020-03-17T19:27:00Z" w:initials="MD">
    <w:p w14:paraId="4A6D966A" w14:textId="5D94B96A" w:rsidR="00025D2F" w:rsidRDefault="00025D2F">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11" w:author="Michael Decker" w:date="2020-02-29T17:53:00Z" w:initials="MD">
    <w:p w14:paraId="7FFB6FDA" w14:textId="77777777" w:rsidR="00025D2F" w:rsidRDefault="00025D2F" w:rsidP="009D2E2B">
      <w:pPr>
        <w:pStyle w:val="CommentText"/>
      </w:pPr>
      <w:r>
        <w:rPr>
          <w:rStyle w:val="CommentReference"/>
        </w:rPr>
        <w:annotationRef/>
      </w:r>
      <w:r>
        <w:t>Cite cases.</w:t>
      </w:r>
    </w:p>
  </w:comment>
  <w:comment w:id="12" w:author="blake grills" w:date="2020-03-03T13:49:00Z" w:initials="bg">
    <w:p w14:paraId="6BFEF302" w14:textId="77777777" w:rsidR="00025D2F" w:rsidRDefault="00025D2F"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13" w:author="Michael Decker" w:date="2020-03-07T14:54:00Z" w:initials="MD">
    <w:p w14:paraId="2EBD7476" w14:textId="77777777" w:rsidR="00025D2F" w:rsidRDefault="00025D2F" w:rsidP="009D2E2B">
      <w:pPr>
        <w:pStyle w:val="CommentText"/>
      </w:pPr>
      <w:r>
        <w:rPr>
          <w:rStyle w:val="CommentReference"/>
        </w:rPr>
        <w:annotationRef/>
      </w:r>
      <w:r>
        <w:t>They can just be news articles</w:t>
      </w:r>
    </w:p>
  </w:comment>
  <w:comment w:id="17" w:author="Michael Decker" w:date="2020-03-19T16:56:00Z" w:initials="MD">
    <w:p w14:paraId="68F7FFFF" w14:textId="5FFDE0B7" w:rsidR="00B5267B" w:rsidRDefault="00B5267B">
      <w:pPr>
        <w:pStyle w:val="CommentText"/>
      </w:pPr>
      <w:r>
        <w:rPr>
          <w:rStyle w:val="CommentReference"/>
        </w:rPr>
        <w:annotationRef/>
      </w:r>
      <w:r>
        <w:rPr>
          <w:rStyle w:val="CommentReference"/>
        </w:rPr>
        <w:t xml:space="preserve">More.  Give examples </w:t>
      </w:r>
      <w:proofErr w:type="spellStart"/>
      <w:r>
        <w:rPr>
          <w:rStyle w:val="CommentReference"/>
        </w:rPr>
        <w:t>nl</w:t>
      </w:r>
      <w:proofErr w:type="spellEnd"/>
      <w:r>
        <w:rPr>
          <w:rStyle w:val="CommentReference"/>
        </w:rPr>
        <w:t xml:space="preserve"> approaches that rely on comments, and text analysis approaches such as LSI.</w:t>
      </w:r>
      <w:r w:rsidR="00DF7D7E">
        <w:rPr>
          <w:rStyle w:val="CommentReference"/>
        </w:rPr>
        <w:t xml:space="preserve">  Removing may improve existing techniques that use such approaches</w:t>
      </w:r>
    </w:p>
  </w:comment>
  <w:comment w:id="18" w:author="Michael Decker" w:date="2020-03-17T19:33:00Z" w:initials="MD">
    <w:p w14:paraId="28EB8B25" w14:textId="019BEFA6" w:rsidR="00025D2F" w:rsidRDefault="00025D2F">
      <w:pPr>
        <w:pStyle w:val="CommentText"/>
      </w:pPr>
      <w:r>
        <w:rPr>
          <w:rStyle w:val="CommentReference"/>
        </w:rPr>
        <w:annotationRef/>
      </w:r>
      <w:r>
        <w:t xml:space="preserve">This should come before you talk about machine learning.  Also better referred to as a manually derived gold-set.  </w:t>
      </w:r>
      <w:proofErr w:type="gramStart"/>
      <w:r>
        <w:t>Than</w:t>
      </w:r>
      <w:proofErr w:type="gramEnd"/>
      <w:r>
        <w:t xml:space="preserve"> talk about how it is used for training, testing, and evaluation.</w:t>
      </w:r>
    </w:p>
  </w:comment>
  <w:comment w:id="28" w:author="Michael Decker" w:date="2020-03-17T19:40:00Z" w:initials="MD">
    <w:p w14:paraId="49CD7F00" w14:textId="4647365B" w:rsidR="00025D2F" w:rsidRDefault="00025D2F">
      <w:pPr>
        <w:pStyle w:val="CommentText"/>
      </w:pPr>
      <w:r>
        <w:rPr>
          <w:rStyle w:val="CommentReference"/>
        </w:rPr>
        <w:annotationRef/>
      </w:r>
      <w:r>
        <w:t>Focus this more on the problem of detecting commented out code.</w:t>
      </w:r>
    </w:p>
  </w:comment>
  <w:comment w:id="30" w:author="Michael Decker" w:date="2020-03-17T19:42:00Z" w:initials="MD">
    <w:p w14:paraId="15A1D32A" w14:textId="3295CEEC" w:rsidR="00025D2F" w:rsidRDefault="00025D2F">
      <w:pPr>
        <w:pStyle w:val="CommentText"/>
      </w:pPr>
      <w:r>
        <w:rPr>
          <w:rStyle w:val="CommentReference"/>
        </w:rPr>
        <w:annotationRef/>
      </w:r>
      <w:r>
        <w:t>Focus this more on how much exists.  Are there projects that exhibit more or less, and so forth.</w:t>
      </w:r>
    </w:p>
  </w:comment>
  <w:comment w:id="31" w:author="Michael Decker" w:date="2020-03-19T16:58:00Z" w:initials="MD">
    <w:p w14:paraId="5D79A627" w14:textId="5166ED1B" w:rsidR="00C41B63" w:rsidRDefault="00C41B63">
      <w:pPr>
        <w:pStyle w:val="CommentText"/>
      </w:pPr>
      <w:r>
        <w:rPr>
          <w:rStyle w:val="CommentReference"/>
        </w:rPr>
        <w:annotationRef/>
      </w:r>
      <w:r>
        <w:t xml:space="preserve">Try again.  We don’t know if industry is different and can’t make claims.  We can just investigate what exists in open source.  Make this only about an investigation in </w:t>
      </w:r>
      <w:proofErr w:type="gramStart"/>
      <w:r>
        <w:t>open-source</w:t>
      </w:r>
      <w:proofErr w:type="gramEnd"/>
      <w:r>
        <w:t>.</w:t>
      </w:r>
    </w:p>
  </w:comment>
  <w:comment w:id="38" w:author="Michael Decker" w:date="2020-03-18T14:23:00Z" w:initials="MD">
    <w:p w14:paraId="38DB8DC3" w14:textId="555BC78C" w:rsidR="00025D2F" w:rsidRDefault="00025D2F">
      <w:pPr>
        <w:pStyle w:val="CommentText"/>
      </w:pPr>
      <w:r>
        <w:rPr>
          <w:rStyle w:val="CommentReference"/>
        </w:rPr>
        <w:annotationRef/>
      </w:r>
      <w:r>
        <w:t>.</w:t>
      </w:r>
    </w:p>
  </w:comment>
  <w:comment w:id="39" w:author="Michael Decker" w:date="2020-03-19T17:03:00Z" w:initials="MD">
    <w:p w14:paraId="3D031BF4" w14:textId="01B21CEB" w:rsidR="001271BE" w:rsidRDefault="001271BE">
      <w:pPr>
        <w:pStyle w:val="CommentText"/>
      </w:pPr>
      <w:r>
        <w:rPr>
          <w:rStyle w:val="CommentReference"/>
        </w:rPr>
        <w:annotationRef/>
      </w:r>
      <w:r>
        <w:t>Will need to rewrite beginning to make fit.</w:t>
      </w:r>
    </w:p>
  </w:comment>
  <w:comment w:id="40" w:author="Michael Decker" w:date="2020-03-18T14:24:00Z" w:initials="MD">
    <w:p w14:paraId="0E5E6C3E" w14:textId="290C040B" w:rsidR="00025D2F" w:rsidRDefault="00025D2F">
      <w:pPr>
        <w:pStyle w:val="CommentText"/>
      </w:pPr>
      <w:r>
        <w:rPr>
          <w:rStyle w:val="CommentReference"/>
        </w:rPr>
        <w:annotationRef/>
      </w:r>
      <w:r>
        <w:t>Not sure what you are trying to say here.  How are taxonomy different why is it necessary/needed.</w:t>
      </w:r>
    </w:p>
    <w:p w14:paraId="4D03EBF6" w14:textId="77777777" w:rsidR="001271BE" w:rsidRDefault="001271BE" w:rsidP="001271BE">
      <w:pPr>
        <w:pStyle w:val="CommentText"/>
        <w:ind w:firstLine="0"/>
      </w:pPr>
    </w:p>
    <w:p w14:paraId="533FFB03" w14:textId="77777777" w:rsidR="00025D2F" w:rsidRDefault="00025D2F">
      <w:pPr>
        <w:pStyle w:val="CommentText"/>
      </w:pPr>
    </w:p>
    <w:p w14:paraId="45C4378C" w14:textId="77777777" w:rsidR="00025D2F" w:rsidRDefault="00025D2F">
      <w:pPr>
        <w:pStyle w:val="CommentText"/>
      </w:pPr>
    </w:p>
    <w:p w14:paraId="76E57E0F" w14:textId="61731235" w:rsidR="00025D2F" w:rsidRDefault="00025D2F">
      <w:pPr>
        <w:pStyle w:val="CommentText"/>
      </w:pPr>
      <w:proofErr w:type="spellStart"/>
      <w:r>
        <w:t>Additinally</w:t>
      </w:r>
      <w:proofErr w:type="spellEnd"/>
      <w:r>
        <w:t>, go through the papers this one cites and what it cites to make sure there is not more papers.</w:t>
      </w:r>
    </w:p>
  </w:comment>
  <w:comment w:id="41" w:author="Michael Decker" w:date="2020-03-19T17:05:00Z" w:initials="MD">
    <w:p w14:paraId="2A8029FD" w14:textId="151EC762" w:rsidR="001271BE" w:rsidRDefault="001271BE">
      <w:pPr>
        <w:pStyle w:val="CommentText"/>
      </w:pPr>
      <w:r>
        <w:rPr>
          <w:rStyle w:val="CommentReference"/>
        </w:rPr>
        <w:annotationRef/>
      </w:r>
      <w:r>
        <w:t xml:space="preserve">More.  This is really vague. How are they related and exactly and how are they </w:t>
      </w:r>
      <w:proofErr w:type="gramStart"/>
      <w:r>
        <w:t>different.</w:t>
      </w:r>
      <w:proofErr w:type="gramEnd"/>
      <w:r>
        <w:t xml:space="preserve">  Are the goals the same.</w:t>
      </w:r>
    </w:p>
  </w:comment>
  <w:comment w:id="47" w:author="Michael Decker" w:date="2020-03-18T14:26:00Z" w:initials="MD">
    <w:p w14:paraId="6F6C40C6" w14:textId="77777777" w:rsidR="00025D2F" w:rsidRDefault="00025D2F">
      <w:pPr>
        <w:pStyle w:val="CommentText"/>
      </w:pPr>
      <w:r>
        <w:rPr>
          <w:rStyle w:val="CommentReference"/>
        </w:rPr>
        <w:annotationRef/>
      </w:r>
      <w:r>
        <w:t>More.  Our goal is different.</w:t>
      </w:r>
    </w:p>
    <w:p w14:paraId="767844BF" w14:textId="77777777" w:rsidR="00025D2F" w:rsidRDefault="00025D2F">
      <w:pPr>
        <w:pStyle w:val="CommentText"/>
      </w:pPr>
    </w:p>
    <w:p w14:paraId="09225124" w14:textId="77777777" w:rsidR="00025D2F" w:rsidRDefault="00025D2F">
      <w:pPr>
        <w:pStyle w:val="CommentText"/>
      </w:pPr>
      <w:r>
        <w:t>Also, did you check all the paper this cites and the papers that cite this paper to make sure not missing any.</w:t>
      </w:r>
    </w:p>
    <w:p w14:paraId="13CC4A30" w14:textId="77777777" w:rsidR="00025D2F" w:rsidRDefault="00025D2F">
      <w:pPr>
        <w:pStyle w:val="CommentText"/>
      </w:pPr>
    </w:p>
    <w:p w14:paraId="683D108D" w14:textId="249159CE" w:rsidR="00025D2F" w:rsidRDefault="00025D2F">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50" w:author="Michael Decker" w:date="2020-03-07T15:38:00Z" w:initials="MD">
    <w:p w14:paraId="4D77BF7E" w14:textId="67401518" w:rsidR="00025D2F" w:rsidRDefault="00025D2F">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55" w:author="Michael Decker" w:date="2020-03-18T14:53:00Z" w:initials="MD">
    <w:p w14:paraId="6A2183B8" w14:textId="0B48A66A" w:rsidR="00025D2F" w:rsidRDefault="00025D2F">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59" w:author="Michael Decker" w:date="2020-03-18T14:31:00Z" w:initials="MD">
    <w:p w14:paraId="2F04B00D" w14:textId="594ADF91" w:rsidR="00025D2F" w:rsidRDefault="00025D2F">
      <w:pPr>
        <w:pStyle w:val="CommentText"/>
      </w:pPr>
      <w:r>
        <w:rPr>
          <w:rStyle w:val="CommentReference"/>
        </w:rPr>
        <w:annotationRef/>
      </w:r>
      <w:r>
        <w:t xml:space="preserve">The machine learning aspect is largely irrelevant.  </w:t>
      </w:r>
    </w:p>
  </w:comment>
  <w:comment w:id="65" w:author="Michael Decker" w:date="2020-03-18T14:34:00Z" w:initials="MD">
    <w:p w14:paraId="1B52FD89" w14:textId="496BF093" w:rsidR="00025D2F" w:rsidRDefault="00025D2F">
      <w:pPr>
        <w:pStyle w:val="CommentText"/>
      </w:pPr>
      <w:r>
        <w:rPr>
          <w:rStyle w:val="CommentReference"/>
        </w:rPr>
        <w:annotationRef/>
      </w:r>
      <w:r>
        <w:t xml:space="preserve">I get yelled at this by some reviewers.  I am fine </w:t>
      </w:r>
      <w:proofErr w:type="gramStart"/>
      <w:r>
        <w:t>with,  In</w:t>
      </w:r>
      <w:proofErr w:type="gramEnd"/>
      <w:r>
        <w:t xml:space="preserve"> [], (what I get yelled at for), but in other cases it should cite authors names or just the authors</w:t>
      </w:r>
    </w:p>
    <w:p w14:paraId="64BC09F0" w14:textId="77777777" w:rsidR="00025D2F" w:rsidRDefault="00025D2F">
      <w:pPr>
        <w:pStyle w:val="CommentText"/>
      </w:pPr>
    </w:p>
    <w:p w14:paraId="0024B461" w14:textId="609A83EB" w:rsidR="00025D2F" w:rsidRDefault="00025D2F" w:rsidP="00447005">
      <w:pPr>
        <w:pStyle w:val="CommentText"/>
        <w:ind w:firstLine="0"/>
      </w:pPr>
    </w:p>
  </w:comment>
  <w:comment w:id="67" w:author="Michael Decker" w:date="2020-03-18T14:35:00Z" w:initials="MD">
    <w:p w14:paraId="5151DFAE" w14:textId="77777777" w:rsidR="00025D2F" w:rsidRDefault="00025D2F">
      <w:pPr>
        <w:pStyle w:val="CommentText"/>
      </w:pPr>
      <w:r>
        <w:rPr>
          <w:rStyle w:val="CommentReference"/>
        </w:rPr>
        <w:annotationRef/>
      </w:r>
      <w:r>
        <w:t xml:space="preserve">This last one probably needs to be in a section called Comment Quality.   There should be quite a few more of those.  Just find those </w:t>
      </w:r>
      <w:proofErr w:type="gramStart"/>
      <w:r>
        <w:t>papers, and</w:t>
      </w:r>
      <w:proofErr w:type="gramEnd"/>
      <w:r>
        <w:t xml:space="preserve"> cite other papers that inspect the quality of comments are LONG LIST OF CITATIONS.</w:t>
      </w:r>
    </w:p>
    <w:p w14:paraId="6A2101D8" w14:textId="77777777" w:rsidR="00025D2F" w:rsidRDefault="00025D2F">
      <w:pPr>
        <w:pStyle w:val="CommentText"/>
      </w:pPr>
    </w:p>
    <w:p w14:paraId="0C41319D" w14:textId="77777777" w:rsidR="00025D2F" w:rsidRDefault="00025D2F">
      <w:pPr>
        <w:pStyle w:val="CommentText"/>
      </w:pPr>
      <w:r>
        <w:t>You only need to explain one in that long list if it has something related to code in comments vs not.</w:t>
      </w:r>
    </w:p>
    <w:p w14:paraId="280B3536" w14:textId="77777777" w:rsidR="00025D2F" w:rsidRDefault="00025D2F">
      <w:pPr>
        <w:pStyle w:val="CommentText"/>
      </w:pPr>
    </w:p>
    <w:p w14:paraId="4CF916DC" w14:textId="38D1B90E" w:rsidR="00025D2F" w:rsidRDefault="00025D2F">
      <w:pPr>
        <w:pStyle w:val="CommentText"/>
      </w:pPr>
      <w:proofErr w:type="gramStart"/>
      <w:r>
        <w:t>Actually</w:t>
      </w:r>
      <w:proofErr w:type="gramEnd"/>
      <w:r>
        <w:t xml:space="preserve"> still need long list, but next section should be code quality and smash those together</w:t>
      </w:r>
    </w:p>
  </w:comment>
  <w:comment w:id="76" w:author="Michael Decker" w:date="2020-03-18T14:55:00Z" w:initials="MD">
    <w:p w14:paraId="4503AB35" w14:textId="0CA40781" w:rsidR="00025D2F" w:rsidRDefault="00025D2F">
      <w:pPr>
        <w:pStyle w:val="CommentText"/>
      </w:pPr>
      <w:r>
        <w:rPr>
          <w:rStyle w:val="CommentReference"/>
        </w:rPr>
        <w:annotationRef/>
      </w:r>
      <w:r>
        <w:t xml:space="preserve">Goes with code generation section.  Also, </w:t>
      </w:r>
      <w:proofErr w:type="gramStart"/>
      <w:r>
        <w:t xml:space="preserve">need  </w:t>
      </w:r>
      <w:proofErr w:type="spellStart"/>
      <w:r>
        <w:t>Nahla</w:t>
      </w:r>
      <w:proofErr w:type="spellEnd"/>
      <w:proofErr w:type="gramEnd"/>
      <w:r>
        <w:t xml:space="preserve"> Abid’s method summarization, class summaries by Laura Moreno, and Emily Hill’s parameter summarization.  Cite a list of others as well.</w:t>
      </w:r>
    </w:p>
  </w:comment>
  <w:comment w:id="77" w:author="Michael Decker" w:date="2020-03-18T15:00:00Z" w:initials="MD">
    <w:p w14:paraId="106DC6DF" w14:textId="77777777" w:rsidR="00025D2F" w:rsidRDefault="00025D2F">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025D2F" w:rsidRDefault="00025D2F">
      <w:pPr>
        <w:pStyle w:val="CommentText"/>
      </w:pPr>
    </w:p>
    <w:p w14:paraId="0BC08B66" w14:textId="7444B386" w:rsidR="00025D2F" w:rsidRDefault="00025D2F">
      <w:pPr>
        <w:pStyle w:val="CommentText"/>
      </w:pPr>
      <w:r>
        <w:t>Your definition seems more a difference between the two works.  Song focused on smaller snippets of code</w:t>
      </w:r>
    </w:p>
  </w:comment>
  <w:comment w:id="78" w:author="Michael Decker" w:date="2020-03-18T15:03:00Z" w:initials="MD">
    <w:p w14:paraId="1787B909" w14:textId="3CAED772" w:rsidR="00025D2F" w:rsidRDefault="00025D2F">
      <w:pPr>
        <w:pStyle w:val="CommentText"/>
      </w:pPr>
      <w:r>
        <w:rPr>
          <w:rStyle w:val="CommentReference"/>
        </w:rPr>
        <w:annotationRef/>
      </w:r>
      <w:r>
        <w:t xml:space="preserve">This seems like </w:t>
      </w:r>
      <w:proofErr w:type="gramStart"/>
      <w:r>
        <w:t>an Other</w:t>
      </w:r>
      <w:proofErr w:type="gramEnd"/>
      <w:r>
        <w:t xml:space="preserve"> section is needed</w:t>
      </w:r>
    </w:p>
  </w:comment>
  <w:comment w:id="79" w:author="Michael Decker" w:date="2020-03-18T15:04:00Z" w:initials="MD">
    <w:p w14:paraId="40829963" w14:textId="593538CC" w:rsidR="00025D2F" w:rsidRDefault="00025D2F">
      <w:pPr>
        <w:pStyle w:val="CommentText"/>
      </w:pPr>
      <w:r>
        <w:rPr>
          <w:rStyle w:val="CommentReference"/>
        </w:rPr>
        <w:annotationRef/>
      </w:r>
      <w:r>
        <w:t>How related to what we are doing.  We are basically doing the same thing detecting spam (spam is commented-out code).</w:t>
      </w:r>
    </w:p>
  </w:comment>
  <w:comment w:id="81" w:author="blake grills" w:date="2020-03-18T04:01:00Z" w:initials="bg">
    <w:p w14:paraId="7E9A9D59" w14:textId="174D8057" w:rsidR="00025D2F" w:rsidRDefault="00025D2F">
      <w:pPr>
        <w:pStyle w:val="CommentText"/>
      </w:pPr>
      <w:r>
        <w:rPr>
          <w:rStyle w:val="CommentReference"/>
        </w:rPr>
        <w:annotationRef/>
      </w:r>
      <w:r>
        <w:t>I need to figure out how to turn the tables properly. Will work on this more tomorrow.</w:t>
      </w:r>
    </w:p>
  </w:comment>
  <w:comment w:id="85" w:author="Michael Decker" w:date="2020-03-18T15:15:00Z" w:initials="MD">
    <w:p w14:paraId="53C5B14F" w14:textId="4B968003" w:rsidR="00025D2F" w:rsidRDefault="00025D2F">
      <w:pPr>
        <w:pStyle w:val="CommentText"/>
      </w:pPr>
      <w:r>
        <w:rPr>
          <w:rStyle w:val="CommentReference"/>
        </w:rPr>
        <w:annotationRef/>
      </w:r>
      <w:r>
        <w:t>Put in here where these are answered.  If you need to swap RQ1 and RQ2 in intro to have answered in order, do so.</w:t>
      </w:r>
    </w:p>
  </w:comment>
  <w:comment w:id="136" w:author="Michael Decker" w:date="2020-03-19T17:26:00Z" w:initials="MD">
    <w:p w14:paraId="3D4B3FD0" w14:textId="59A9B660" w:rsidR="00444A57" w:rsidRDefault="00444A57">
      <w:pPr>
        <w:pStyle w:val="CommentText"/>
      </w:pPr>
      <w:r>
        <w:rPr>
          <w:rStyle w:val="CommentReference"/>
        </w:rPr>
        <w:annotationRef/>
      </w:r>
      <w:r>
        <w:t>This should go after the examples.</w:t>
      </w:r>
    </w:p>
  </w:comment>
  <w:comment w:id="162" w:author="Michael Decker" w:date="2020-03-19T17:30:00Z" w:initials="MD">
    <w:p w14:paraId="07A66226" w14:textId="6CA5E48D" w:rsidR="005804C4" w:rsidRDefault="005804C4">
      <w:pPr>
        <w:pStyle w:val="CommentText"/>
      </w:pPr>
      <w:r>
        <w:rPr>
          <w:rStyle w:val="CommentReference"/>
        </w:rPr>
        <w:annotationRef/>
      </w:r>
      <w:r>
        <w:t>This should be an example in the table and explained with the table.</w:t>
      </w:r>
    </w:p>
  </w:comment>
  <w:comment w:id="186" w:author="Michael Decker" w:date="2020-03-19T17:33:00Z" w:initials="MD">
    <w:p w14:paraId="22B39515" w14:textId="1CD0A252" w:rsidR="003663D7" w:rsidRDefault="003663D7">
      <w:pPr>
        <w:pStyle w:val="CommentText"/>
      </w:pPr>
      <w:r>
        <w:rPr>
          <w:rStyle w:val="CommentReference"/>
        </w:rPr>
        <w:annotationRef/>
      </w:r>
      <w:r>
        <w:t xml:space="preserve">Way better.  You </w:t>
      </w:r>
      <w:proofErr w:type="spellStart"/>
      <w:r>
        <w:t>nee</w:t>
      </w:r>
      <w:proofErr w:type="spellEnd"/>
      <w:r>
        <w:t xml:space="preserve"> table headers though.  And the comment should be left justified and the right should be Justify</w:t>
      </w:r>
    </w:p>
  </w:comment>
  <w:comment w:id="215" w:author="Michael Decker" w:date="2020-03-19T17:41:00Z" w:initials="MD">
    <w:p w14:paraId="6D21975E" w14:textId="77777777" w:rsidR="008E729E" w:rsidRDefault="008E729E">
      <w:pPr>
        <w:pStyle w:val="CommentText"/>
      </w:pPr>
      <w:r>
        <w:rPr>
          <w:rStyle w:val="CommentReference"/>
        </w:rPr>
        <w:annotationRef/>
      </w:r>
      <w:r>
        <w:t>Are these commented out code or not.</w:t>
      </w:r>
    </w:p>
    <w:p w14:paraId="02E89474" w14:textId="57B24583" w:rsidR="008E729E" w:rsidRDefault="008E729E">
      <w:pPr>
        <w:pStyle w:val="CommentText"/>
      </w:pPr>
    </w:p>
  </w:comment>
  <w:comment w:id="330" w:author="Michael Decker" w:date="2020-03-19T17:39:00Z" w:initials="MD">
    <w:p w14:paraId="64E04EE8" w14:textId="2E881E4D" w:rsidR="00BD37BF" w:rsidRDefault="00BD37BF">
      <w:pPr>
        <w:pStyle w:val="CommentText"/>
      </w:pPr>
      <w:r>
        <w:rPr>
          <w:rStyle w:val="CommentReference"/>
        </w:rPr>
        <w:annotationRef/>
      </w:r>
      <w:r>
        <w:t>If it won’t fit use line continuation character.</w:t>
      </w:r>
    </w:p>
  </w:comment>
  <w:comment w:id="351" w:author="Michael Decker" w:date="2020-03-19T17:40:00Z" w:initials="MD">
    <w:p w14:paraId="36FF2ACB" w14:textId="514CCDB2" w:rsidR="00BD37BF" w:rsidRDefault="00BD37BF">
      <w:pPr>
        <w:pStyle w:val="CommentText"/>
      </w:pPr>
      <w:r>
        <w:rPr>
          <w:rStyle w:val="CommentReference"/>
        </w:rPr>
        <w:annotationRef/>
      </w:r>
      <w:r>
        <w:t>Get a real example from your corpus.</w:t>
      </w:r>
    </w:p>
  </w:comment>
  <w:comment w:id="420" w:author="Michael Decker" w:date="2020-03-18T15:29:00Z" w:initials="MD">
    <w:p w14:paraId="60324638" w14:textId="1F023625" w:rsidR="00025D2F" w:rsidRDefault="00025D2F">
      <w:pPr>
        <w:pStyle w:val="CommentText"/>
      </w:pPr>
      <w:r>
        <w:rPr>
          <w:rStyle w:val="CommentReference"/>
        </w:rPr>
        <w:annotationRef/>
      </w:r>
      <w:r>
        <w:t>Also describe each even if briefly.  Pay Specific attention to how code can be is commented out and if we consider it to be or not.</w:t>
      </w:r>
    </w:p>
  </w:comment>
  <w:comment w:id="438" w:author="Michael Decker" w:date="2020-03-19T17:46:00Z" w:initials="MD">
    <w:p w14:paraId="1DB92139" w14:textId="0FCF16C4" w:rsidR="00AF3653" w:rsidRDefault="00AF3653">
      <w:pPr>
        <w:pStyle w:val="CommentText"/>
      </w:pPr>
      <w:r>
        <w:rPr>
          <w:rStyle w:val="CommentReference"/>
        </w:rPr>
        <w:annotationRef/>
      </w:r>
      <w:r>
        <w:t>Someone is way to patient to comment this out this way.</w:t>
      </w:r>
    </w:p>
  </w:comment>
  <w:comment w:id="475" w:author="Michael Decker" w:date="2020-03-18T15:51:00Z" w:initials="MD">
    <w:p w14:paraId="3BE3E15B" w14:textId="77777777" w:rsidR="00025D2F" w:rsidRDefault="00025D2F">
      <w:pPr>
        <w:pStyle w:val="CommentText"/>
      </w:pPr>
      <w:r>
        <w:rPr>
          <w:rStyle w:val="CommentReference"/>
        </w:rPr>
        <w:annotationRef/>
      </w:r>
      <w:r>
        <w:t>Outline</w:t>
      </w:r>
    </w:p>
    <w:p w14:paraId="28F62875" w14:textId="067AE660" w:rsidR="00025D2F" w:rsidRDefault="00025D2F" w:rsidP="00E90326">
      <w:pPr>
        <w:pStyle w:val="CommentText"/>
        <w:numPr>
          <w:ilvl w:val="0"/>
          <w:numId w:val="14"/>
        </w:numPr>
      </w:pPr>
      <w:r>
        <w:t xml:space="preserve"> What is srcML</w:t>
      </w:r>
    </w:p>
    <w:p w14:paraId="546A0E88" w14:textId="4D26271A" w:rsidR="00025D2F" w:rsidRDefault="00025D2F" w:rsidP="00E90326">
      <w:pPr>
        <w:pStyle w:val="CommentText"/>
        <w:numPr>
          <w:ilvl w:val="0"/>
          <w:numId w:val="14"/>
        </w:numPr>
      </w:pPr>
      <w:r>
        <w:t xml:space="preserve"> Give example of code (function with comments) and it in srcML</w:t>
      </w:r>
    </w:p>
    <w:p w14:paraId="65B32ECD" w14:textId="102A2CB4" w:rsidR="00025D2F" w:rsidRDefault="00025D2F" w:rsidP="00E90326">
      <w:pPr>
        <w:pStyle w:val="CommentText"/>
        <w:numPr>
          <w:ilvl w:val="0"/>
          <w:numId w:val="14"/>
        </w:numPr>
      </w:pPr>
      <w:r>
        <w:t xml:space="preserve"> Describe what srcML does with the function.</w:t>
      </w:r>
    </w:p>
    <w:p w14:paraId="524BCCAA" w14:textId="77777777" w:rsidR="00025D2F" w:rsidRDefault="00025D2F" w:rsidP="00E90326">
      <w:pPr>
        <w:pStyle w:val="CommentText"/>
        <w:numPr>
          <w:ilvl w:val="0"/>
          <w:numId w:val="14"/>
        </w:numPr>
      </w:pPr>
      <w:r>
        <w:t xml:space="preserve"> Describe how above is a single file and that multiple can be in what is known as an archive</w:t>
      </w:r>
    </w:p>
    <w:p w14:paraId="1B717554" w14:textId="77777777" w:rsidR="00025D2F" w:rsidRDefault="00025D2F" w:rsidP="00E90326">
      <w:pPr>
        <w:pStyle w:val="CommentText"/>
        <w:numPr>
          <w:ilvl w:val="0"/>
          <w:numId w:val="14"/>
        </w:numPr>
      </w:pPr>
      <w:r>
        <w:t xml:space="preserve"> Give and explain an archive.</w:t>
      </w:r>
    </w:p>
    <w:p w14:paraId="46523410" w14:textId="77777777" w:rsidR="00025D2F" w:rsidRDefault="00025D2F" w:rsidP="00E90326">
      <w:pPr>
        <w:pStyle w:val="CommentText"/>
        <w:numPr>
          <w:ilvl w:val="0"/>
          <w:numId w:val="14"/>
        </w:numPr>
      </w:pPr>
      <w:r>
        <w:t xml:space="preserve"> Give how you turn a file into srcML and how giving multiple files or directory makes an archive</w:t>
      </w:r>
    </w:p>
    <w:p w14:paraId="0B39C625" w14:textId="77777777" w:rsidR="00025D2F" w:rsidRDefault="00025D2F"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025D2F" w:rsidRDefault="00025D2F" w:rsidP="00E90326">
      <w:pPr>
        <w:pStyle w:val="CommentText"/>
        <w:numPr>
          <w:ilvl w:val="0"/>
          <w:numId w:val="14"/>
        </w:numPr>
      </w:pPr>
      <w:r>
        <w:t xml:space="preserve">Describe </w:t>
      </w:r>
      <w:proofErr w:type="spellStart"/>
      <w:r>
        <w:t>xpath</w:t>
      </w:r>
      <w:proofErr w:type="spellEnd"/>
      <w:r>
        <w:t xml:space="preserve">, give example of how you run </w:t>
      </w:r>
      <w:proofErr w:type="spellStart"/>
      <w:r>
        <w:t>xpath</w:t>
      </w:r>
      <w:proofErr w:type="spellEnd"/>
      <w:r>
        <w:t xml:space="preserve">,  </w:t>
      </w:r>
    </w:p>
    <w:p w14:paraId="0A881722" w14:textId="710388D1" w:rsidR="00025D2F" w:rsidRDefault="00025D2F" w:rsidP="00E90326">
      <w:pPr>
        <w:pStyle w:val="CommentText"/>
        <w:numPr>
          <w:ilvl w:val="0"/>
          <w:numId w:val="14"/>
        </w:numPr>
      </w:pPr>
      <w:r>
        <w:t xml:space="preserve"> Give example </w:t>
      </w:r>
      <w:proofErr w:type="spellStart"/>
      <w:r>
        <w:t>xpath</w:t>
      </w:r>
      <w:proofErr w:type="spellEnd"/>
      <w:r>
        <w:t xml:space="preserve"> output and explain</w:t>
      </w:r>
    </w:p>
  </w:comment>
  <w:comment w:id="502" w:author="Michael Decker" w:date="2020-03-19T17:51:00Z" w:initials="MD">
    <w:p w14:paraId="4F439EDE" w14:textId="77777777" w:rsidR="00282235" w:rsidRDefault="00282235">
      <w:pPr>
        <w:pStyle w:val="CommentText"/>
      </w:pPr>
      <w:r>
        <w:rPr>
          <w:rStyle w:val="CommentReference"/>
        </w:rPr>
        <w:annotationRef/>
      </w:r>
      <w:r>
        <w:t>Tables need headers.  One above saying.  Original Source Code</w:t>
      </w:r>
    </w:p>
    <w:p w14:paraId="62ADD3FA" w14:textId="0E352F0C" w:rsidR="00282235" w:rsidRDefault="00282235">
      <w:pPr>
        <w:pStyle w:val="CommentText"/>
      </w:pPr>
      <w:r>
        <w:t xml:space="preserve">And one above </w:t>
      </w:r>
      <w:proofErr w:type="spellStart"/>
      <w:r>
        <w:t>srcML</w:t>
      </w:r>
      <w:proofErr w:type="spellEnd"/>
      <w:r>
        <w:t xml:space="preserve"> called </w:t>
      </w:r>
      <w:proofErr w:type="spellStart"/>
      <w:r>
        <w:t>srcML</w:t>
      </w:r>
      <w:proofErr w:type="spellEnd"/>
      <w:r>
        <w:t>.</w:t>
      </w:r>
    </w:p>
  </w:comment>
  <w:comment w:id="512" w:author="Michael Decker" w:date="2020-03-19T17:52:00Z" w:initials="MD">
    <w:p w14:paraId="295AAB1D" w14:textId="57A9967A" w:rsidR="00282235" w:rsidRDefault="00282235">
      <w:pPr>
        <w:pStyle w:val="CommentText"/>
      </w:pPr>
      <w:r>
        <w:rPr>
          <w:rStyle w:val="CommentReference"/>
        </w:rPr>
        <w:annotationRef/>
      </w:r>
      <w:r>
        <w:t>Example needs a block comment and line comment</w:t>
      </w:r>
    </w:p>
  </w:comment>
  <w:comment w:id="536" w:author="Michael Decker" w:date="2020-03-19T17:52:00Z" w:initials="MD">
    <w:p w14:paraId="0987F9A0" w14:textId="267C3DA2" w:rsidR="00AB4B6B" w:rsidRDefault="00AB4B6B">
      <w:pPr>
        <w:pStyle w:val="CommentText"/>
      </w:pPr>
      <w:r>
        <w:rPr>
          <w:rStyle w:val="CommentReference"/>
        </w:rPr>
        <w:annotationRef/>
      </w:r>
      <w:r>
        <w:t xml:space="preserve">This is sort of a do last thing, but bold the original </w:t>
      </w:r>
      <w:r>
        <w:t>text</w:t>
      </w:r>
    </w:p>
  </w:comment>
  <w:comment w:id="552" w:author="Michael Decker" w:date="2020-03-18T15:56:00Z" w:initials="MD">
    <w:p w14:paraId="493EFEA6" w14:textId="60B6EACE" w:rsidR="00025D2F" w:rsidRDefault="00025D2F">
      <w:pPr>
        <w:pStyle w:val="CommentText"/>
      </w:pPr>
      <w:r>
        <w:rPr>
          <w:rStyle w:val="CommentReference"/>
        </w:rPr>
        <w:annotationRef/>
      </w:r>
      <w:r>
        <w:t>Probably need to rotate this.</w:t>
      </w:r>
    </w:p>
  </w:comment>
  <w:comment w:id="553" w:author="Michael Decker" w:date="2020-03-18T15:57:00Z" w:initials="MD">
    <w:p w14:paraId="74EC4139" w14:textId="77777777" w:rsidR="00025D2F" w:rsidRDefault="00025D2F"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w:t>
      </w:r>
      <w:proofErr w:type="gramStart"/>
      <w:r>
        <w:t>evaluated</w:t>
      </w:r>
      <w:proofErr w:type="gramEnd"/>
      <w:r>
        <w:t xml:space="preserve"> quality, and you can’t use to justify generalizability.  </w:t>
      </w:r>
    </w:p>
    <w:p w14:paraId="59CA8C1E" w14:textId="77777777" w:rsidR="00025D2F" w:rsidRDefault="00025D2F" w:rsidP="00C76A8B">
      <w:pPr>
        <w:pStyle w:val="CommentText"/>
      </w:pPr>
    </w:p>
    <w:p w14:paraId="386DEA4B" w14:textId="3C60F9AC" w:rsidR="00025D2F" w:rsidRDefault="00025D2F" w:rsidP="00C76A8B">
      <w:pPr>
        <w:pStyle w:val="CommentText"/>
      </w:pPr>
      <w:r>
        <w:t>Can just get one of my earlier read throughs and get what you need.  But general answer is every single thing you can possibly think of and then some more.</w:t>
      </w:r>
    </w:p>
  </w:comment>
  <w:comment w:id="558" w:author="Michael Decker" w:date="2020-03-01T16:30:00Z" w:initials="MD">
    <w:p w14:paraId="7D4C1AD6" w14:textId="561FAB04" w:rsidR="00025D2F" w:rsidRDefault="00025D2F">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559" w:author="blake grills" w:date="2020-03-05T12:27:00Z" w:initials="bg">
    <w:p w14:paraId="4E8A1FE2" w14:textId="363BF857" w:rsidR="00025D2F" w:rsidRDefault="00025D2F">
      <w:pPr>
        <w:pStyle w:val="CommentText"/>
      </w:pPr>
      <w:r>
        <w:rPr>
          <w:rStyle w:val="CommentReference"/>
        </w:rPr>
        <w:annotationRef/>
      </w:r>
      <w:r>
        <w:t>I will pull this from the final test</w:t>
      </w:r>
    </w:p>
  </w:comment>
  <w:comment w:id="563" w:author="Michael Decker" w:date="2020-03-18T16:00:00Z" w:initials="MD">
    <w:p w14:paraId="2A1B112B" w14:textId="2AF77F05" w:rsidR="00025D2F" w:rsidRDefault="00025D2F">
      <w:pPr>
        <w:pStyle w:val="CommentText"/>
      </w:pPr>
      <w:r>
        <w:rPr>
          <w:rStyle w:val="CommentReference"/>
        </w:rPr>
        <w:annotationRef/>
      </w:r>
      <w:r>
        <w:t>Looks nice, if you did not make this, it needs cited.</w:t>
      </w:r>
    </w:p>
  </w:comment>
  <w:comment w:id="564" w:author="blake grills" w:date="2020-03-19T01:21:00Z" w:initials="bg">
    <w:p w14:paraId="78626FC3" w14:textId="5B828AD3" w:rsidR="00025D2F" w:rsidRDefault="00025D2F">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roofErr w:type="spellStart"/>
      <w:r>
        <w:t>im</w:t>
      </w:r>
      <w:proofErr w:type="spellEnd"/>
      <w:r>
        <w:t xml:space="preserve"> proud of it</w:t>
      </w:r>
    </w:p>
  </w:comment>
  <w:comment w:id="572" w:author="Michael Decker" w:date="2020-03-01T16:56:00Z" w:initials="MD">
    <w:p w14:paraId="38FB50CB" w14:textId="569488D3" w:rsidR="00025D2F" w:rsidRDefault="00025D2F">
      <w:pPr>
        <w:pStyle w:val="CommentText"/>
      </w:pPr>
      <w:r>
        <w:rPr>
          <w:rStyle w:val="CommentReference"/>
        </w:rPr>
        <w:annotationRef/>
      </w:r>
      <w:r>
        <w:t>Do it with and without blank lines</w:t>
      </w:r>
    </w:p>
  </w:comment>
  <w:comment w:id="573" w:author="blake grills" w:date="2020-03-05T18:12:00Z" w:initials="bg">
    <w:p w14:paraId="5E7E8E5C" w14:textId="6B0D799F" w:rsidR="00025D2F" w:rsidRDefault="00025D2F">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909" w:author="Michael Decker" w:date="2020-03-01T17:20:00Z" w:initials="MD">
    <w:p w14:paraId="38D6C617" w14:textId="19051DA1" w:rsidR="00025D2F" w:rsidRDefault="00025D2F">
      <w:pPr>
        <w:pStyle w:val="CommentText"/>
      </w:pPr>
      <w:r>
        <w:rPr>
          <w:rStyle w:val="CommentReference"/>
        </w:rPr>
        <w:annotationRef/>
      </w:r>
      <w:r>
        <w:t xml:space="preserve">How were they mitigated for this </w:t>
      </w:r>
      <w:proofErr w:type="gramStart"/>
      <w:r>
        <w:t>research.</w:t>
      </w:r>
      <w:proofErr w:type="gramEnd"/>
    </w:p>
  </w:comment>
  <w:comment w:id="911" w:author="Michael Decker" w:date="2020-03-01T18:05:00Z" w:initials="MD">
    <w:p w14:paraId="7187500A" w14:textId="2B2517D4" w:rsidR="00025D2F" w:rsidRDefault="00025D2F">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220CA534" w15:paraIdParent="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68F7FFFF" w15:done="0"/>
  <w15:commentEx w15:paraId="28EB8B25" w15:done="0"/>
  <w15:commentEx w15:paraId="49CD7F00" w15:done="0"/>
  <w15:commentEx w15:paraId="15A1D32A" w15:done="0"/>
  <w15:commentEx w15:paraId="5D79A627" w15:paraIdParent="15A1D32A" w15:done="0"/>
  <w15:commentEx w15:paraId="38DB8DC3" w15:done="0"/>
  <w15:commentEx w15:paraId="3D031BF4" w15:paraIdParent="38DB8DC3" w15:done="0"/>
  <w15:commentEx w15:paraId="76E57E0F" w15:done="0"/>
  <w15:commentEx w15:paraId="2A8029FD" w15:paraIdParent="76E57E0F" w15:done="0"/>
  <w15:commentEx w15:paraId="683D108D" w15:done="0"/>
  <w15:commentEx w15:paraId="4D77BF7E" w15:done="0"/>
  <w15:commentEx w15:paraId="6A2183B8" w15:done="0"/>
  <w15:commentEx w15:paraId="2F04B00D" w15:done="0"/>
  <w15:commentEx w15:paraId="0024B461" w15:done="0"/>
  <w15:commentEx w15:paraId="4CF916DC" w15:done="0"/>
  <w15:commentEx w15:paraId="4503AB35" w15:done="0"/>
  <w15:commentEx w15:paraId="0BC08B66" w15:done="0"/>
  <w15:commentEx w15:paraId="1787B909" w15:done="0"/>
  <w15:commentEx w15:paraId="40829963" w15:done="0"/>
  <w15:commentEx w15:paraId="7E9A9D59" w15:done="0"/>
  <w15:commentEx w15:paraId="53C5B14F" w15:done="0"/>
  <w15:commentEx w15:paraId="3D4B3FD0" w15:done="0"/>
  <w15:commentEx w15:paraId="07A66226" w15:done="0"/>
  <w15:commentEx w15:paraId="22B39515" w15:done="0"/>
  <w15:commentEx w15:paraId="02E89474" w15:done="0"/>
  <w15:commentEx w15:paraId="64E04EE8" w15:done="0"/>
  <w15:commentEx w15:paraId="36FF2ACB" w15:done="0"/>
  <w15:commentEx w15:paraId="60324638" w15:done="0"/>
  <w15:commentEx w15:paraId="1DB92139" w15:done="0"/>
  <w15:commentEx w15:paraId="0A881722" w15:done="0"/>
  <w15:commentEx w15:paraId="62ADD3FA" w15:done="0"/>
  <w15:commentEx w15:paraId="295AAB1D" w15:done="0"/>
  <w15:commentEx w15:paraId="0987F9A0" w15:done="0"/>
  <w15:commentEx w15:paraId="493EFEA6" w15:done="0"/>
  <w15:commentEx w15:paraId="386DEA4B" w15:done="0"/>
  <w15:commentEx w15:paraId="7D4C1AD6" w15:done="0"/>
  <w15:commentEx w15:paraId="4E8A1FE2" w15:paraIdParent="7D4C1AD6" w15:done="0"/>
  <w15:commentEx w15:paraId="2A1B112B" w15:done="0"/>
  <w15:commentEx w15:paraId="78626FC3" w15:paraIdParent="2A1B112B"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220CA534" w16cid:durableId="221E227E"/>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68F7FFFF" w16cid:durableId="221E22AB"/>
  <w16cid:commentId w16cid:paraId="28EB8B25" w16cid:durableId="221BA46F"/>
  <w16cid:commentId w16cid:paraId="49CD7F00" w16cid:durableId="221BA615"/>
  <w16cid:commentId w16cid:paraId="15A1D32A" w16cid:durableId="221BA68C"/>
  <w16cid:commentId w16cid:paraId="5D79A627" w16cid:durableId="221E2338"/>
  <w16cid:commentId w16cid:paraId="38DB8DC3" w16cid:durableId="221CAD61"/>
  <w16cid:commentId w16cid:paraId="3D031BF4" w16cid:durableId="221E247F"/>
  <w16cid:commentId w16cid:paraId="76E57E0F" w16cid:durableId="221CAD85"/>
  <w16cid:commentId w16cid:paraId="2A8029FD" w16cid:durableId="221E24DA"/>
  <w16cid:commentId w16cid:paraId="683D108D" w16cid:durableId="221CAE12"/>
  <w16cid:commentId w16cid:paraId="4D77BF7E" w16cid:durableId="220E3E61"/>
  <w16cid:commentId w16cid:paraId="6A2183B8" w16cid:durableId="221CB469"/>
  <w16cid:commentId w16cid:paraId="2F04B00D" w16cid:durableId="221CAF3D"/>
  <w16cid:commentId w16cid:paraId="0024B461" w16cid:durableId="221CB007"/>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53C5B14F" w16cid:durableId="221CB99A"/>
  <w16cid:commentId w16cid:paraId="3D4B3FD0" w16cid:durableId="221E29BA"/>
  <w16cid:commentId w16cid:paraId="07A66226" w16cid:durableId="221E2AC1"/>
  <w16cid:commentId w16cid:paraId="22B39515" w16cid:durableId="221E2B58"/>
  <w16cid:commentId w16cid:paraId="02E89474" w16cid:durableId="221E2D49"/>
  <w16cid:commentId w16cid:paraId="64E04EE8" w16cid:durableId="221E2CE3"/>
  <w16cid:commentId w16cid:paraId="36FF2ACB" w16cid:durableId="221E2CF8"/>
  <w16cid:commentId w16cid:paraId="60324638" w16cid:durableId="221CBCE7"/>
  <w16cid:commentId w16cid:paraId="1DB92139" w16cid:durableId="221E2E5D"/>
  <w16cid:commentId w16cid:paraId="0A881722" w16cid:durableId="221CC1E7"/>
  <w16cid:commentId w16cid:paraId="62ADD3FA" w16cid:durableId="221E2FA5"/>
  <w16cid:commentId w16cid:paraId="295AAB1D" w16cid:durableId="221E2FCF"/>
  <w16cid:commentId w16cid:paraId="0987F9A0" w16cid:durableId="221E2FEC"/>
  <w16cid:commentId w16cid:paraId="493EFEA6" w16cid:durableId="221CC346"/>
  <w16cid:commentId w16cid:paraId="386DEA4B" w16cid:durableId="221CC375"/>
  <w16cid:commentId w16cid:paraId="7D4C1AD6" w16cid:durableId="220661BC"/>
  <w16cid:commentId w16cid:paraId="4E8A1FE2" w16cid:durableId="220B6EA1"/>
  <w16cid:commentId w16cid:paraId="2A1B112B" w16cid:durableId="221CC425"/>
  <w16cid:commentId w16cid:paraId="78626FC3" w16cid:durableId="221D4796"/>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2ADB3" w14:textId="77777777" w:rsidR="00066A8B" w:rsidRDefault="00066A8B" w:rsidP="0082705B">
      <w:pPr>
        <w:spacing w:after="0" w:line="240" w:lineRule="auto"/>
      </w:pPr>
      <w:r>
        <w:separator/>
      </w:r>
    </w:p>
  </w:endnote>
  <w:endnote w:type="continuationSeparator" w:id="0">
    <w:p w14:paraId="3F32D94C" w14:textId="77777777" w:rsidR="00066A8B" w:rsidRDefault="00066A8B"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85A69" w14:textId="77777777" w:rsidR="00066A8B" w:rsidRDefault="00066A8B" w:rsidP="0082705B">
      <w:pPr>
        <w:spacing w:after="0" w:line="240" w:lineRule="auto"/>
      </w:pPr>
      <w:r>
        <w:separator/>
      </w:r>
    </w:p>
  </w:footnote>
  <w:footnote w:type="continuationSeparator" w:id="0">
    <w:p w14:paraId="705CEE2F" w14:textId="77777777" w:rsidR="00066A8B" w:rsidRDefault="00066A8B"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6D86"/>
    <w:rsid w:val="00020FE0"/>
    <w:rsid w:val="00024DCA"/>
    <w:rsid w:val="00025D2F"/>
    <w:rsid w:val="00030501"/>
    <w:rsid w:val="00031259"/>
    <w:rsid w:val="000319B6"/>
    <w:rsid w:val="00032148"/>
    <w:rsid w:val="00033B30"/>
    <w:rsid w:val="000506FA"/>
    <w:rsid w:val="000530D1"/>
    <w:rsid w:val="000578C2"/>
    <w:rsid w:val="00066A8B"/>
    <w:rsid w:val="0007121B"/>
    <w:rsid w:val="00074BDB"/>
    <w:rsid w:val="00076202"/>
    <w:rsid w:val="00076546"/>
    <w:rsid w:val="000813E2"/>
    <w:rsid w:val="0008449C"/>
    <w:rsid w:val="00090DD4"/>
    <w:rsid w:val="00091123"/>
    <w:rsid w:val="000950BD"/>
    <w:rsid w:val="00096C5C"/>
    <w:rsid w:val="00097F56"/>
    <w:rsid w:val="000A1C2B"/>
    <w:rsid w:val="000A690B"/>
    <w:rsid w:val="000C65F4"/>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271BE"/>
    <w:rsid w:val="0013373A"/>
    <w:rsid w:val="001339E7"/>
    <w:rsid w:val="001436A6"/>
    <w:rsid w:val="00144AFF"/>
    <w:rsid w:val="00144CB3"/>
    <w:rsid w:val="001517FD"/>
    <w:rsid w:val="001533B9"/>
    <w:rsid w:val="0015680C"/>
    <w:rsid w:val="0016237A"/>
    <w:rsid w:val="00166788"/>
    <w:rsid w:val="00166BCD"/>
    <w:rsid w:val="001677A4"/>
    <w:rsid w:val="00173CD8"/>
    <w:rsid w:val="00177283"/>
    <w:rsid w:val="001807FB"/>
    <w:rsid w:val="001834E4"/>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9E"/>
    <w:rsid w:val="001D57AF"/>
    <w:rsid w:val="001E236B"/>
    <w:rsid w:val="001E25CD"/>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3523B"/>
    <w:rsid w:val="002371DB"/>
    <w:rsid w:val="00240FFC"/>
    <w:rsid w:val="00243B80"/>
    <w:rsid w:val="00245E88"/>
    <w:rsid w:val="00250E76"/>
    <w:rsid w:val="00251D65"/>
    <w:rsid w:val="002543A1"/>
    <w:rsid w:val="00254445"/>
    <w:rsid w:val="00257073"/>
    <w:rsid w:val="002625B0"/>
    <w:rsid w:val="0026263A"/>
    <w:rsid w:val="00264781"/>
    <w:rsid w:val="00265276"/>
    <w:rsid w:val="0026529F"/>
    <w:rsid w:val="002673B4"/>
    <w:rsid w:val="002678EC"/>
    <w:rsid w:val="00271B02"/>
    <w:rsid w:val="00282235"/>
    <w:rsid w:val="00286BCC"/>
    <w:rsid w:val="00286CDE"/>
    <w:rsid w:val="00294721"/>
    <w:rsid w:val="002A7B1D"/>
    <w:rsid w:val="002B0B6D"/>
    <w:rsid w:val="002B1321"/>
    <w:rsid w:val="002B3A40"/>
    <w:rsid w:val="002C4D6A"/>
    <w:rsid w:val="002C6629"/>
    <w:rsid w:val="002C6D7F"/>
    <w:rsid w:val="002D28C5"/>
    <w:rsid w:val="002D32C0"/>
    <w:rsid w:val="002D3756"/>
    <w:rsid w:val="002D6934"/>
    <w:rsid w:val="002D78E3"/>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096B"/>
    <w:rsid w:val="00337EE1"/>
    <w:rsid w:val="00343394"/>
    <w:rsid w:val="00343A27"/>
    <w:rsid w:val="00343D57"/>
    <w:rsid w:val="00346398"/>
    <w:rsid w:val="003464FC"/>
    <w:rsid w:val="00351DA7"/>
    <w:rsid w:val="00352048"/>
    <w:rsid w:val="00361F35"/>
    <w:rsid w:val="00363417"/>
    <w:rsid w:val="00363BC0"/>
    <w:rsid w:val="003663D7"/>
    <w:rsid w:val="00371291"/>
    <w:rsid w:val="0038016B"/>
    <w:rsid w:val="00382ED6"/>
    <w:rsid w:val="003836B4"/>
    <w:rsid w:val="003863DB"/>
    <w:rsid w:val="003866D8"/>
    <w:rsid w:val="00386FA3"/>
    <w:rsid w:val="00390223"/>
    <w:rsid w:val="0039452F"/>
    <w:rsid w:val="0039657A"/>
    <w:rsid w:val="00397FA2"/>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2B0D"/>
    <w:rsid w:val="00415AA1"/>
    <w:rsid w:val="0042639E"/>
    <w:rsid w:val="00430235"/>
    <w:rsid w:val="00435D46"/>
    <w:rsid w:val="00444A57"/>
    <w:rsid w:val="0044590A"/>
    <w:rsid w:val="00447005"/>
    <w:rsid w:val="00450093"/>
    <w:rsid w:val="004512F4"/>
    <w:rsid w:val="00451BCC"/>
    <w:rsid w:val="0045649A"/>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B145D"/>
    <w:rsid w:val="004B4C20"/>
    <w:rsid w:val="004B66B5"/>
    <w:rsid w:val="004C056F"/>
    <w:rsid w:val="004C15B3"/>
    <w:rsid w:val="004C304C"/>
    <w:rsid w:val="004C4088"/>
    <w:rsid w:val="004C5DAD"/>
    <w:rsid w:val="004C7340"/>
    <w:rsid w:val="004D361C"/>
    <w:rsid w:val="004D4DDF"/>
    <w:rsid w:val="004E36D2"/>
    <w:rsid w:val="004E5433"/>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46A5A"/>
    <w:rsid w:val="00550B95"/>
    <w:rsid w:val="00562465"/>
    <w:rsid w:val="005631D6"/>
    <w:rsid w:val="00563734"/>
    <w:rsid w:val="00574C89"/>
    <w:rsid w:val="005753A1"/>
    <w:rsid w:val="005772E2"/>
    <w:rsid w:val="005804C4"/>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2BCD"/>
    <w:rsid w:val="005D4AF4"/>
    <w:rsid w:val="005D5075"/>
    <w:rsid w:val="005D597A"/>
    <w:rsid w:val="005E08C5"/>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178EB"/>
    <w:rsid w:val="006227F5"/>
    <w:rsid w:val="00624F0D"/>
    <w:rsid w:val="006262CD"/>
    <w:rsid w:val="00626F73"/>
    <w:rsid w:val="00627BCB"/>
    <w:rsid w:val="00627C1B"/>
    <w:rsid w:val="006338C2"/>
    <w:rsid w:val="00636145"/>
    <w:rsid w:val="00636ECC"/>
    <w:rsid w:val="006375E0"/>
    <w:rsid w:val="006379B8"/>
    <w:rsid w:val="00643655"/>
    <w:rsid w:val="00646B50"/>
    <w:rsid w:val="0065290A"/>
    <w:rsid w:val="00652B60"/>
    <w:rsid w:val="00653024"/>
    <w:rsid w:val="00655829"/>
    <w:rsid w:val="006559D4"/>
    <w:rsid w:val="00662B41"/>
    <w:rsid w:val="00666B42"/>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2F8"/>
    <w:rsid w:val="006A7C41"/>
    <w:rsid w:val="006B4409"/>
    <w:rsid w:val="006B4AAD"/>
    <w:rsid w:val="006B4AF0"/>
    <w:rsid w:val="006B5788"/>
    <w:rsid w:val="006C0EED"/>
    <w:rsid w:val="006C2CF2"/>
    <w:rsid w:val="006C517B"/>
    <w:rsid w:val="006C74A6"/>
    <w:rsid w:val="006D1180"/>
    <w:rsid w:val="006D7A56"/>
    <w:rsid w:val="006E0970"/>
    <w:rsid w:val="006E68B8"/>
    <w:rsid w:val="006E7777"/>
    <w:rsid w:val="006F1104"/>
    <w:rsid w:val="006F1882"/>
    <w:rsid w:val="00700C7E"/>
    <w:rsid w:val="0070383A"/>
    <w:rsid w:val="00712394"/>
    <w:rsid w:val="007135BC"/>
    <w:rsid w:val="00715B6A"/>
    <w:rsid w:val="0072411F"/>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56DB"/>
    <w:rsid w:val="00797159"/>
    <w:rsid w:val="007A174F"/>
    <w:rsid w:val="007A36AA"/>
    <w:rsid w:val="007A43B4"/>
    <w:rsid w:val="007A682A"/>
    <w:rsid w:val="007B5C07"/>
    <w:rsid w:val="007C1309"/>
    <w:rsid w:val="007C45FB"/>
    <w:rsid w:val="007C538A"/>
    <w:rsid w:val="007C75A9"/>
    <w:rsid w:val="007D0598"/>
    <w:rsid w:val="007D08BB"/>
    <w:rsid w:val="007D218F"/>
    <w:rsid w:val="007D3D7B"/>
    <w:rsid w:val="007D40F4"/>
    <w:rsid w:val="007D495D"/>
    <w:rsid w:val="007E0745"/>
    <w:rsid w:val="007E4742"/>
    <w:rsid w:val="007E7142"/>
    <w:rsid w:val="007F23B7"/>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4111"/>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1E01"/>
    <w:rsid w:val="008E63A8"/>
    <w:rsid w:val="008E6A78"/>
    <w:rsid w:val="008E729E"/>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4013"/>
    <w:rsid w:val="00976874"/>
    <w:rsid w:val="00977175"/>
    <w:rsid w:val="00977600"/>
    <w:rsid w:val="00977D9D"/>
    <w:rsid w:val="009842A5"/>
    <w:rsid w:val="00985796"/>
    <w:rsid w:val="0099462B"/>
    <w:rsid w:val="0099712A"/>
    <w:rsid w:val="009A117A"/>
    <w:rsid w:val="009A1C13"/>
    <w:rsid w:val="009B24C9"/>
    <w:rsid w:val="009B5DD5"/>
    <w:rsid w:val="009B62E8"/>
    <w:rsid w:val="009C3B3B"/>
    <w:rsid w:val="009C48F3"/>
    <w:rsid w:val="009C6AA8"/>
    <w:rsid w:val="009D0C18"/>
    <w:rsid w:val="009D2E2B"/>
    <w:rsid w:val="009D54AD"/>
    <w:rsid w:val="009D5AE3"/>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7C77"/>
    <w:rsid w:val="00A32FC8"/>
    <w:rsid w:val="00A37640"/>
    <w:rsid w:val="00A37B2F"/>
    <w:rsid w:val="00A430DE"/>
    <w:rsid w:val="00A4496D"/>
    <w:rsid w:val="00A4583F"/>
    <w:rsid w:val="00A51D4A"/>
    <w:rsid w:val="00A52AA4"/>
    <w:rsid w:val="00A52D3B"/>
    <w:rsid w:val="00A53EB3"/>
    <w:rsid w:val="00A54E7C"/>
    <w:rsid w:val="00A56A8C"/>
    <w:rsid w:val="00A60A0D"/>
    <w:rsid w:val="00A626D3"/>
    <w:rsid w:val="00A639CD"/>
    <w:rsid w:val="00A63BD6"/>
    <w:rsid w:val="00A641BA"/>
    <w:rsid w:val="00A71628"/>
    <w:rsid w:val="00A76524"/>
    <w:rsid w:val="00A832E3"/>
    <w:rsid w:val="00A837B8"/>
    <w:rsid w:val="00A8402E"/>
    <w:rsid w:val="00A8652B"/>
    <w:rsid w:val="00A91140"/>
    <w:rsid w:val="00A91925"/>
    <w:rsid w:val="00AA01E8"/>
    <w:rsid w:val="00AA3373"/>
    <w:rsid w:val="00AA5EC4"/>
    <w:rsid w:val="00AA6716"/>
    <w:rsid w:val="00AA68AF"/>
    <w:rsid w:val="00AB11E8"/>
    <w:rsid w:val="00AB4B6B"/>
    <w:rsid w:val="00AC15AC"/>
    <w:rsid w:val="00AC15E9"/>
    <w:rsid w:val="00AC2311"/>
    <w:rsid w:val="00AD169E"/>
    <w:rsid w:val="00AD242D"/>
    <w:rsid w:val="00AD2685"/>
    <w:rsid w:val="00AD2A0F"/>
    <w:rsid w:val="00AE132E"/>
    <w:rsid w:val="00AE2A70"/>
    <w:rsid w:val="00AE48D6"/>
    <w:rsid w:val="00AE5EC1"/>
    <w:rsid w:val="00AF1598"/>
    <w:rsid w:val="00AF3653"/>
    <w:rsid w:val="00AF5DF2"/>
    <w:rsid w:val="00AF6F1F"/>
    <w:rsid w:val="00B00593"/>
    <w:rsid w:val="00B00EC7"/>
    <w:rsid w:val="00B05891"/>
    <w:rsid w:val="00B11828"/>
    <w:rsid w:val="00B125D3"/>
    <w:rsid w:val="00B14E23"/>
    <w:rsid w:val="00B17388"/>
    <w:rsid w:val="00B216D8"/>
    <w:rsid w:val="00B22376"/>
    <w:rsid w:val="00B2494D"/>
    <w:rsid w:val="00B26D4D"/>
    <w:rsid w:val="00B26EEB"/>
    <w:rsid w:val="00B307F1"/>
    <w:rsid w:val="00B32590"/>
    <w:rsid w:val="00B34055"/>
    <w:rsid w:val="00B34558"/>
    <w:rsid w:val="00B4072A"/>
    <w:rsid w:val="00B45F99"/>
    <w:rsid w:val="00B46AA6"/>
    <w:rsid w:val="00B473B8"/>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2B6B"/>
    <w:rsid w:val="00BB3A39"/>
    <w:rsid w:val="00BB486E"/>
    <w:rsid w:val="00BC1CE3"/>
    <w:rsid w:val="00BC4210"/>
    <w:rsid w:val="00BC500E"/>
    <w:rsid w:val="00BD0826"/>
    <w:rsid w:val="00BD1F22"/>
    <w:rsid w:val="00BD27FB"/>
    <w:rsid w:val="00BD37AD"/>
    <w:rsid w:val="00BD37BF"/>
    <w:rsid w:val="00BE28F3"/>
    <w:rsid w:val="00BE3D3A"/>
    <w:rsid w:val="00BF3282"/>
    <w:rsid w:val="00BF63DB"/>
    <w:rsid w:val="00C01AA5"/>
    <w:rsid w:val="00C131C0"/>
    <w:rsid w:val="00C13AAC"/>
    <w:rsid w:val="00C16A9C"/>
    <w:rsid w:val="00C23CE7"/>
    <w:rsid w:val="00C256D8"/>
    <w:rsid w:val="00C26694"/>
    <w:rsid w:val="00C319D6"/>
    <w:rsid w:val="00C33A0F"/>
    <w:rsid w:val="00C36A5E"/>
    <w:rsid w:val="00C41B63"/>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686F"/>
    <w:rsid w:val="00C876DD"/>
    <w:rsid w:val="00C917C3"/>
    <w:rsid w:val="00C954ED"/>
    <w:rsid w:val="00CA3D57"/>
    <w:rsid w:val="00CA4B03"/>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259CA"/>
    <w:rsid w:val="00D315D5"/>
    <w:rsid w:val="00D34434"/>
    <w:rsid w:val="00D34443"/>
    <w:rsid w:val="00D3571B"/>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B1A27"/>
    <w:rsid w:val="00DC1E82"/>
    <w:rsid w:val="00DC2AF5"/>
    <w:rsid w:val="00DC4738"/>
    <w:rsid w:val="00DD61F7"/>
    <w:rsid w:val="00DD7445"/>
    <w:rsid w:val="00DF5401"/>
    <w:rsid w:val="00DF7D7E"/>
    <w:rsid w:val="00E1350B"/>
    <w:rsid w:val="00E13BA8"/>
    <w:rsid w:val="00E202C2"/>
    <w:rsid w:val="00E24D06"/>
    <w:rsid w:val="00E301FB"/>
    <w:rsid w:val="00E303E4"/>
    <w:rsid w:val="00E3268D"/>
    <w:rsid w:val="00E339BB"/>
    <w:rsid w:val="00E36493"/>
    <w:rsid w:val="00E4322B"/>
    <w:rsid w:val="00E4492D"/>
    <w:rsid w:val="00E45334"/>
    <w:rsid w:val="00E46470"/>
    <w:rsid w:val="00E57D05"/>
    <w:rsid w:val="00E67273"/>
    <w:rsid w:val="00E678E0"/>
    <w:rsid w:val="00E72C9A"/>
    <w:rsid w:val="00E86C5A"/>
    <w:rsid w:val="00E90326"/>
    <w:rsid w:val="00E90F86"/>
    <w:rsid w:val="00E93F3E"/>
    <w:rsid w:val="00E971D6"/>
    <w:rsid w:val="00E977DA"/>
    <w:rsid w:val="00EA1D8E"/>
    <w:rsid w:val="00EA3480"/>
    <w:rsid w:val="00EA79AD"/>
    <w:rsid w:val="00EB42AD"/>
    <w:rsid w:val="00EB5543"/>
    <w:rsid w:val="00EB6AB3"/>
    <w:rsid w:val="00EC779C"/>
    <w:rsid w:val="00ED2425"/>
    <w:rsid w:val="00ED676B"/>
    <w:rsid w:val="00EE201C"/>
    <w:rsid w:val="00EE3C8D"/>
    <w:rsid w:val="00EE447F"/>
    <w:rsid w:val="00EE54CC"/>
    <w:rsid w:val="00EF09B3"/>
    <w:rsid w:val="00EF0C90"/>
    <w:rsid w:val="00EF13DC"/>
    <w:rsid w:val="00EF72B8"/>
    <w:rsid w:val="00F00715"/>
    <w:rsid w:val="00F044C5"/>
    <w:rsid w:val="00F059AC"/>
    <w:rsid w:val="00F11FFC"/>
    <w:rsid w:val="00F14ED5"/>
    <w:rsid w:val="00F15128"/>
    <w:rsid w:val="00F17AFA"/>
    <w:rsid w:val="00F210CA"/>
    <w:rsid w:val="00F27F79"/>
    <w:rsid w:val="00F302F0"/>
    <w:rsid w:val="00F30A10"/>
    <w:rsid w:val="00F31DE5"/>
    <w:rsid w:val="00F346A9"/>
    <w:rsid w:val="00F357C5"/>
    <w:rsid w:val="00F3698E"/>
    <w:rsid w:val="00F37169"/>
    <w:rsid w:val="00F403AD"/>
    <w:rsid w:val="00F41DA6"/>
    <w:rsid w:val="00F43247"/>
    <w:rsid w:val="00F519A9"/>
    <w:rsid w:val="00F54855"/>
    <w:rsid w:val="00F572BF"/>
    <w:rsid w:val="00F6093E"/>
    <w:rsid w:val="00F6265D"/>
    <w:rsid w:val="00F633B9"/>
    <w:rsid w:val="00F7441E"/>
    <w:rsid w:val="00F76600"/>
    <w:rsid w:val="00F904A4"/>
    <w:rsid w:val="00F90C37"/>
    <w:rsid w:val="00F9107A"/>
    <w:rsid w:val="00F91EAC"/>
    <w:rsid w:val="00F92CF5"/>
    <w:rsid w:val="00F94620"/>
    <w:rsid w:val="00FA2040"/>
    <w:rsid w:val="00FA390E"/>
    <w:rsid w:val="00FA7B2B"/>
    <w:rsid w:val="00FB0C01"/>
    <w:rsid w:val="00FB59E5"/>
    <w:rsid w:val="00FB641C"/>
    <w:rsid w:val="00FC1765"/>
    <w:rsid w:val="00FC4763"/>
    <w:rsid w:val="00FC6071"/>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E8B4C04-3AF5-464D-907E-DF13DE687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39</TotalTime>
  <Pages>67</Pages>
  <Words>24413</Words>
  <Characters>139159</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47</cp:revision>
  <dcterms:created xsi:type="dcterms:W3CDTF">2020-02-04T18:25:00Z</dcterms:created>
  <dcterms:modified xsi:type="dcterms:W3CDTF">2020-03-19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T43JZMqG"/&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